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9B" w:rsidRDefault="00B94BDA" w:rsidP="00B94BDA">
      <w:pPr>
        <w:pBdr>
          <w:top w:val="single" w:sz="4" w:space="1" w:color="auto"/>
          <w:left w:val="single" w:sz="4" w:space="4" w:color="auto"/>
          <w:bottom w:val="single" w:sz="4" w:space="1" w:color="auto"/>
          <w:right w:val="single" w:sz="4" w:space="4" w:color="auto"/>
        </w:pBdr>
        <w:jc w:val="center"/>
        <w:rPr>
          <w:b/>
          <w:sz w:val="56"/>
        </w:rPr>
      </w:pPr>
      <w:r w:rsidRPr="00B94BDA">
        <w:rPr>
          <w:b/>
          <w:sz w:val="56"/>
        </w:rPr>
        <w:t>Document de synthèse pour le Médecin Sapeur-Pompier.</w:t>
      </w:r>
    </w:p>
    <w:p w:rsidR="00B94BDA" w:rsidRDefault="00B94BDA"/>
    <w:p w:rsidR="00B94BDA" w:rsidRDefault="00B94BDA"/>
    <w:p w:rsidR="00B94BDA" w:rsidRPr="00B94BDA" w:rsidRDefault="00B94BDA" w:rsidP="00B94BDA">
      <w:pPr>
        <w:pBdr>
          <w:top w:val="single" w:sz="4" w:space="1" w:color="auto"/>
          <w:left w:val="single" w:sz="4" w:space="4" w:color="auto"/>
          <w:bottom w:val="single" w:sz="4" w:space="1" w:color="auto"/>
          <w:right w:val="single" w:sz="4" w:space="4" w:color="auto"/>
        </w:pBdr>
        <w:jc w:val="center"/>
        <w:rPr>
          <w:sz w:val="40"/>
        </w:rPr>
      </w:pPr>
      <w:r w:rsidRPr="00B94BDA">
        <w:rPr>
          <w:sz w:val="40"/>
        </w:rPr>
        <w:t>Risques liés à l’exposition au feu.</w:t>
      </w:r>
    </w:p>
    <w:p w:rsidR="00B94BDA" w:rsidRDefault="00B94BDA" w:rsidP="00B94BDA">
      <w:pPr>
        <w:jc w:val="center"/>
      </w:pPr>
      <w:r>
        <w:t>Version 1.</w:t>
      </w:r>
      <w:r w:rsidR="001B1B46">
        <w:t>4</w:t>
      </w:r>
      <w:r w:rsidR="00FE74AF">
        <w:t xml:space="preserve"> du </w:t>
      </w:r>
      <w:r w:rsidR="001B1B46">
        <w:t>05/05/2018</w:t>
      </w:r>
    </w:p>
    <w:p w:rsidR="00A50DDA" w:rsidRDefault="00A50DDA"/>
    <w:p w:rsidR="00B94BDA" w:rsidRPr="00B94BDA" w:rsidRDefault="00B94BDA">
      <w:pPr>
        <w:rPr>
          <w:u w:val="single"/>
        </w:rPr>
      </w:pPr>
      <w:r w:rsidRPr="00B94BDA">
        <w:rPr>
          <w:u w:val="single"/>
        </w:rPr>
        <w:t>Auteurs :</w:t>
      </w:r>
    </w:p>
    <w:p w:rsidR="00B94BDA" w:rsidRDefault="00B94BDA" w:rsidP="00B94BDA">
      <w:pPr>
        <w:snapToGrid w:val="0"/>
        <w:spacing w:after="0" w:line="240" w:lineRule="auto"/>
        <w:rPr>
          <w:b/>
          <w:bCs/>
        </w:rPr>
      </w:pPr>
      <w:r>
        <w:rPr>
          <w:b/>
          <w:bCs/>
        </w:rPr>
        <w:t>ABRARD Stanislas</w:t>
      </w:r>
    </w:p>
    <w:p w:rsidR="009B4EFB" w:rsidRDefault="009B4EFB" w:rsidP="00B94BDA">
      <w:pPr>
        <w:spacing w:after="0" w:line="240" w:lineRule="auto"/>
        <w:ind w:firstLine="708"/>
      </w:pPr>
      <w:r>
        <w:t>Médecin-Lieutenant –</w:t>
      </w:r>
      <w:r w:rsidR="00B94BDA" w:rsidRPr="00B94BDA">
        <w:t xml:space="preserve"> </w:t>
      </w:r>
      <w:r>
        <w:t xml:space="preserve">SSSM </w:t>
      </w:r>
      <w:r w:rsidR="00B94BDA">
        <w:t xml:space="preserve">SDIS 49 </w:t>
      </w:r>
    </w:p>
    <w:p w:rsidR="00B94BDA" w:rsidRDefault="00B94BDA" w:rsidP="00B94BDA">
      <w:pPr>
        <w:spacing w:after="0" w:line="240" w:lineRule="auto"/>
        <w:ind w:firstLine="708"/>
      </w:pPr>
      <w:r>
        <w:t>Membre de la SEMSP</w:t>
      </w:r>
    </w:p>
    <w:p w:rsidR="00B94BDA" w:rsidRDefault="00B94BDA" w:rsidP="00B94BDA">
      <w:pPr>
        <w:spacing w:after="0" w:line="240" w:lineRule="auto"/>
        <w:ind w:firstLine="708"/>
      </w:pPr>
      <w:r>
        <w:t>Interne en Anesthésie-Réanimation – CHU d’Angers</w:t>
      </w:r>
    </w:p>
    <w:p w:rsidR="00B94BDA" w:rsidRDefault="009B4EFB" w:rsidP="00B94BDA">
      <w:pPr>
        <w:spacing w:after="0" w:line="240" w:lineRule="auto"/>
        <w:ind w:firstLine="708"/>
      </w:pPr>
      <w:proofErr w:type="spellStart"/>
      <w:r>
        <w:rPr>
          <w:lang w:val="de-DE"/>
        </w:rPr>
        <w:t>Courriel</w:t>
      </w:r>
      <w:proofErr w:type="spellEnd"/>
      <w:r w:rsidR="00B94BDA">
        <w:rPr>
          <w:lang w:val="de-DE"/>
        </w:rPr>
        <w:t xml:space="preserve"> : stanislas.abrard@chu-angers.fr</w:t>
      </w:r>
    </w:p>
    <w:p w:rsidR="00B94BDA" w:rsidRDefault="00B94BDA"/>
    <w:p w:rsidR="00B94BDA" w:rsidRPr="009B4EFB" w:rsidRDefault="009B4EFB" w:rsidP="009B4EFB">
      <w:pPr>
        <w:spacing w:after="0" w:line="240" w:lineRule="auto"/>
        <w:rPr>
          <w:b/>
        </w:rPr>
      </w:pPr>
      <w:r w:rsidRPr="009B4EFB">
        <w:rPr>
          <w:b/>
        </w:rPr>
        <w:t xml:space="preserve">PILLER </w:t>
      </w:r>
      <w:r w:rsidR="00B94BDA" w:rsidRPr="009B4EFB">
        <w:rPr>
          <w:b/>
        </w:rPr>
        <w:t>Laure-Estelle</w:t>
      </w:r>
    </w:p>
    <w:p w:rsidR="009B4EFB" w:rsidRDefault="009B4EFB" w:rsidP="009B4EFB">
      <w:pPr>
        <w:spacing w:after="0" w:line="240" w:lineRule="auto"/>
      </w:pPr>
      <w:r>
        <w:tab/>
        <w:t>Médecin Lieutenant-Colonel – Médecin Chef SSSM SDIS 25</w:t>
      </w:r>
    </w:p>
    <w:p w:rsidR="009B4EFB" w:rsidRDefault="009B4EFB" w:rsidP="009B4EFB">
      <w:pPr>
        <w:spacing w:after="0" w:line="240" w:lineRule="auto"/>
      </w:pPr>
      <w:r>
        <w:tab/>
        <w:t xml:space="preserve">Courriel : </w:t>
      </w:r>
      <w:r w:rsidRPr="009B4EFB">
        <w:t>laure-estelle.piller@sdis25.fr</w:t>
      </w:r>
    </w:p>
    <w:p w:rsidR="00B94BDA" w:rsidRDefault="00B94BDA"/>
    <w:p w:rsidR="00B94BDA" w:rsidRPr="009B4EFB" w:rsidRDefault="00B94BDA" w:rsidP="009B4EFB">
      <w:pPr>
        <w:spacing w:after="0" w:line="240" w:lineRule="auto"/>
        <w:rPr>
          <w:b/>
        </w:rPr>
      </w:pPr>
      <w:r w:rsidRPr="009B4EFB">
        <w:rPr>
          <w:b/>
        </w:rPr>
        <w:t>JEANBERT Christophe</w:t>
      </w:r>
    </w:p>
    <w:p w:rsidR="009B4EFB" w:rsidRDefault="009B4EFB" w:rsidP="009B4EFB">
      <w:pPr>
        <w:spacing w:after="0" w:line="240" w:lineRule="auto"/>
      </w:pPr>
      <w:r>
        <w:tab/>
        <w:t>Infirmier de Chefferie – SSSM SDIS 54</w:t>
      </w:r>
    </w:p>
    <w:p w:rsidR="009B4EFB" w:rsidRDefault="009B4EFB">
      <w:r>
        <w:tab/>
        <w:t xml:space="preserve">Courriel : </w:t>
      </w:r>
      <w:r w:rsidRPr="009B4EFB">
        <w:t>Christophe.Jeanbert@sdis54.fr</w:t>
      </w:r>
    </w:p>
    <w:p w:rsidR="00214FEC" w:rsidRDefault="00214FEC"/>
    <w:p w:rsidR="00214FEC" w:rsidRDefault="00214FEC">
      <w:r>
        <w:br w:type="page"/>
      </w:r>
    </w:p>
    <w:p w:rsidR="004D04FD" w:rsidRDefault="004D04FD"/>
    <w:p w:rsidR="00B94BDA" w:rsidRDefault="00B94BDA"/>
    <w:p w:rsidR="004D04FD" w:rsidRDefault="004D04FD">
      <w:r>
        <w:br w:type="page"/>
      </w:r>
    </w:p>
    <w:bookmarkStart w:id="0" w:name="_Toc491027422" w:displacedByCustomXml="next"/>
    <w:sdt>
      <w:sdtPr>
        <w:rPr>
          <w:rFonts w:asciiTheme="minorHAnsi" w:eastAsiaTheme="minorHAnsi" w:hAnsiTheme="minorHAnsi" w:cstheme="minorBidi"/>
          <w:b w:val="0"/>
          <w:bCs w:val="0"/>
          <w:color w:val="auto"/>
          <w:sz w:val="22"/>
          <w:szCs w:val="22"/>
        </w:rPr>
        <w:id w:val="1594364456"/>
        <w:docPartObj>
          <w:docPartGallery w:val="Table of Contents"/>
          <w:docPartUnique/>
        </w:docPartObj>
      </w:sdtPr>
      <w:sdtContent>
        <w:p w:rsidR="004D04FD" w:rsidRDefault="004D04FD" w:rsidP="006636B1">
          <w:pPr>
            <w:pStyle w:val="Titre2"/>
          </w:pPr>
          <w:r>
            <w:t>Table des matières</w:t>
          </w:r>
          <w:bookmarkEnd w:id="0"/>
        </w:p>
        <w:p w:rsidR="0042493B" w:rsidRDefault="004D04FD">
          <w:pPr>
            <w:pStyle w:val="TM2"/>
            <w:tabs>
              <w:tab w:val="right" w:leader="dot" w:pos="9062"/>
            </w:tabs>
            <w:rPr>
              <w:rFonts w:eastAsiaTheme="minorEastAsia"/>
              <w:noProof/>
              <w:lang w:eastAsia="fr-FR"/>
            </w:rPr>
          </w:pPr>
          <w:r>
            <w:fldChar w:fldCharType="begin"/>
          </w:r>
          <w:r>
            <w:instrText xml:space="preserve"> TOC \o "1-3" \h \z \u </w:instrText>
          </w:r>
          <w:r>
            <w:fldChar w:fldCharType="separate"/>
          </w:r>
          <w:hyperlink w:anchor="_Toc491027422" w:history="1">
            <w:r w:rsidR="0042493B" w:rsidRPr="009F65B5">
              <w:rPr>
                <w:rStyle w:val="Lienhypertexte"/>
                <w:noProof/>
              </w:rPr>
              <w:t>Table des matières</w:t>
            </w:r>
            <w:r w:rsidR="0042493B">
              <w:rPr>
                <w:noProof/>
                <w:webHidden/>
              </w:rPr>
              <w:tab/>
            </w:r>
            <w:r w:rsidR="0042493B">
              <w:rPr>
                <w:noProof/>
                <w:webHidden/>
              </w:rPr>
              <w:fldChar w:fldCharType="begin"/>
            </w:r>
            <w:r w:rsidR="0042493B">
              <w:rPr>
                <w:noProof/>
                <w:webHidden/>
              </w:rPr>
              <w:instrText xml:space="preserve"> PAGEREF _Toc491027422 \h </w:instrText>
            </w:r>
            <w:r w:rsidR="0042493B">
              <w:rPr>
                <w:noProof/>
                <w:webHidden/>
              </w:rPr>
            </w:r>
            <w:r w:rsidR="0042493B">
              <w:rPr>
                <w:noProof/>
                <w:webHidden/>
              </w:rPr>
              <w:fldChar w:fldCharType="separate"/>
            </w:r>
            <w:r w:rsidR="0042493B">
              <w:rPr>
                <w:noProof/>
                <w:webHidden/>
              </w:rPr>
              <w:t>3</w:t>
            </w:r>
            <w:r w:rsidR="0042493B">
              <w:rPr>
                <w:noProof/>
                <w:webHidden/>
              </w:rPr>
              <w:fldChar w:fldCharType="end"/>
            </w:r>
          </w:hyperlink>
        </w:p>
        <w:p w:rsidR="0042493B" w:rsidRDefault="001B1B46">
          <w:pPr>
            <w:pStyle w:val="TM2"/>
            <w:tabs>
              <w:tab w:val="right" w:leader="dot" w:pos="9062"/>
            </w:tabs>
            <w:rPr>
              <w:rFonts w:eastAsiaTheme="minorEastAsia"/>
              <w:noProof/>
              <w:lang w:eastAsia="fr-FR"/>
            </w:rPr>
          </w:pPr>
          <w:hyperlink w:anchor="_Toc491027423" w:history="1">
            <w:r w:rsidR="0042493B" w:rsidRPr="009F65B5">
              <w:rPr>
                <w:rStyle w:val="Lienhypertexte"/>
                <w:noProof/>
              </w:rPr>
              <w:t>Constat</w:t>
            </w:r>
            <w:r w:rsidR="0042493B">
              <w:rPr>
                <w:noProof/>
                <w:webHidden/>
              </w:rPr>
              <w:tab/>
            </w:r>
            <w:r w:rsidR="0042493B">
              <w:rPr>
                <w:noProof/>
                <w:webHidden/>
              </w:rPr>
              <w:fldChar w:fldCharType="begin"/>
            </w:r>
            <w:r w:rsidR="0042493B">
              <w:rPr>
                <w:noProof/>
                <w:webHidden/>
              </w:rPr>
              <w:instrText xml:space="preserve"> PAGEREF _Toc491027423 \h </w:instrText>
            </w:r>
            <w:r w:rsidR="0042493B">
              <w:rPr>
                <w:noProof/>
                <w:webHidden/>
              </w:rPr>
            </w:r>
            <w:r w:rsidR="0042493B">
              <w:rPr>
                <w:noProof/>
                <w:webHidden/>
              </w:rPr>
              <w:fldChar w:fldCharType="separate"/>
            </w:r>
            <w:r w:rsidR="0042493B">
              <w:rPr>
                <w:noProof/>
                <w:webHidden/>
              </w:rPr>
              <w:t>6</w:t>
            </w:r>
            <w:r w:rsidR="0042493B">
              <w:rPr>
                <w:noProof/>
                <w:webHidden/>
              </w:rPr>
              <w:fldChar w:fldCharType="end"/>
            </w:r>
          </w:hyperlink>
        </w:p>
        <w:p w:rsidR="0042493B" w:rsidRDefault="001B1B46">
          <w:pPr>
            <w:pStyle w:val="TM2"/>
            <w:tabs>
              <w:tab w:val="right" w:leader="dot" w:pos="9062"/>
            </w:tabs>
            <w:rPr>
              <w:rFonts w:eastAsiaTheme="minorEastAsia"/>
              <w:noProof/>
              <w:lang w:eastAsia="fr-FR"/>
            </w:rPr>
          </w:pPr>
          <w:hyperlink w:anchor="_Toc491027424" w:history="1">
            <w:r w:rsidR="0042493B" w:rsidRPr="009F65B5">
              <w:rPr>
                <w:rStyle w:val="Lienhypertexte"/>
                <w:noProof/>
              </w:rPr>
              <w:t>Méthodologie</w:t>
            </w:r>
            <w:r w:rsidR="0042493B">
              <w:rPr>
                <w:noProof/>
                <w:webHidden/>
              </w:rPr>
              <w:tab/>
            </w:r>
            <w:r w:rsidR="0042493B">
              <w:rPr>
                <w:noProof/>
                <w:webHidden/>
              </w:rPr>
              <w:fldChar w:fldCharType="begin"/>
            </w:r>
            <w:r w:rsidR="0042493B">
              <w:rPr>
                <w:noProof/>
                <w:webHidden/>
              </w:rPr>
              <w:instrText xml:space="preserve"> PAGEREF _Toc491027424 \h </w:instrText>
            </w:r>
            <w:r w:rsidR="0042493B">
              <w:rPr>
                <w:noProof/>
                <w:webHidden/>
              </w:rPr>
            </w:r>
            <w:r w:rsidR="0042493B">
              <w:rPr>
                <w:noProof/>
                <w:webHidden/>
              </w:rPr>
              <w:fldChar w:fldCharType="separate"/>
            </w:r>
            <w:r w:rsidR="0042493B">
              <w:rPr>
                <w:noProof/>
                <w:webHidden/>
              </w:rPr>
              <w:t>6</w:t>
            </w:r>
            <w:r w:rsidR="0042493B">
              <w:rPr>
                <w:noProof/>
                <w:webHidden/>
              </w:rPr>
              <w:fldChar w:fldCharType="end"/>
            </w:r>
          </w:hyperlink>
        </w:p>
        <w:p w:rsidR="0042493B" w:rsidRDefault="001B1B46">
          <w:pPr>
            <w:pStyle w:val="TM1"/>
            <w:tabs>
              <w:tab w:val="right" w:leader="dot" w:pos="9062"/>
            </w:tabs>
            <w:rPr>
              <w:rFonts w:eastAsiaTheme="minorEastAsia"/>
              <w:noProof/>
              <w:lang w:eastAsia="fr-FR"/>
            </w:rPr>
          </w:pPr>
          <w:hyperlink w:anchor="_Toc491027425" w:history="1">
            <w:r w:rsidR="0042493B" w:rsidRPr="009F65B5">
              <w:rPr>
                <w:rStyle w:val="Lienhypertexte"/>
                <w:noProof/>
              </w:rPr>
              <w:t>Chapitre 1 Etudes de Toxicologie</w:t>
            </w:r>
            <w:r w:rsidR="0042493B">
              <w:rPr>
                <w:noProof/>
                <w:webHidden/>
              </w:rPr>
              <w:tab/>
            </w:r>
            <w:r w:rsidR="0042493B">
              <w:rPr>
                <w:noProof/>
                <w:webHidden/>
              </w:rPr>
              <w:fldChar w:fldCharType="begin"/>
            </w:r>
            <w:r w:rsidR="0042493B">
              <w:rPr>
                <w:noProof/>
                <w:webHidden/>
              </w:rPr>
              <w:instrText xml:space="preserve"> PAGEREF _Toc491027425 \h </w:instrText>
            </w:r>
            <w:r w:rsidR="0042493B">
              <w:rPr>
                <w:noProof/>
                <w:webHidden/>
              </w:rPr>
            </w:r>
            <w:r w:rsidR="0042493B">
              <w:rPr>
                <w:noProof/>
                <w:webHidden/>
              </w:rPr>
              <w:fldChar w:fldCharType="separate"/>
            </w:r>
            <w:r w:rsidR="0042493B">
              <w:rPr>
                <w:noProof/>
                <w:webHidden/>
              </w:rPr>
              <w:t>1-1</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26" w:history="1">
            <w:r w:rsidR="0042493B" w:rsidRPr="009F65B5">
              <w:rPr>
                <w:rStyle w:val="Lienhypertexte"/>
                <w:noProof/>
              </w:rPr>
              <w:t>1.</w:t>
            </w:r>
            <w:r w:rsidR="0042493B">
              <w:rPr>
                <w:rFonts w:eastAsiaTheme="minorEastAsia"/>
                <w:noProof/>
                <w:lang w:eastAsia="fr-FR"/>
              </w:rPr>
              <w:tab/>
            </w:r>
            <w:r w:rsidR="0042493B" w:rsidRPr="009F65B5">
              <w:rPr>
                <w:rStyle w:val="Lienhypertexte"/>
                <w:noProof/>
              </w:rPr>
              <w:t>Intoxications cyanhydriques professionnelles des pompiers: mythe ou réalité? – Michel - Documents pour le Médecin du Travail 2011</w:t>
            </w:r>
            <w:r w:rsidR="0042493B">
              <w:rPr>
                <w:noProof/>
                <w:webHidden/>
              </w:rPr>
              <w:tab/>
            </w:r>
            <w:r w:rsidR="0042493B">
              <w:rPr>
                <w:noProof/>
                <w:webHidden/>
              </w:rPr>
              <w:fldChar w:fldCharType="begin"/>
            </w:r>
            <w:r w:rsidR="0042493B">
              <w:rPr>
                <w:noProof/>
                <w:webHidden/>
              </w:rPr>
              <w:instrText xml:space="preserve"> PAGEREF _Toc491027426 \h </w:instrText>
            </w:r>
            <w:r w:rsidR="0042493B">
              <w:rPr>
                <w:noProof/>
                <w:webHidden/>
              </w:rPr>
            </w:r>
            <w:r w:rsidR="0042493B">
              <w:rPr>
                <w:noProof/>
                <w:webHidden/>
              </w:rPr>
              <w:fldChar w:fldCharType="separate"/>
            </w:r>
            <w:r w:rsidR="0042493B">
              <w:rPr>
                <w:noProof/>
                <w:webHidden/>
              </w:rPr>
              <w:t>1-2</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27" w:history="1">
            <w:r w:rsidR="0042493B" w:rsidRPr="009F65B5">
              <w:rPr>
                <w:rStyle w:val="Lienhypertexte"/>
                <w:noProof/>
                <w:lang w:val="en-US"/>
              </w:rPr>
              <w:t>2.</w:t>
            </w:r>
            <w:r w:rsidR="0042493B">
              <w:rPr>
                <w:rFonts w:eastAsiaTheme="minorEastAsia"/>
                <w:noProof/>
                <w:lang w:eastAsia="fr-FR"/>
              </w:rPr>
              <w:tab/>
            </w:r>
            <w:r w:rsidR="0042493B" w:rsidRPr="009F65B5">
              <w:rPr>
                <w:rStyle w:val="Lienhypertexte"/>
                <w:noProof/>
                <w:lang w:val="en-US"/>
              </w:rPr>
              <w:t>3-Hydroxybenzo[a]pyrene in the urine of smokers and non-smokers – Lafontaine – Toxicology Letters 2006</w:t>
            </w:r>
            <w:r w:rsidR="0042493B">
              <w:rPr>
                <w:noProof/>
                <w:webHidden/>
              </w:rPr>
              <w:tab/>
            </w:r>
            <w:r w:rsidR="0042493B">
              <w:rPr>
                <w:noProof/>
                <w:webHidden/>
              </w:rPr>
              <w:fldChar w:fldCharType="begin"/>
            </w:r>
            <w:r w:rsidR="0042493B">
              <w:rPr>
                <w:noProof/>
                <w:webHidden/>
              </w:rPr>
              <w:instrText xml:space="preserve"> PAGEREF _Toc491027427 \h </w:instrText>
            </w:r>
            <w:r w:rsidR="0042493B">
              <w:rPr>
                <w:noProof/>
                <w:webHidden/>
              </w:rPr>
            </w:r>
            <w:r w:rsidR="0042493B">
              <w:rPr>
                <w:noProof/>
                <w:webHidden/>
              </w:rPr>
              <w:fldChar w:fldCharType="separate"/>
            </w:r>
            <w:r w:rsidR="0042493B">
              <w:rPr>
                <w:noProof/>
                <w:webHidden/>
              </w:rPr>
              <w:t>1-3</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28" w:history="1">
            <w:r w:rsidR="0042493B" w:rsidRPr="009F65B5">
              <w:rPr>
                <w:rStyle w:val="Lienhypertexte"/>
                <w:noProof/>
                <w:lang w:val="en-US"/>
              </w:rPr>
              <w:t>3.</w:t>
            </w:r>
            <w:r w:rsidR="0042493B">
              <w:rPr>
                <w:rFonts w:eastAsiaTheme="minorEastAsia"/>
                <w:noProof/>
                <w:lang w:eastAsia="fr-FR"/>
              </w:rPr>
              <w:tab/>
            </w:r>
            <w:r w:rsidR="0042493B" w:rsidRPr="009F65B5">
              <w:rPr>
                <w:rStyle w:val="Lienhypertexte"/>
                <w:noProof/>
                <w:lang w:val="en-US"/>
              </w:rPr>
              <w:t>Polycyclic aromatic hydrocarbons at fire stations: firefighters’exposure monitoring and biomonitoring, and assessment of the contribution to total internal dose – Oliveira – Journal of Hazardous Materials 2017</w:t>
            </w:r>
            <w:r w:rsidR="0042493B">
              <w:rPr>
                <w:noProof/>
                <w:webHidden/>
              </w:rPr>
              <w:tab/>
            </w:r>
            <w:r w:rsidR="0042493B">
              <w:rPr>
                <w:noProof/>
                <w:webHidden/>
              </w:rPr>
              <w:fldChar w:fldCharType="begin"/>
            </w:r>
            <w:r w:rsidR="0042493B">
              <w:rPr>
                <w:noProof/>
                <w:webHidden/>
              </w:rPr>
              <w:instrText xml:space="preserve"> PAGEREF _Toc491027428 \h </w:instrText>
            </w:r>
            <w:r w:rsidR="0042493B">
              <w:rPr>
                <w:noProof/>
                <w:webHidden/>
              </w:rPr>
            </w:r>
            <w:r w:rsidR="0042493B">
              <w:rPr>
                <w:noProof/>
                <w:webHidden/>
              </w:rPr>
              <w:fldChar w:fldCharType="separate"/>
            </w:r>
            <w:r w:rsidR="0042493B">
              <w:rPr>
                <w:noProof/>
                <w:webHidden/>
              </w:rPr>
              <w:t>1-4</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29" w:history="1">
            <w:r w:rsidR="0042493B" w:rsidRPr="009F65B5">
              <w:rPr>
                <w:rStyle w:val="Lienhypertexte"/>
                <w:noProof/>
                <w:lang w:val="en-US"/>
              </w:rPr>
              <w:t>4.</w:t>
            </w:r>
            <w:r w:rsidR="0042493B">
              <w:rPr>
                <w:rFonts w:eastAsiaTheme="minorEastAsia"/>
                <w:noProof/>
                <w:lang w:eastAsia="fr-FR"/>
              </w:rPr>
              <w:tab/>
            </w:r>
            <w:r w:rsidR="0042493B" w:rsidRPr="009F65B5">
              <w:rPr>
                <w:rStyle w:val="Lienhypertexte"/>
                <w:noProof/>
                <w:lang w:val="en-US"/>
              </w:rPr>
              <w:t>Firefighters’ exposure biomonitoring: Impact of firefighting activities on levels of urinary monohydroxyl metabolites – Oliveira - International Journal of Hygiene and Environmental Health 2016</w:t>
            </w:r>
            <w:r w:rsidR="0042493B">
              <w:rPr>
                <w:noProof/>
                <w:webHidden/>
              </w:rPr>
              <w:tab/>
            </w:r>
            <w:r w:rsidR="0042493B">
              <w:rPr>
                <w:noProof/>
                <w:webHidden/>
              </w:rPr>
              <w:fldChar w:fldCharType="begin"/>
            </w:r>
            <w:r w:rsidR="0042493B">
              <w:rPr>
                <w:noProof/>
                <w:webHidden/>
              </w:rPr>
              <w:instrText xml:space="preserve"> PAGEREF _Toc491027429 \h </w:instrText>
            </w:r>
            <w:r w:rsidR="0042493B">
              <w:rPr>
                <w:noProof/>
                <w:webHidden/>
              </w:rPr>
            </w:r>
            <w:r w:rsidR="0042493B">
              <w:rPr>
                <w:noProof/>
                <w:webHidden/>
              </w:rPr>
              <w:fldChar w:fldCharType="separate"/>
            </w:r>
            <w:r w:rsidR="0042493B">
              <w:rPr>
                <w:noProof/>
                <w:webHidden/>
              </w:rPr>
              <w:t>1-5</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30" w:history="1">
            <w:r w:rsidR="0042493B" w:rsidRPr="009F65B5">
              <w:rPr>
                <w:rStyle w:val="Lienhypertexte"/>
                <w:noProof/>
                <w:lang w:val="en-US"/>
              </w:rPr>
              <w:t>5.</w:t>
            </w:r>
            <w:r w:rsidR="0042493B">
              <w:rPr>
                <w:rFonts w:eastAsiaTheme="minorEastAsia"/>
                <w:noProof/>
                <w:lang w:eastAsia="fr-FR"/>
              </w:rPr>
              <w:tab/>
            </w:r>
            <w:r w:rsidR="0042493B" w:rsidRPr="009F65B5">
              <w:rPr>
                <w:rStyle w:val="Lienhypertexte"/>
                <w:noProof/>
                <w:lang w:val="en-US"/>
              </w:rPr>
              <w:t>Exposures to environmental phenols in Southern California firefighters and findings of elevated urinary benzophenone-3 levels – Waldman – Environment International 2016</w:t>
            </w:r>
            <w:r w:rsidR="0042493B">
              <w:rPr>
                <w:noProof/>
                <w:webHidden/>
              </w:rPr>
              <w:tab/>
            </w:r>
            <w:r w:rsidR="0042493B">
              <w:rPr>
                <w:noProof/>
                <w:webHidden/>
              </w:rPr>
              <w:fldChar w:fldCharType="begin"/>
            </w:r>
            <w:r w:rsidR="0042493B">
              <w:rPr>
                <w:noProof/>
                <w:webHidden/>
              </w:rPr>
              <w:instrText xml:space="preserve"> PAGEREF _Toc491027430 \h </w:instrText>
            </w:r>
            <w:r w:rsidR="0042493B">
              <w:rPr>
                <w:noProof/>
                <w:webHidden/>
              </w:rPr>
            </w:r>
            <w:r w:rsidR="0042493B">
              <w:rPr>
                <w:noProof/>
                <w:webHidden/>
              </w:rPr>
              <w:fldChar w:fldCharType="separate"/>
            </w:r>
            <w:r w:rsidR="0042493B">
              <w:rPr>
                <w:noProof/>
                <w:webHidden/>
              </w:rPr>
              <w:t>1-6</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31" w:history="1">
            <w:r w:rsidR="0042493B" w:rsidRPr="009F65B5">
              <w:rPr>
                <w:rStyle w:val="Lienhypertexte"/>
                <w:noProof/>
                <w:lang w:val="en-US"/>
              </w:rPr>
              <w:t>6.</w:t>
            </w:r>
            <w:r w:rsidR="0042493B">
              <w:rPr>
                <w:rFonts w:eastAsiaTheme="minorEastAsia"/>
                <w:noProof/>
                <w:lang w:eastAsia="fr-FR"/>
              </w:rPr>
              <w:tab/>
            </w:r>
            <w:r w:rsidR="0042493B" w:rsidRPr="009F65B5">
              <w:rPr>
                <w:rStyle w:val="Lienhypertexte"/>
                <w:noProof/>
                <w:lang w:val="en-US"/>
              </w:rPr>
              <w:t>Firefighting instructors' exposures to polycyclic aromatic hydrocarbons during live fire training scenarios – Kirk – Journal of Occupational and Environmental Hygiene 2015</w:t>
            </w:r>
            <w:r w:rsidR="0042493B">
              <w:rPr>
                <w:noProof/>
                <w:webHidden/>
              </w:rPr>
              <w:tab/>
            </w:r>
            <w:r w:rsidR="0042493B">
              <w:rPr>
                <w:noProof/>
                <w:webHidden/>
              </w:rPr>
              <w:fldChar w:fldCharType="begin"/>
            </w:r>
            <w:r w:rsidR="0042493B">
              <w:rPr>
                <w:noProof/>
                <w:webHidden/>
              </w:rPr>
              <w:instrText xml:space="preserve"> PAGEREF _Toc491027431 \h </w:instrText>
            </w:r>
            <w:r w:rsidR="0042493B">
              <w:rPr>
                <w:noProof/>
                <w:webHidden/>
              </w:rPr>
            </w:r>
            <w:r w:rsidR="0042493B">
              <w:rPr>
                <w:noProof/>
                <w:webHidden/>
              </w:rPr>
              <w:fldChar w:fldCharType="separate"/>
            </w:r>
            <w:r w:rsidR="0042493B">
              <w:rPr>
                <w:noProof/>
                <w:webHidden/>
              </w:rPr>
              <w:t>1-7</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32" w:history="1">
            <w:r w:rsidR="0042493B" w:rsidRPr="009F65B5">
              <w:rPr>
                <w:rStyle w:val="Lienhypertexte"/>
                <w:noProof/>
                <w:lang w:val="en-US"/>
              </w:rPr>
              <w:t>7.</w:t>
            </w:r>
            <w:r w:rsidR="0042493B">
              <w:rPr>
                <w:rFonts w:eastAsiaTheme="minorEastAsia"/>
                <w:noProof/>
                <w:lang w:eastAsia="fr-FR"/>
              </w:rPr>
              <w:tab/>
            </w:r>
            <w:r w:rsidR="0042493B" w:rsidRPr="009F65B5">
              <w:rPr>
                <w:rStyle w:val="Lienhypertexte"/>
                <w:noProof/>
                <w:lang w:val="en-US"/>
              </w:rPr>
              <w:t>Volatile Organic Compounds Off-gassing from Firefighters’ Personal Protective Equipment Ensembles after Use – Fent – Journal of Occupational and Environmental Hygiene 2015</w:t>
            </w:r>
            <w:r w:rsidR="0042493B">
              <w:rPr>
                <w:noProof/>
                <w:webHidden/>
              </w:rPr>
              <w:tab/>
            </w:r>
            <w:r w:rsidR="0042493B">
              <w:rPr>
                <w:noProof/>
                <w:webHidden/>
              </w:rPr>
              <w:fldChar w:fldCharType="begin"/>
            </w:r>
            <w:r w:rsidR="0042493B">
              <w:rPr>
                <w:noProof/>
                <w:webHidden/>
              </w:rPr>
              <w:instrText xml:space="preserve"> PAGEREF _Toc491027432 \h </w:instrText>
            </w:r>
            <w:r w:rsidR="0042493B">
              <w:rPr>
                <w:noProof/>
                <w:webHidden/>
              </w:rPr>
            </w:r>
            <w:r w:rsidR="0042493B">
              <w:rPr>
                <w:noProof/>
                <w:webHidden/>
              </w:rPr>
              <w:fldChar w:fldCharType="separate"/>
            </w:r>
            <w:r w:rsidR="0042493B">
              <w:rPr>
                <w:noProof/>
                <w:webHidden/>
              </w:rPr>
              <w:t>1-8</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33" w:history="1">
            <w:r w:rsidR="0042493B" w:rsidRPr="009F65B5">
              <w:rPr>
                <w:rStyle w:val="Lienhypertexte"/>
                <w:noProof/>
                <w:lang w:val="en-US"/>
              </w:rPr>
              <w:t>8.</w:t>
            </w:r>
            <w:r w:rsidR="0042493B">
              <w:rPr>
                <w:rFonts w:eastAsiaTheme="minorEastAsia"/>
                <w:noProof/>
                <w:lang w:eastAsia="fr-FR"/>
              </w:rPr>
              <w:tab/>
            </w:r>
            <w:r w:rsidR="0042493B" w:rsidRPr="009F65B5">
              <w:rPr>
                <w:rStyle w:val="Lienhypertexte"/>
                <w:noProof/>
                <w:lang w:val="en-US"/>
              </w:rPr>
              <w:t>Systemic Exposure to PAHs and Benzene in Firefighters Suppressing Controlled Structure Fires – Fent – Annals of Occupational Hygene 2014</w:t>
            </w:r>
            <w:r w:rsidR="0042493B">
              <w:rPr>
                <w:noProof/>
                <w:webHidden/>
              </w:rPr>
              <w:tab/>
            </w:r>
            <w:r w:rsidR="0042493B">
              <w:rPr>
                <w:noProof/>
                <w:webHidden/>
              </w:rPr>
              <w:fldChar w:fldCharType="begin"/>
            </w:r>
            <w:r w:rsidR="0042493B">
              <w:rPr>
                <w:noProof/>
                <w:webHidden/>
              </w:rPr>
              <w:instrText xml:space="preserve"> PAGEREF _Toc491027433 \h </w:instrText>
            </w:r>
            <w:r w:rsidR="0042493B">
              <w:rPr>
                <w:noProof/>
                <w:webHidden/>
              </w:rPr>
            </w:r>
            <w:r w:rsidR="0042493B">
              <w:rPr>
                <w:noProof/>
                <w:webHidden/>
              </w:rPr>
              <w:fldChar w:fldCharType="separate"/>
            </w:r>
            <w:r w:rsidR="0042493B">
              <w:rPr>
                <w:noProof/>
                <w:webHidden/>
              </w:rPr>
              <w:t>1-9</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34" w:history="1">
            <w:r w:rsidR="0042493B" w:rsidRPr="009F65B5">
              <w:rPr>
                <w:rStyle w:val="Lienhypertexte"/>
                <w:noProof/>
                <w:lang w:val="en-US"/>
              </w:rPr>
              <w:t>9.</w:t>
            </w:r>
            <w:r w:rsidR="0042493B">
              <w:rPr>
                <w:rFonts w:eastAsiaTheme="minorEastAsia"/>
                <w:noProof/>
                <w:lang w:eastAsia="fr-FR"/>
              </w:rPr>
              <w:tab/>
            </w:r>
            <w:r w:rsidR="0042493B" w:rsidRPr="009F65B5">
              <w:rPr>
                <w:rStyle w:val="Lienhypertexte"/>
                <w:noProof/>
                <w:lang w:val="en-US"/>
              </w:rPr>
              <w:t>Fire fighting trainers' exposure to carcinogenic agents in smoke diving simulators – Laitinen - Toxicology Letters 2010.</w:t>
            </w:r>
            <w:r w:rsidR="0042493B">
              <w:rPr>
                <w:noProof/>
                <w:webHidden/>
              </w:rPr>
              <w:tab/>
            </w:r>
            <w:r w:rsidR="0042493B">
              <w:rPr>
                <w:noProof/>
                <w:webHidden/>
              </w:rPr>
              <w:fldChar w:fldCharType="begin"/>
            </w:r>
            <w:r w:rsidR="0042493B">
              <w:rPr>
                <w:noProof/>
                <w:webHidden/>
              </w:rPr>
              <w:instrText xml:space="preserve"> PAGEREF _Toc491027434 \h </w:instrText>
            </w:r>
            <w:r w:rsidR="0042493B">
              <w:rPr>
                <w:noProof/>
                <w:webHidden/>
              </w:rPr>
            </w:r>
            <w:r w:rsidR="0042493B">
              <w:rPr>
                <w:noProof/>
                <w:webHidden/>
              </w:rPr>
              <w:fldChar w:fldCharType="separate"/>
            </w:r>
            <w:r w:rsidR="0042493B">
              <w:rPr>
                <w:noProof/>
                <w:webHidden/>
              </w:rPr>
              <w:t>1-10</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35" w:history="1">
            <w:r w:rsidR="0042493B" w:rsidRPr="009F65B5">
              <w:rPr>
                <w:rStyle w:val="Lienhypertexte"/>
                <w:noProof/>
                <w:lang w:val="en-US"/>
              </w:rPr>
              <w:t>10.</w:t>
            </w:r>
            <w:r w:rsidR="0042493B">
              <w:rPr>
                <w:rFonts w:eastAsiaTheme="minorEastAsia"/>
                <w:noProof/>
                <w:lang w:eastAsia="fr-FR"/>
              </w:rPr>
              <w:tab/>
            </w:r>
            <w:r w:rsidR="0042493B" w:rsidRPr="009F65B5">
              <w:rPr>
                <w:rStyle w:val="Lienhypertexte"/>
                <w:noProof/>
                <w:lang w:val="en-US"/>
              </w:rPr>
              <w:t>Firefighters’ exposure to perfluoroalkyl acids and 2-butoxyethanol present in firefighting foams – Laitinen – Toxicology Letters 2014</w:t>
            </w:r>
            <w:r w:rsidR="0042493B">
              <w:rPr>
                <w:noProof/>
                <w:webHidden/>
              </w:rPr>
              <w:tab/>
            </w:r>
            <w:r w:rsidR="0042493B">
              <w:rPr>
                <w:noProof/>
                <w:webHidden/>
              </w:rPr>
              <w:fldChar w:fldCharType="begin"/>
            </w:r>
            <w:r w:rsidR="0042493B">
              <w:rPr>
                <w:noProof/>
                <w:webHidden/>
              </w:rPr>
              <w:instrText xml:space="preserve"> PAGEREF _Toc491027435 \h </w:instrText>
            </w:r>
            <w:r w:rsidR="0042493B">
              <w:rPr>
                <w:noProof/>
                <w:webHidden/>
              </w:rPr>
            </w:r>
            <w:r w:rsidR="0042493B">
              <w:rPr>
                <w:noProof/>
                <w:webHidden/>
              </w:rPr>
              <w:fldChar w:fldCharType="separate"/>
            </w:r>
            <w:r w:rsidR="0042493B">
              <w:rPr>
                <w:noProof/>
                <w:webHidden/>
              </w:rPr>
              <w:t>1-11</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36" w:history="1">
            <w:r w:rsidR="0042493B" w:rsidRPr="009F65B5">
              <w:rPr>
                <w:rStyle w:val="Lienhypertexte"/>
                <w:noProof/>
              </w:rPr>
              <w:t>11.</w:t>
            </w:r>
            <w:r w:rsidR="0042493B">
              <w:rPr>
                <w:rFonts w:eastAsiaTheme="minorEastAsia"/>
                <w:noProof/>
                <w:lang w:eastAsia="fr-FR"/>
              </w:rPr>
              <w:tab/>
            </w:r>
            <w:r w:rsidR="0042493B" w:rsidRPr="009F65B5">
              <w:rPr>
                <w:rStyle w:val="Lienhypertexte"/>
                <w:noProof/>
              </w:rPr>
              <w:t>Evaluation du risque chimique professionnel lors des manœuvres de nettoyage et de déblai – Escarrat – Bataillon des Marins Pompiers de Marseille 2004</w:t>
            </w:r>
            <w:r w:rsidR="0042493B">
              <w:rPr>
                <w:noProof/>
                <w:webHidden/>
              </w:rPr>
              <w:tab/>
            </w:r>
            <w:r w:rsidR="0042493B">
              <w:rPr>
                <w:noProof/>
                <w:webHidden/>
              </w:rPr>
              <w:fldChar w:fldCharType="begin"/>
            </w:r>
            <w:r w:rsidR="0042493B">
              <w:rPr>
                <w:noProof/>
                <w:webHidden/>
              </w:rPr>
              <w:instrText xml:space="preserve"> PAGEREF _Toc491027436 \h </w:instrText>
            </w:r>
            <w:r w:rsidR="0042493B">
              <w:rPr>
                <w:noProof/>
                <w:webHidden/>
              </w:rPr>
            </w:r>
            <w:r w:rsidR="0042493B">
              <w:rPr>
                <w:noProof/>
                <w:webHidden/>
              </w:rPr>
              <w:fldChar w:fldCharType="separate"/>
            </w:r>
            <w:r w:rsidR="0042493B">
              <w:rPr>
                <w:noProof/>
                <w:webHidden/>
              </w:rPr>
              <w:t>1-12</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37" w:history="1">
            <w:r w:rsidR="0042493B" w:rsidRPr="009F65B5">
              <w:rPr>
                <w:rStyle w:val="Lienhypertexte"/>
                <w:noProof/>
                <w:lang w:val="en-US"/>
              </w:rPr>
              <w:t>12.</w:t>
            </w:r>
            <w:r w:rsidR="0042493B">
              <w:rPr>
                <w:rFonts w:eastAsiaTheme="minorEastAsia"/>
                <w:noProof/>
                <w:lang w:eastAsia="fr-FR"/>
              </w:rPr>
              <w:tab/>
            </w:r>
            <w:r w:rsidR="0042493B" w:rsidRPr="009F65B5">
              <w:rPr>
                <w:rStyle w:val="Lienhypertexte"/>
                <w:noProof/>
                <w:lang w:val="en-US"/>
              </w:rPr>
              <w:t>Structural Fire Fighting Ensembles: Accumulation and Off-gassing of Combustion Products – Kirk - Journal of Occupational and Environmental Hygiene 2015</w:t>
            </w:r>
            <w:r w:rsidR="0042493B">
              <w:rPr>
                <w:noProof/>
                <w:webHidden/>
              </w:rPr>
              <w:tab/>
            </w:r>
            <w:r w:rsidR="0042493B">
              <w:rPr>
                <w:noProof/>
                <w:webHidden/>
              </w:rPr>
              <w:fldChar w:fldCharType="begin"/>
            </w:r>
            <w:r w:rsidR="0042493B">
              <w:rPr>
                <w:noProof/>
                <w:webHidden/>
              </w:rPr>
              <w:instrText xml:space="preserve"> PAGEREF _Toc491027437 \h </w:instrText>
            </w:r>
            <w:r w:rsidR="0042493B">
              <w:rPr>
                <w:noProof/>
                <w:webHidden/>
              </w:rPr>
            </w:r>
            <w:r w:rsidR="0042493B">
              <w:rPr>
                <w:noProof/>
                <w:webHidden/>
              </w:rPr>
              <w:fldChar w:fldCharType="separate"/>
            </w:r>
            <w:r w:rsidR="0042493B">
              <w:rPr>
                <w:noProof/>
                <w:webHidden/>
              </w:rPr>
              <w:t>1-13</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38" w:history="1">
            <w:r w:rsidR="0042493B" w:rsidRPr="009F65B5">
              <w:rPr>
                <w:rStyle w:val="Lienhypertexte"/>
                <w:noProof/>
                <w:lang w:val="en-US"/>
              </w:rPr>
              <w:t>13.</w:t>
            </w:r>
            <w:r w:rsidR="0042493B">
              <w:rPr>
                <w:rFonts w:eastAsiaTheme="minorEastAsia"/>
                <w:noProof/>
                <w:lang w:eastAsia="fr-FR"/>
              </w:rPr>
              <w:tab/>
            </w:r>
            <w:r w:rsidR="0042493B" w:rsidRPr="009F65B5">
              <w:rPr>
                <w:rStyle w:val="Lienhypertexte"/>
                <w:noProof/>
                <w:lang w:val="en-US"/>
              </w:rPr>
              <w:t>Biomonitoring in California Fire</w:t>
            </w:r>
            <w:r w:rsidR="0042493B" w:rsidRPr="009F65B5">
              <w:rPr>
                <w:rStyle w:val="Lienhypertexte"/>
                <w:noProof/>
              </w:rPr>
              <w:t>ﬁ</w:t>
            </w:r>
            <w:r w:rsidR="0042493B" w:rsidRPr="009F65B5">
              <w:rPr>
                <w:rStyle w:val="Lienhypertexte"/>
                <w:noProof/>
                <w:lang w:val="en-US"/>
              </w:rPr>
              <w:t>ghters : Metals and Per</w:t>
            </w:r>
            <w:r w:rsidR="0042493B" w:rsidRPr="009F65B5">
              <w:rPr>
                <w:rStyle w:val="Lienhypertexte"/>
                <w:noProof/>
              </w:rPr>
              <w:t>ﬂ</w:t>
            </w:r>
            <w:r w:rsidR="0042493B" w:rsidRPr="009F65B5">
              <w:rPr>
                <w:rStyle w:val="Lienhypertexte"/>
                <w:noProof/>
                <w:lang w:val="en-US"/>
              </w:rPr>
              <w:t>uorinated Chemicals – Dobraca – Journal of Occupational and Environmental Medicine 2015</w:t>
            </w:r>
            <w:r w:rsidR="0042493B">
              <w:rPr>
                <w:noProof/>
                <w:webHidden/>
              </w:rPr>
              <w:tab/>
            </w:r>
            <w:r w:rsidR="0042493B">
              <w:rPr>
                <w:noProof/>
                <w:webHidden/>
              </w:rPr>
              <w:fldChar w:fldCharType="begin"/>
            </w:r>
            <w:r w:rsidR="0042493B">
              <w:rPr>
                <w:noProof/>
                <w:webHidden/>
              </w:rPr>
              <w:instrText xml:space="preserve"> PAGEREF _Toc491027438 \h </w:instrText>
            </w:r>
            <w:r w:rsidR="0042493B">
              <w:rPr>
                <w:noProof/>
                <w:webHidden/>
              </w:rPr>
            </w:r>
            <w:r w:rsidR="0042493B">
              <w:rPr>
                <w:noProof/>
                <w:webHidden/>
              </w:rPr>
              <w:fldChar w:fldCharType="separate"/>
            </w:r>
            <w:r w:rsidR="0042493B">
              <w:rPr>
                <w:noProof/>
                <w:webHidden/>
              </w:rPr>
              <w:t>1-14</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39" w:history="1">
            <w:r w:rsidR="0042493B" w:rsidRPr="009F65B5">
              <w:rPr>
                <w:rStyle w:val="Lienhypertexte"/>
                <w:noProof/>
                <w:lang w:val="en-US"/>
              </w:rPr>
              <w:t>14.</w:t>
            </w:r>
            <w:r w:rsidR="0042493B">
              <w:rPr>
                <w:rFonts w:eastAsiaTheme="minorEastAsia"/>
                <w:noProof/>
                <w:lang w:eastAsia="fr-FR"/>
              </w:rPr>
              <w:tab/>
            </w:r>
            <w:r w:rsidR="0042493B" w:rsidRPr="009F65B5">
              <w:rPr>
                <w:rStyle w:val="Lienhypertexte"/>
                <w:noProof/>
                <w:lang w:val="en-US"/>
              </w:rPr>
              <w:t>Evaluating Endocrine Disruption Activity of Deposits on Firefighting Gear Using a Sensitive &amp; High Throughput Screening Method – Stevenson – Journal of Occupational and Environmental Medicine 2015</w:t>
            </w:r>
            <w:r w:rsidR="0042493B">
              <w:rPr>
                <w:noProof/>
                <w:webHidden/>
              </w:rPr>
              <w:tab/>
            </w:r>
            <w:r w:rsidR="0042493B">
              <w:rPr>
                <w:noProof/>
                <w:webHidden/>
              </w:rPr>
              <w:fldChar w:fldCharType="begin"/>
            </w:r>
            <w:r w:rsidR="0042493B">
              <w:rPr>
                <w:noProof/>
                <w:webHidden/>
              </w:rPr>
              <w:instrText xml:space="preserve"> PAGEREF _Toc491027439 \h </w:instrText>
            </w:r>
            <w:r w:rsidR="0042493B">
              <w:rPr>
                <w:noProof/>
                <w:webHidden/>
              </w:rPr>
            </w:r>
            <w:r w:rsidR="0042493B">
              <w:rPr>
                <w:noProof/>
                <w:webHidden/>
              </w:rPr>
              <w:fldChar w:fldCharType="separate"/>
            </w:r>
            <w:r w:rsidR="0042493B">
              <w:rPr>
                <w:noProof/>
                <w:webHidden/>
              </w:rPr>
              <w:t>1-15</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40" w:history="1">
            <w:r w:rsidR="0042493B" w:rsidRPr="009F65B5">
              <w:rPr>
                <w:rStyle w:val="Lienhypertexte"/>
                <w:noProof/>
                <w:lang w:val="en-US"/>
              </w:rPr>
              <w:t>15.</w:t>
            </w:r>
            <w:r w:rsidR="0042493B">
              <w:rPr>
                <w:rFonts w:eastAsiaTheme="minorEastAsia"/>
                <w:noProof/>
                <w:lang w:eastAsia="fr-FR"/>
              </w:rPr>
              <w:tab/>
            </w:r>
            <w:r w:rsidR="0042493B" w:rsidRPr="009F65B5">
              <w:rPr>
                <w:rStyle w:val="Lienhypertexte"/>
                <w:noProof/>
                <w:lang w:val="en-US"/>
              </w:rPr>
              <w:t>Prolonged occupational exposure leads to allergic airway sensitization and chronic airway and systemic inflammation in professional firefighters – Gianniou – Respiratory Medicine 2016</w:t>
            </w:r>
            <w:r w:rsidR="0042493B">
              <w:rPr>
                <w:noProof/>
                <w:webHidden/>
              </w:rPr>
              <w:tab/>
            </w:r>
            <w:r w:rsidR="0042493B">
              <w:rPr>
                <w:noProof/>
                <w:webHidden/>
              </w:rPr>
              <w:fldChar w:fldCharType="begin"/>
            </w:r>
            <w:r w:rsidR="0042493B">
              <w:rPr>
                <w:noProof/>
                <w:webHidden/>
              </w:rPr>
              <w:instrText xml:space="preserve"> PAGEREF _Toc491027440 \h </w:instrText>
            </w:r>
            <w:r w:rsidR="0042493B">
              <w:rPr>
                <w:noProof/>
                <w:webHidden/>
              </w:rPr>
            </w:r>
            <w:r w:rsidR="0042493B">
              <w:rPr>
                <w:noProof/>
                <w:webHidden/>
              </w:rPr>
              <w:fldChar w:fldCharType="separate"/>
            </w:r>
            <w:r w:rsidR="0042493B">
              <w:rPr>
                <w:noProof/>
                <w:webHidden/>
              </w:rPr>
              <w:t>1-16</w:t>
            </w:r>
            <w:r w:rsidR="0042493B">
              <w:rPr>
                <w:noProof/>
                <w:webHidden/>
              </w:rPr>
              <w:fldChar w:fldCharType="end"/>
            </w:r>
          </w:hyperlink>
        </w:p>
        <w:p w:rsidR="0042493B" w:rsidRDefault="001B1B46">
          <w:pPr>
            <w:pStyle w:val="TM1"/>
            <w:tabs>
              <w:tab w:val="right" w:leader="dot" w:pos="9062"/>
            </w:tabs>
            <w:rPr>
              <w:rFonts w:eastAsiaTheme="minorEastAsia"/>
              <w:noProof/>
              <w:lang w:eastAsia="fr-FR"/>
            </w:rPr>
          </w:pPr>
          <w:hyperlink w:anchor="_Toc491027441" w:history="1">
            <w:r w:rsidR="0042493B" w:rsidRPr="009F65B5">
              <w:rPr>
                <w:rStyle w:val="Lienhypertexte"/>
                <w:noProof/>
              </w:rPr>
              <w:t>Chapitre 2 Etudes épidémiologiques</w:t>
            </w:r>
            <w:r w:rsidR="0042493B">
              <w:rPr>
                <w:noProof/>
                <w:webHidden/>
              </w:rPr>
              <w:tab/>
            </w:r>
            <w:r w:rsidR="0042493B">
              <w:rPr>
                <w:noProof/>
                <w:webHidden/>
              </w:rPr>
              <w:fldChar w:fldCharType="begin"/>
            </w:r>
            <w:r w:rsidR="0042493B">
              <w:rPr>
                <w:noProof/>
                <w:webHidden/>
              </w:rPr>
              <w:instrText xml:space="preserve"> PAGEREF _Toc491027441 \h </w:instrText>
            </w:r>
            <w:r w:rsidR="0042493B">
              <w:rPr>
                <w:noProof/>
                <w:webHidden/>
              </w:rPr>
            </w:r>
            <w:r w:rsidR="0042493B">
              <w:rPr>
                <w:noProof/>
                <w:webHidden/>
              </w:rPr>
              <w:fldChar w:fldCharType="separate"/>
            </w:r>
            <w:r w:rsidR="0042493B">
              <w:rPr>
                <w:noProof/>
                <w:webHidden/>
              </w:rPr>
              <w:t>2-1</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2" w:history="1">
            <w:r w:rsidR="0042493B" w:rsidRPr="009F65B5">
              <w:rPr>
                <w:rStyle w:val="Lienhypertexte"/>
                <w:noProof/>
                <w:lang w:val="en-US"/>
              </w:rPr>
              <w:t>1.</w:t>
            </w:r>
            <w:r w:rsidR="0042493B">
              <w:rPr>
                <w:rFonts w:eastAsiaTheme="minorEastAsia"/>
                <w:noProof/>
                <w:lang w:eastAsia="fr-FR"/>
              </w:rPr>
              <w:tab/>
            </w:r>
            <w:r w:rsidR="0042493B" w:rsidRPr="009F65B5">
              <w:rPr>
                <w:rStyle w:val="Lienhypertexte"/>
                <w:noProof/>
                <w:lang w:val="en-US"/>
              </w:rPr>
              <w:t>Cancer incidence and mortality in serving whole-time Scottish firefighters 1984–2005 – Ide – Occupational Medicine 2014</w:t>
            </w:r>
            <w:r w:rsidR="0042493B">
              <w:rPr>
                <w:noProof/>
                <w:webHidden/>
              </w:rPr>
              <w:tab/>
            </w:r>
            <w:r w:rsidR="0042493B">
              <w:rPr>
                <w:noProof/>
                <w:webHidden/>
              </w:rPr>
              <w:fldChar w:fldCharType="begin"/>
            </w:r>
            <w:r w:rsidR="0042493B">
              <w:rPr>
                <w:noProof/>
                <w:webHidden/>
              </w:rPr>
              <w:instrText xml:space="preserve"> PAGEREF _Toc491027442 \h </w:instrText>
            </w:r>
            <w:r w:rsidR="0042493B">
              <w:rPr>
                <w:noProof/>
                <w:webHidden/>
              </w:rPr>
            </w:r>
            <w:r w:rsidR="0042493B">
              <w:rPr>
                <w:noProof/>
                <w:webHidden/>
              </w:rPr>
              <w:fldChar w:fldCharType="separate"/>
            </w:r>
            <w:r w:rsidR="0042493B">
              <w:rPr>
                <w:noProof/>
                <w:webHidden/>
              </w:rPr>
              <w:t>2-2</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3" w:history="1">
            <w:r w:rsidR="0042493B" w:rsidRPr="009F65B5">
              <w:rPr>
                <w:rStyle w:val="Lienhypertexte"/>
                <w:noProof/>
                <w:lang w:val="en-US"/>
              </w:rPr>
              <w:t>2.</w:t>
            </w:r>
            <w:r w:rsidR="0042493B">
              <w:rPr>
                <w:rFonts w:eastAsiaTheme="minorEastAsia"/>
                <w:noProof/>
                <w:lang w:eastAsia="fr-FR"/>
              </w:rPr>
              <w:tab/>
            </w:r>
            <w:r w:rsidR="0042493B" w:rsidRPr="009F65B5">
              <w:rPr>
                <w:rStyle w:val="Lienhypertexte"/>
                <w:noProof/>
                <w:lang w:val="en-US"/>
              </w:rPr>
              <w:t>Mortality and cancer incidence at a fire training college – Glass – Occupational Medicine 2016</w:t>
            </w:r>
            <w:r w:rsidR="0042493B">
              <w:rPr>
                <w:noProof/>
                <w:webHidden/>
              </w:rPr>
              <w:tab/>
            </w:r>
            <w:r w:rsidR="0042493B">
              <w:rPr>
                <w:noProof/>
                <w:webHidden/>
              </w:rPr>
              <w:fldChar w:fldCharType="begin"/>
            </w:r>
            <w:r w:rsidR="0042493B">
              <w:rPr>
                <w:noProof/>
                <w:webHidden/>
              </w:rPr>
              <w:instrText xml:space="preserve"> PAGEREF _Toc491027443 \h </w:instrText>
            </w:r>
            <w:r w:rsidR="0042493B">
              <w:rPr>
                <w:noProof/>
                <w:webHidden/>
              </w:rPr>
            </w:r>
            <w:r w:rsidR="0042493B">
              <w:rPr>
                <w:noProof/>
                <w:webHidden/>
              </w:rPr>
              <w:fldChar w:fldCharType="separate"/>
            </w:r>
            <w:r w:rsidR="0042493B">
              <w:rPr>
                <w:noProof/>
                <w:webHidden/>
              </w:rPr>
              <w:t>2-3</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4" w:history="1">
            <w:r w:rsidR="0042493B" w:rsidRPr="009F65B5">
              <w:rPr>
                <w:rStyle w:val="Lienhypertexte"/>
                <w:noProof/>
                <w:lang w:val="en-US"/>
              </w:rPr>
              <w:t>3.</w:t>
            </w:r>
            <w:r w:rsidR="0042493B">
              <w:rPr>
                <w:rFonts w:eastAsiaTheme="minorEastAsia"/>
                <w:noProof/>
                <w:lang w:eastAsia="fr-FR"/>
              </w:rPr>
              <w:tab/>
            </w:r>
            <w:r w:rsidR="0042493B" w:rsidRPr="009F65B5">
              <w:rPr>
                <w:rStyle w:val="Lienhypertexte"/>
                <w:noProof/>
                <w:lang w:val="en-US"/>
              </w:rPr>
              <w:t>Mortality and cancer incidence among male volunteer Australian firefighters – Glass – Occupational and Environmental Medicine 2017</w:t>
            </w:r>
            <w:r w:rsidR="0042493B">
              <w:rPr>
                <w:noProof/>
                <w:webHidden/>
              </w:rPr>
              <w:tab/>
            </w:r>
            <w:r w:rsidR="0042493B">
              <w:rPr>
                <w:noProof/>
                <w:webHidden/>
              </w:rPr>
              <w:fldChar w:fldCharType="begin"/>
            </w:r>
            <w:r w:rsidR="0042493B">
              <w:rPr>
                <w:noProof/>
                <w:webHidden/>
              </w:rPr>
              <w:instrText xml:space="preserve"> PAGEREF _Toc491027444 \h </w:instrText>
            </w:r>
            <w:r w:rsidR="0042493B">
              <w:rPr>
                <w:noProof/>
                <w:webHidden/>
              </w:rPr>
            </w:r>
            <w:r w:rsidR="0042493B">
              <w:rPr>
                <w:noProof/>
                <w:webHidden/>
              </w:rPr>
              <w:fldChar w:fldCharType="separate"/>
            </w:r>
            <w:r w:rsidR="0042493B">
              <w:rPr>
                <w:noProof/>
                <w:webHidden/>
              </w:rPr>
              <w:t>2-4</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5" w:history="1">
            <w:r w:rsidR="0042493B" w:rsidRPr="009F65B5">
              <w:rPr>
                <w:rStyle w:val="Lienhypertexte"/>
                <w:noProof/>
                <w:lang w:val="en-US"/>
              </w:rPr>
              <w:t>4.</w:t>
            </w:r>
            <w:r w:rsidR="0042493B">
              <w:rPr>
                <w:rFonts w:eastAsiaTheme="minorEastAsia"/>
                <w:noProof/>
                <w:lang w:eastAsia="fr-FR"/>
              </w:rPr>
              <w:tab/>
            </w:r>
            <w:r w:rsidR="0042493B" w:rsidRPr="009F65B5">
              <w:rPr>
                <w:rStyle w:val="Lienhypertexte"/>
                <w:noProof/>
                <w:lang w:val="en-US"/>
              </w:rPr>
              <w:t>Characteristics of Workplace Injuries among Nineteen Thousand Korean Firefighters – Yoon – Journal Korean of Medicine Sciences 2016</w:t>
            </w:r>
            <w:r w:rsidR="0042493B">
              <w:rPr>
                <w:noProof/>
                <w:webHidden/>
              </w:rPr>
              <w:tab/>
            </w:r>
            <w:r w:rsidR="0042493B">
              <w:rPr>
                <w:noProof/>
                <w:webHidden/>
              </w:rPr>
              <w:fldChar w:fldCharType="begin"/>
            </w:r>
            <w:r w:rsidR="0042493B">
              <w:rPr>
                <w:noProof/>
                <w:webHidden/>
              </w:rPr>
              <w:instrText xml:space="preserve"> PAGEREF _Toc491027445 \h </w:instrText>
            </w:r>
            <w:r w:rsidR="0042493B">
              <w:rPr>
                <w:noProof/>
                <w:webHidden/>
              </w:rPr>
            </w:r>
            <w:r w:rsidR="0042493B">
              <w:rPr>
                <w:noProof/>
                <w:webHidden/>
              </w:rPr>
              <w:fldChar w:fldCharType="separate"/>
            </w:r>
            <w:r w:rsidR="0042493B">
              <w:rPr>
                <w:noProof/>
                <w:webHidden/>
              </w:rPr>
              <w:t>2-5</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6" w:history="1">
            <w:r w:rsidR="0042493B" w:rsidRPr="009F65B5">
              <w:rPr>
                <w:rStyle w:val="Lienhypertexte"/>
                <w:noProof/>
                <w:lang w:val="en-US"/>
              </w:rPr>
              <w:t>5.</w:t>
            </w:r>
            <w:r w:rsidR="0042493B">
              <w:rPr>
                <w:rFonts w:eastAsiaTheme="minorEastAsia"/>
                <w:noProof/>
                <w:lang w:eastAsia="fr-FR"/>
              </w:rPr>
              <w:tab/>
            </w:r>
            <w:r w:rsidR="0042493B" w:rsidRPr="009F65B5">
              <w:rPr>
                <w:rStyle w:val="Lienhypertexte"/>
                <w:noProof/>
                <w:lang w:val="en-US"/>
              </w:rPr>
              <w:t>Mortality Due to Malignant and Non-Malignant Diseases in Korean Professional Emergency Responders – Ahn – Plos One 2015</w:t>
            </w:r>
            <w:r w:rsidR="0042493B">
              <w:rPr>
                <w:noProof/>
                <w:webHidden/>
              </w:rPr>
              <w:tab/>
            </w:r>
            <w:r w:rsidR="0042493B">
              <w:rPr>
                <w:noProof/>
                <w:webHidden/>
              </w:rPr>
              <w:fldChar w:fldCharType="begin"/>
            </w:r>
            <w:r w:rsidR="0042493B">
              <w:rPr>
                <w:noProof/>
                <w:webHidden/>
              </w:rPr>
              <w:instrText xml:space="preserve"> PAGEREF _Toc491027446 \h </w:instrText>
            </w:r>
            <w:r w:rsidR="0042493B">
              <w:rPr>
                <w:noProof/>
                <w:webHidden/>
              </w:rPr>
            </w:r>
            <w:r w:rsidR="0042493B">
              <w:rPr>
                <w:noProof/>
                <w:webHidden/>
              </w:rPr>
              <w:fldChar w:fldCharType="separate"/>
            </w:r>
            <w:r w:rsidR="0042493B">
              <w:rPr>
                <w:noProof/>
                <w:webHidden/>
              </w:rPr>
              <w:t>2-6</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7" w:history="1">
            <w:r w:rsidR="0042493B" w:rsidRPr="009F65B5">
              <w:rPr>
                <w:rStyle w:val="Lienhypertexte"/>
                <w:noProof/>
                <w:lang w:val="en-US"/>
              </w:rPr>
              <w:t>6.</w:t>
            </w:r>
            <w:r w:rsidR="0042493B">
              <w:rPr>
                <w:rFonts w:eastAsiaTheme="minorEastAsia"/>
                <w:noProof/>
                <w:lang w:eastAsia="fr-FR"/>
              </w:rPr>
              <w:tab/>
            </w:r>
            <w:r w:rsidR="0042493B" w:rsidRPr="009F65B5">
              <w:rPr>
                <w:rStyle w:val="Lienhypertexte"/>
                <w:noProof/>
                <w:lang w:val="en-US"/>
              </w:rPr>
              <w:t>French Firefighter Mortality: Analysis Over a 30-year Period – Amadeo – Am J Industrial Med 2015</w:t>
            </w:r>
            <w:r w:rsidR="0042493B">
              <w:rPr>
                <w:noProof/>
                <w:webHidden/>
              </w:rPr>
              <w:tab/>
            </w:r>
            <w:r w:rsidR="0042493B">
              <w:rPr>
                <w:noProof/>
                <w:webHidden/>
              </w:rPr>
              <w:fldChar w:fldCharType="begin"/>
            </w:r>
            <w:r w:rsidR="0042493B">
              <w:rPr>
                <w:noProof/>
                <w:webHidden/>
              </w:rPr>
              <w:instrText xml:space="preserve"> PAGEREF _Toc491027447 \h </w:instrText>
            </w:r>
            <w:r w:rsidR="0042493B">
              <w:rPr>
                <w:noProof/>
                <w:webHidden/>
              </w:rPr>
            </w:r>
            <w:r w:rsidR="0042493B">
              <w:rPr>
                <w:noProof/>
                <w:webHidden/>
              </w:rPr>
              <w:fldChar w:fldCharType="separate"/>
            </w:r>
            <w:r w:rsidR="0042493B">
              <w:rPr>
                <w:noProof/>
                <w:webHidden/>
              </w:rPr>
              <w:t>2-7</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8" w:history="1">
            <w:r w:rsidR="0042493B" w:rsidRPr="009F65B5">
              <w:rPr>
                <w:rStyle w:val="Lienhypertexte"/>
                <w:noProof/>
                <w:lang w:val="en-US"/>
              </w:rPr>
              <w:t>7.</w:t>
            </w:r>
            <w:r w:rsidR="0042493B">
              <w:rPr>
                <w:rFonts w:eastAsiaTheme="minorEastAsia"/>
                <w:noProof/>
                <w:lang w:eastAsia="fr-FR"/>
              </w:rPr>
              <w:tab/>
            </w:r>
            <w:r w:rsidR="0042493B" w:rsidRPr="009F65B5">
              <w:rPr>
                <w:rStyle w:val="Lienhypertexte"/>
                <w:noProof/>
                <w:lang w:val="en-US"/>
              </w:rPr>
              <w:t>Mortality and cancer incidence in a pooled cohort of US firefighters from San Francisco, Chicago and Philadelphia (1950− 2009) – Daniels – Occup Environ Med 2013</w:t>
            </w:r>
            <w:r w:rsidR="0042493B">
              <w:rPr>
                <w:noProof/>
                <w:webHidden/>
              </w:rPr>
              <w:tab/>
            </w:r>
            <w:r w:rsidR="0042493B">
              <w:rPr>
                <w:noProof/>
                <w:webHidden/>
              </w:rPr>
              <w:fldChar w:fldCharType="begin"/>
            </w:r>
            <w:r w:rsidR="0042493B">
              <w:rPr>
                <w:noProof/>
                <w:webHidden/>
              </w:rPr>
              <w:instrText xml:space="preserve"> PAGEREF _Toc491027448 \h </w:instrText>
            </w:r>
            <w:r w:rsidR="0042493B">
              <w:rPr>
                <w:noProof/>
                <w:webHidden/>
              </w:rPr>
            </w:r>
            <w:r w:rsidR="0042493B">
              <w:rPr>
                <w:noProof/>
                <w:webHidden/>
              </w:rPr>
              <w:fldChar w:fldCharType="separate"/>
            </w:r>
            <w:r w:rsidR="0042493B">
              <w:rPr>
                <w:noProof/>
                <w:webHidden/>
              </w:rPr>
              <w:t>2-8</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49" w:history="1">
            <w:r w:rsidR="0042493B" w:rsidRPr="009F65B5">
              <w:rPr>
                <w:rStyle w:val="Lienhypertexte"/>
                <w:noProof/>
                <w:lang w:val="en-US"/>
              </w:rPr>
              <w:t>8.</w:t>
            </w:r>
            <w:r w:rsidR="0042493B">
              <w:rPr>
                <w:rFonts w:eastAsiaTheme="minorEastAsia"/>
                <w:noProof/>
                <w:lang w:eastAsia="fr-FR"/>
              </w:rPr>
              <w:tab/>
            </w:r>
            <w:r w:rsidR="0042493B" w:rsidRPr="009F65B5">
              <w:rPr>
                <w:rStyle w:val="Lienhypertexte"/>
                <w:noProof/>
                <w:lang w:val="en-US"/>
              </w:rPr>
              <w:t>Cancer Risk Among Firefighters: A Review and Meta-analysis of 32 Studies – LeMasters – J Occup Env Med 2006</w:t>
            </w:r>
            <w:r w:rsidR="0042493B">
              <w:rPr>
                <w:noProof/>
                <w:webHidden/>
              </w:rPr>
              <w:tab/>
            </w:r>
            <w:r w:rsidR="0042493B">
              <w:rPr>
                <w:noProof/>
                <w:webHidden/>
              </w:rPr>
              <w:fldChar w:fldCharType="begin"/>
            </w:r>
            <w:r w:rsidR="0042493B">
              <w:rPr>
                <w:noProof/>
                <w:webHidden/>
              </w:rPr>
              <w:instrText xml:space="preserve"> PAGEREF _Toc491027449 \h </w:instrText>
            </w:r>
            <w:r w:rsidR="0042493B">
              <w:rPr>
                <w:noProof/>
                <w:webHidden/>
              </w:rPr>
            </w:r>
            <w:r w:rsidR="0042493B">
              <w:rPr>
                <w:noProof/>
                <w:webHidden/>
              </w:rPr>
              <w:fldChar w:fldCharType="separate"/>
            </w:r>
            <w:r w:rsidR="0042493B">
              <w:rPr>
                <w:noProof/>
                <w:webHidden/>
              </w:rPr>
              <w:t>2-9</w:t>
            </w:r>
            <w:r w:rsidR="0042493B">
              <w:rPr>
                <w:noProof/>
                <w:webHidden/>
              </w:rPr>
              <w:fldChar w:fldCharType="end"/>
            </w:r>
          </w:hyperlink>
        </w:p>
        <w:p w:rsidR="0042493B" w:rsidRDefault="001B1B46">
          <w:pPr>
            <w:pStyle w:val="TM1"/>
            <w:tabs>
              <w:tab w:val="right" w:leader="dot" w:pos="9062"/>
            </w:tabs>
            <w:rPr>
              <w:rFonts w:eastAsiaTheme="minorEastAsia"/>
              <w:noProof/>
              <w:lang w:eastAsia="fr-FR"/>
            </w:rPr>
          </w:pPr>
          <w:hyperlink w:anchor="_Toc491027450" w:history="1">
            <w:r w:rsidR="0042493B" w:rsidRPr="009F65B5">
              <w:rPr>
                <w:rStyle w:val="Lienhypertexte"/>
                <w:noProof/>
              </w:rPr>
              <w:t>Chapitre 3 Etudes de physiologie – Médecine du Sport</w:t>
            </w:r>
            <w:r w:rsidR="0042493B">
              <w:rPr>
                <w:noProof/>
                <w:webHidden/>
              </w:rPr>
              <w:tab/>
            </w:r>
            <w:r w:rsidR="0042493B">
              <w:rPr>
                <w:noProof/>
                <w:webHidden/>
              </w:rPr>
              <w:fldChar w:fldCharType="begin"/>
            </w:r>
            <w:r w:rsidR="0042493B">
              <w:rPr>
                <w:noProof/>
                <w:webHidden/>
              </w:rPr>
              <w:instrText xml:space="preserve"> PAGEREF _Toc491027450 \h </w:instrText>
            </w:r>
            <w:r w:rsidR="0042493B">
              <w:rPr>
                <w:noProof/>
                <w:webHidden/>
              </w:rPr>
            </w:r>
            <w:r w:rsidR="0042493B">
              <w:rPr>
                <w:noProof/>
                <w:webHidden/>
              </w:rPr>
              <w:fldChar w:fldCharType="separate"/>
            </w:r>
            <w:r w:rsidR="0042493B">
              <w:rPr>
                <w:noProof/>
                <w:webHidden/>
              </w:rPr>
              <w:t>3-1</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1" w:history="1">
            <w:r w:rsidR="0042493B" w:rsidRPr="009F65B5">
              <w:rPr>
                <w:rStyle w:val="Lienhypertexte"/>
                <w:noProof/>
                <w:lang w:val="en-US"/>
              </w:rPr>
              <w:t>1.</w:t>
            </w:r>
            <w:r w:rsidR="0042493B">
              <w:rPr>
                <w:rFonts w:eastAsiaTheme="minorEastAsia"/>
                <w:noProof/>
                <w:lang w:eastAsia="fr-FR"/>
              </w:rPr>
              <w:tab/>
            </w:r>
            <w:r w:rsidR="0042493B" w:rsidRPr="009F65B5">
              <w:rPr>
                <w:rStyle w:val="Lienhypertexte"/>
                <w:noProof/>
                <w:lang w:val="en-US"/>
              </w:rPr>
              <w:t xml:space="preserve">Evaluation of a </w:t>
            </w:r>
            <w:r w:rsidR="0042493B" w:rsidRPr="009F65B5">
              <w:rPr>
                <w:rStyle w:val="Lienhypertexte"/>
                <w:noProof/>
              </w:rPr>
              <w:t>ﬁ</w:t>
            </w:r>
            <w:r w:rsidR="0042493B" w:rsidRPr="009F65B5">
              <w:rPr>
                <w:rStyle w:val="Lienhypertexte"/>
                <w:noProof/>
                <w:lang w:val="en-US"/>
              </w:rPr>
              <w:t xml:space="preserve">tness intervention for new </w:t>
            </w:r>
            <w:r w:rsidR="0042493B" w:rsidRPr="009F65B5">
              <w:rPr>
                <w:rStyle w:val="Lienhypertexte"/>
                <w:noProof/>
              </w:rPr>
              <w:t>ﬁ</w:t>
            </w:r>
            <w:r w:rsidR="0042493B" w:rsidRPr="009F65B5">
              <w:rPr>
                <w:rStyle w:val="Lienhypertexte"/>
                <w:noProof/>
                <w:lang w:val="en-US"/>
              </w:rPr>
              <w:t>re</w:t>
            </w:r>
            <w:r w:rsidR="0042493B" w:rsidRPr="009F65B5">
              <w:rPr>
                <w:rStyle w:val="Lienhypertexte"/>
                <w:noProof/>
              </w:rPr>
              <w:t>ﬁ</w:t>
            </w:r>
            <w:r w:rsidR="0042493B" w:rsidRPr="009F65B5">
              <w:rPr>
                <w:rStyle w:val="Lienhypertexte"/>
                <w:noProof/>
                <w:lang w:val="en-US"/>
              </w:rPr>
              <w:t>ghters: injury reduction and economic bene</w:t>
            </w:r>
            <w:r w:rsidR="0042493B" w:rsidRPr="009F65B5">
              <w:rPr>
                <w:rStyle w:val="Lienhypertexte"/>
                <w:noProof/>
              </w:rPr>
              <w:t>ﬁ</w:t>
            </w:r>
            <w:r w:rsidR="0042493B" w:rsidRPr="009F65B5">
              <w:rPr>
                <w:rStyle w:val="Lienhypertexte"/>
                <w:noProof/>
                <w:lang w:val="en-US"/>
              </w:rPr>
              <w:t>ts – Griffin – Injury Prevention 2016</w:t>
            </w:r>
            <w:r w:rsidR="0042493B">
              <w:rPr>
                <w:noProof/>
                <w:webHidden/>
              </w:rPr>
              <w:tab/>
            </w:r>
            <w:r w:rsidR="0042493B">
              <w:rPr>
                <w:noProof/>
                <w:webHidden/>
              </w:rPr>
              <w:fldChar w:fldCharType="begin"/>
            </w:r>
            <w:r w:rsidR="0042493B">
              <w:rPr>
                <w:noProof/>
                <w:webHidden/>
              </w:rPr>
              <w:instrText xml:space="preserve"> PAGEREF _Toc491027451 \h </w:instrText>
            </w:r>
            <w:r w:rsidR="0042493B">
              <w:rPr>
                <w:noProof/>
                <w:webHidden/>
              </w:rPr>
            </w:r>
            <w:r w:rsidR="0042493B">
              <w:rPr>
                <w:noProof/>
                <w:webHidden/>
              </w:rPr>
              <w:fldChar w:fldCharType="separate"/>
            </w:r>
            <w:r w:rsidR="0042493B">
              <w:rPr>
                <w:noProof/>
                <w:webHidden/>
              </w:rPr>
              <w:t>3-2</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2" w:history="1">
            <w:r w:rsidR="0042493B" w:rsidRPr="009F65B5">
              <w:rPr>
                <w:rStyle w:val="Lienhypertexte"/>
                <w:noProof/>
                <w:lang w:val="en-US"/>
              </w:rPr>
              <w:t>2.</w:t>
            </w:r>
            <w:r w:rsidR="0042493B">
              <w:rPr>
                <w:rFonts w:eastAsiaTheme="minorEastAsia"/>
                <w:noProof/>
                <w:lang w:eastAsia="fr-FR"/>
              </w:rPr>
              <w:tab/>
            </w:r>
            <w:r w:rsidR="0042493B" w:rsidRPr="009F65B5">
              <w:rPr>
                <w:rStyle w:val="Lienhypertexte"/>
                <w:noProof/>
                <w:lang w:val="en-US"/>
              </w:rPr>
              <w:t>Vascular and central hemodynamic changes following exercise-induced heat stress – Lefferts – Vascular Medicine 2015</w:t>
            </w:r>
            <w:r w:rsidR="0042493B">
              <w:rPr>
                <w:noProof/>
                <w:webHidden/>
              </w:rPr>
              <w:tab/>
            </w:r>
            <w:r w:rsidR="0042493B">
              <w:rPr>
                <w:noProof/>
                <w:webHidden/>
              </w:rPr>
              <w:fldChar w:fldCharType="begin"/>
            </w:r>
            <w:r w:rsidR="0042493B">
              <w:rPr>
                <w:noProof/>
                <w:webHidden/>
              </w:rPr>
              <w:instrText xml:space="preserve"> PAGEREF _Toc491027452 \h </w:instrText>
            </w:r>
            <w:r w:rsidR="0042493B">
              <w:rPr>
                <w:noProof/>
                <w:webHidden/>
              </w:rPr>
            </w:r>
            <w:r w:rsidR="0042493B">
              <w:rPr>
                <w:noProof/>
                <w:webHidden/>
              </w:rPr>
              <w:fldChar w:fldCharType="separate"/>
            </w:r>
            <w:r w:rsidR="0042493B">
              <w:rPr>
                <w:noProof/>
                <w:webHidden/>
              </w:rPr>
              <w:t>3-3</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3" w:history="1">
            <w:r w:rsidR="0042493B" w:rsidRPr="009F65B5">
              <w:rPr>
                <w:rStyle w:val="Lienhypertexte"/>
                <w:noProof/>
                <w:lang w:val="en-US"/>
              </w:rPr>
              <w:t>3.</w:t>
            </w:r>
            <w:r w:rsidR="0042493B">
              <w:rPr>
                <w:rFonts w:eastAsiaTheme="minorEastAsia"/>
                <w:noProof/>
                <w:lang w:eastAsia="fr-FR"/>
              </w:rPr>
              <w:tab/>
            </w:r>
            <w:r w:rsidR="0042493B" w:rsidRPr="009F65B5">
              <w:rPr>
                <w:rStyle w:val="Lienhypertexte"/>
                <w:noProof/>
                <w:lang w:val="en-US"/>
              </w:rPr>
              <w:t>The Prevalence of Clinical and Electrocardiographic Risk Factors of Cardiovascular Death among On-Duty Professional Firefighters – Al-Zaiti – J Cardiovascular Nurs 2015</w:t>
            </w:r>
            <w:r w:rsidR="0042493B">
              <w:rPr>
                <w:noProof/>
                <w:webHidden/>
              </w:rPr>
              <w:tab/>
            </w:r>
            <w:r w:rsidR="0042493B">
              <w:rPr>
                <w:noProof/>
                <w:webHidden/>
              </w:rPr>
              <w:fldChar w:fldCharType="begin"/>
            </w:r>
            <w:r w:rsidR="0042493B">
              <w:rPr>
                <w:noProof/>
                <w:webHidden/>
              </w:rPr>
              <w:instrText xml:space="preserve"> PAGEREF _Toc491027453 \h </w:instrText>
            </w:r>
            <w:r w:rsidR="0042493B">
              <w:rPr>
                <w:noProof/>
                <w:webHidden/>
              </w:rPr>
            </w:r>
            <w:r w:rsidR="0042493B">
              <w:rPr>
                <w:noProof/>
                <w:webHidden/>
              </w:rPr>
              <w:fldChar w:fldCharType="separate"/>
            </w:r>
            <w:r w:rsidR="0042493B">
              <w:rPr>
                <w:noProof/>
                <w:webHidden/>
              </w:rPr>
              <w:t>3-4</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4" w:history="1">
            <w:r w:rsidR="0042493B" w:rsidRPr="009F65B5">
              <w:rPr>
                <w:rStyle w:val="Lienhypertexte"/>
                <w:noProof/>
              </w:rPr>
              <w:t>4.</w:t>
            </w:r>
            <w:r w:rsidR="0042493B">
              <w:rPr>
                <w:rFonts w:eastAsiaTheme="minorEastAsia"/>
                <w:noProof/>
                <w:lang w:eastAsia="fr-FR"/>
              </w:rPr>
              <w:tab/>
            </w:r>
            <w:r w:rsidR="0042493B" w:rsidRPr="009F65B5">
              <w:rPr>
                <w:rStyle w:val="Lienhypertexte"/>
                <w:noProof/>
              </w:rPr>
              <w:t>Thèse « Intérêt du dosage du taux de lactate capillaire dans l’évaluation médicale de l’aptitude à réaliser une deuxième intervention au feu sous appareil respiratoire isolant chez les Marins Pompiers » - Dewar – Bataillon des Maris Pompiers de Marseille 2015</w:t>
            </w:r>
            <w:r w:rsidR="0042493B">
              <w:rPr>
                <w:noProof/>
                <w:webHidden/>
              </w:rPr>
              <w:tab/>
            </w:r>
            <w:r w:rsidR="0042493B">
              <w:rPr>
                <w:noProof/>
                <w:webHidden/>
              </w:rPr>
              <w:fldChar w:fldCharType="begin"/>
            </w:r>
            <w:r w:rsidR="0042493B">
              <w:rPr>
                <w:noProof/>
                <w:webHidden/>
              </w:rPr>
              <w:instrText xml:space="preserve"> PAGEREF _Toc491027454 \h </w:instrText>
            </w:r>
            <w:r w:rsidR="0042493B">
              <w:rPr>
                <w:noProof/>
                <w:webHidden/>
              </w:rPr>
            </w:r>
            <w:r w:rsidR="0042493B">
              <w:rPr>
                <w:noProof/>
                <w:webHidden/>
              </w:rPr>
              <w:fldChar w:fldCharType="separate"/>
            </w:r>
            <w:r w:rsidR="0042493B">
              <w:rPr>
                <w:noProof/>
                <w:webHidden/>
              </w:rPr>
              <w:t>3-5</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5" w:history="1">
            <w:r w:rsidR="0042493B" w:rsidRPr="009F65B5">
              <w:rPr>
                <w:rStyle w:val="Lienhypertexte"/>
                <w:noProof/>
                <w:lang w:val="en-US"/>
              </w:rPr>
              <w:t>5.</w:t>
            </w:r>
            <w:r w:rsidR="0042493B">
              <w:rPr>
                <w:rFonts w:eastAsiaTheme="minorEastAsia"/>
                <w:noProof/>
                <w:lang w:eastAsia="fr-FR"/>
              </w:rPr>
              <w:tab/>
            </w:r>
            <w:r w:rsidR="0042493B" w:rsidRPr="009F65B5">
              <w:rPr>
                <w:rStyle w:val="Lienhypertexte"/>
                <w:noProof/>
                <w:lang w:val="en-US"/>
              </w:rPr>
              <w:t>Measures of Health, Fitness, and Functional Movement Among Firefighter Recruits – Cornell - International Journal of Occupational Safety and Ergonomics 2017</w:t>
            </w:r>
            <w:r w:rsidR="0042493B">
              <w:rPr>
                <w:noProof/>
                <w:webHidden/>
              </w:rPr>
              <w:tab/>
            </w:r>
            <w:r w:rsidR="0042493B">
              <w:rPr>
                <w:noProof/>
                <w:webHidden/>
              </w:rPr>
              <w:fldChar w:fldCharType="begin"/>
            </w:r>
            <w:r w:rsidR="0042493B">
              <w:rPr>
                <w:noProof/>
                <w:webHidden/>
              </w:rPr>
              <w:instrText xml:space="preserve"> PAGEREF _Toc491027455 \h </w:instrText>
            </w:r>
            <w:r w:rsidR="0042493B">
              <w:rPr>
                <w:noProof/>
                <w:webHidden/>
              </w:rPr>
            </w:r>
            <w:r w:rsidR="0042493B">
              <w:rPr>
                <w:noProof/>
                <w:webHidden/>
              </w:rPr>
              <w:fldChar w:fldCharType="separate"/>
            </w:r>
            <w:r w:rsidR="0042493B">
              <w:rPr>
                <w:noProof/>
                <w:webHidden/>
              </w:rPr>
              <w:t>3-6</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6" w:history="1">
            <w:r w:rsidR="0042493B" w:rsidRPr="009F65B5">
              <w:rPr>
                <w:rStyle w:val="Lienhypertexte"/>
                <w:noProof/>
                <w:lang w:val="en-US"/>
              </w:rPr>
              <w:t>6.</w:t>
            </w:r>
            <w:r w:rsidR="0042493B">
              <w:rPr>
                <w:rFonts w:eastAsiaTheme="minorEastAsia"/>
                <w:noProof/>
                <w:lang w:eastAsia="fr-FR"/>
              </w:rPr>
              <w:tab/>
            </w:r>
            <w:r w:rsidR="0042493B" w:rsidRPr="009F65B5">
              <w:rPr>
                <w:rStyle w:val="Lienhypertexte"/>
                <w:noProof/>
                <w:lang w:val="en-US"/>
              </w:rPr>
              <w:t>Firefighter exercise protocols conducted in an environmental chamber: developing a laboratory-based simulated firefighting protocol – Ensari – Ergonomics 2016</w:t>
            </w:r>
            <w:r w:rsidR="0042493B">
              <w:rPr>
                <w:noProof/>
                <w:webHidden/>
              </w:rPr>
              <w:tab/>
            </w:r>
            <w:r w:rsidR="0042493B">
              <w:rPr>
                <w:noProof/>
                <w:webHidden/>
              </w:rPr>
              <w:fldChar w:fldCharType="begin"/>
            </w:r>
            <w:r w:rsidR="0042493B">
              <w:rPr>
                <w:noProof/>
                <w:webHidden/>
              </w:rPr>
              <w:instrText xml:space="preserve"> PAGEREF _Toc491027456 \h </w:instrText>
            </w:r>
            <w:r w:rsidR="0042493B">
              <w:rPr>
                <w:noProof/>
                <w:webHidden/>
              </w:rPr>
            </w:r>
            <w:r w:rsidR="0042493B">
              <w:rPr>
                <w:noProof/>
                <w:webHidden/>
              </w:rPr>
              <w:fldChar w:fldCharType="separate"/>
            </w:r>
            <w:r w:rsidR="0042493B">
              <w:rPr>
                <w:noProof/>
                <w:webHidden/>
              </w:rPr>
              <w:t>3-7</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7" w:history="1">
            <w:r w:rsidR="0042493B" w:rsidRPr="009F65B5">
              <w:rPr>
                <w:rStyle w:val="Lienhypertexte"/>
                <w:noProof/>
                <w:lang w:val="en-US"/>
              </w:rPr>
              <w:t>7.</w:t>
            </w:r>
            <w:r w:rsidR="0042493B">
              <w:rPr>
                <w:rFonts w:eastAsiaTheme="minorEastAsia"/>
                <w:noProof/>
                <w:lang w:eastAsia="fr-FR"/>
              </w:rPr>
              <w:tab/>
            </w:r>
            <w:r w:rsidR="0042493B" w:rsidRPr="009F65B5">
              <w:rPr>
                <w:rStyle w:val="Lienhypertexte"/>
                <w:noProof/>
                <w:lang w:val="en-US"/>
              </w:rPr>
              <w:t>Development of role-related minimum cardiorespiratory fitness standards for firefighters and commanders – Siddall – Ergonomics 2016</w:t>
            </w:r>
            <w:r w:rsidR="0042493B">
              <w:rPr>
                <w:noProof/>
                <w:webHidden/>
              </w:rPr>
              <w:tab/>
            </w:r>
            <w:r w:rsidR="0042493B">
              <w:rPr>
                <w:noProof/>
                <w:webHidden/>
              </w:rPr>
              <w:fldChar w:fldCharType="begin"/>
            </w:r>
            <w:r w:rsidR="0042493B">
              <w:rPr>
                <w:noProof/>
                <w:webHidden/>
              </w:rPr>
              <w:instrText xml:space="preserve"> PAGEREF _Toc491027457 \h </w:instrText>
            </w:r>
            <w:r w:rsidR="0042493B">
              <w:rPr>
                <w:noProof/>
                <w:webHidden/>
              </w:rPr>
            </w:r>
            <w:r w:rsidR="0042493B">
              <w:rPr>
                <w:noProof/>
                <w:webHidden/>
              </w:rPr>
              <w:fldChar w:fldCharType="separate"/>
            </w:r>
            <w:r w:rsidR="0042493B">
              <w:rPr>
                <w:noProof/>
                <w:webHidden/>
              </w:rPr>
              <w:t>3-8</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8" w:history="1">
            <w:r w:rsidR="0042493B" w:rsidRPr="009F65B5">
              <w:rPr>
                <w:rStyle w:val="Lienhypertexte"/>
                <w:noProof/>
                <w:lang w:val="en-US"/>
              </w:rPr>
              <w:t>8.</w:t>
            </w:r>
            <w:r w:rsidR="0042493B">
              <w:rPr>
                <w:rFonts w:eastAsiaTheme="minorEastAsia"/>
                <w:noProof/>
                <w:lang w:eastAsia="fr-FR"/>
              </w:rPr>
              <w:tab/>
            </w:r>
            <w:r w:rsidR="0042493B" w:rsidRPr="009F65B5">
              <w:rPr>
                <w:rStyle w:val="Lienhypertexte"/>
                <w:noProof/>
                <w:lang w:val="en-US"/>
              </w:rPr>
              <w:t>Physiological responses of fire-fighter instructors during training exercises – Eglin – Ergonomics 2004</w:t>
            </w:r>
            <w:r w:rsidR="0042493B">
              <w:rPr>
                <w:noProof/>
                <w:webHidden/>
              </w:rPr>
              <w:tab/>
            </w:r>
            <w:r w:rsidR="0042493B">
              <w:rPr>
                <w:noProof/>
                <w:webHidden/>
              </w:rPr>
              <w:fldChar w:fldCharType="begin"/>
            </w:r>
            <w:r w:rsidR="0042493B">
              <w:rPr>
                <w:noProof/>
                <w:webHidden/>
              </w:rPr>
              <w:instrText xml:space="preserve"> PAGEREF _Toc491027458 \h </w:instrText>
            </w:r>
            <w:r w:rsidR="0042493B">
              <w:rPr>
                <w:noProof/>
                <w:webHidden/>
              </w:rPr>
            </w:r>
            <w:r w:rsidR="0042493B">
              <w:rPr>
                <w:noProof/>
                <w:webHidden/>
              </w:rPr>
              <w:fldChar w:fldCharType="separate"/>
            </w:r>
            <w:r w:rsidR="0042493B">
              <w:rPr>
                <w:noProof/>
                <w:webHidden/>
              </w:rPr>
              <w:t>3-9</w:t>
            </w:r>
            <w:r w:rsidR="0042493B">
              <w:rPr>
                <w:noProof/>
                <w:webHidden/>
              </w:rPr>
              <w:fldChar w:fldCharType="end"/>
            </w:r>
          </w:hyperlink>
        </w:p>
        <w:p w:rsidR="0042493B" w:rsidRDefault="001B1B46">
          <w:pPr>
            <w:pStyle w:val="TM2"/>
            <w:tabs>
              <w:tab w:val="left" w:pos="660"/>
              <w:tab w:val="right" w:leader="dot" w:pos="9062"/>
            </w:tabs>
            <w:rPr>
              <w:rFonts w:eastAsiaTheme="minorEastAsia"/>
              <w:noProof/>
              <w:lang w:eastAsia="fr-FR"/>
            </w:rPr>
          </w:pPr>
          <w:hyperlink w:anchor="_Toc491027459" w:history="1">
            <w:r w:rsidR="0042493B" w:rsidRPr="009F65B5">
              <w:rPr>
                <w:rStyle w:val="Lienhypertexte"/>
                <w:noProof/>
                <w:lang w:val="en-US"/>
              </w:rPr>
              <w:t>9.</w:t>
            </w:r>
            <w:r w:rsidR="0042493B">
              <w:rPr>
                <w:rFonts w:eastAsiaTheme="minorEastAsia"/>
                <w:noProof/>
                <w:lang w:eastAsia="fr-FR"/>
              </w:rPr>
              <w:tab/>
            </w:r>
            <w:r w:rsidR="0042493B" w:rsidRPr="009F65B5">
              <w:rPr>
                <w:rStyle w:val="Lienhypertexte"/>
                <w:noProof/>
                <w:lang w:val="en-US"/>
              </w:rPr>
              <w:t>Acute effects of firefighting on cardiac performance – Fernhall – Eur J Appl Physiol 2012</w:t>
            </w:r>
            <w:r w:rsidR="0042493B">
              <w:rPr>
                <w:noProof/>
                <w:webHidden/>
              </w:rPr>
              <w:tab/>
            </w:r>
            <w:r w:rsidR="0042493B">
              <w:rPr>
                <w:noProof/>
                <w:webHidden/>
              </w:rPr>
              <w:fldChar w:fldCharType="begin"/>
            </w:r>
            <w:r w:rsidR="0042493B">
              <w:rPr>
                <w:noProof/>
                <w:webHidden/>
              </w:rPr>
              <w:instrText xml:space="preserve"> PAGEREF _Toc491027459 \h </w:instrText>
            </w:r>
            <w:r w:rsidR="0042493B">
              <w:rPr>
                <w:noProof/>
                <w:webHidden/>
              </w:rPr>
            </w:r>
            <w:r w:rsidR="0042493B">
              <w:rPr>
                <w:noProof/>
                <w:webHidden/>
              </w:rPr>
              <w:fldChar w:fldCharType="separate"/>
            </w:r>
            <w:r w:rsidR="0042493B">
              <w:rPr>
                <w:noProof/>
                <w:webHidden/>
              </w:rPr>
              <w:t>3-10</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0" w:history="1">
            <w:r w:rsidR="0042493B" w:rsidRPr="009F65B5">
              <w:rPr>
                <w:rStyle w:val="Lienhypertexte"/>
                <w:noProof/>
                <w:lang w:val="en-US"/>
              </w:rPr>
              <w:t>10.</w:t>
            </w:r>
            <w:r w:rsidR="0042493B">
              <w:rPr>
                <w:rFonts w:eastAsiaTheme="minorEastAsia"/>
                <w:noProof/>
                <w:lang w:eastAsia="fr-FR"/>
              </w:rPr>
              <w:tab/>
            </w:r>
            <w:r w:rsidR="0042493B" w:rsidRPr="009F65B5">
              <w:rPr>
                <w:rStyle w:val="Lienhypertexte"/>
                <w:noProof/>
                <w:lang w:val="en-US"/>
              </w:rPr>
              <w:t>Physiological and psychological responses in Fire Instructors to heat exposures – Watt – J Thermal Biology 2016</w:t>
            </w:r>
            <w:r w:rsidR="0042493B">
              <w:rPr>
                <w:noProof/>
                <w:webHidden/>
              </w:rPr>
              <w:tab/>
            </w:r>
            <w:r w:rsidR="0042493B">
              <w:rPr>
                <w:noProof/>
                <w:webHidden/>
              </w:rPr>
              <w:fldChar w:fldCharType="begin"/>
            </w:r>
            <w:r w:rsidR="0042493B">
              <w:rPr>
                <w:noProof/>
                <w:webHidden/>
              </w:rPr>
              <w:instrText xml:space="preserve"> PAGEREF _Toc491027460 \h </w:instrText>
            </w:r>
            <w:r w:rsidR="0042493B">
              <w:rPr>
                <w:noProof/>
                <w:webHidden/>
              </w:rPr>
            </w:r>
            <w:r w:rsidR="0042493B">
              <w:rPr>
                <w:noProof/>
                <w:webHidden/>
              </w:rPr>
              <w:fldChar w:fldCharType="separate"/>
            </w:r>
            <w:r w:rsidR="0042493B">
              <w:rPr>
                <w:noProof/>
                <w:webHidden/>
              </w:rPr>
              <w:t>3-11</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1" w:history="1">
            <w:r w:rsidR="0042493B" w:rsidRPr="009F65B5">
              <w:rPr>
                <w:rStyle w:val="Lienhypertexte"/>
                <w:noProof/>
                <w:lang w:val="en-US"/>
              </w:rPr>
              <w:t>11.</w:t>
            </w:r>
            <w:r w:rsidR="0042493B">
              <w:rPr>
                <w:rFonts w:eastAsiaTheme="minorEastAsia"/>
                <w:noProof/>
                <w:lang w:eastAsia="fr-FR"/>
              </w:rPr>
              <w:tab/>
            </w:r>
            <w:r w:rsidR="0042493B" w:rsidRPr="009F65B5">
              <w:rPr>
                <w:rStyle w:val="Lienhypertexte"/>
                <w:noProof/>
                <w:lang w:val="en-US"/>
              </w:rPr>
              <w:t>Effect of heat on firefighters' work performance and physiology – Larsen – J Thermal Biology 2015</w:t>
            </w:r>
            <w:r w:rsidR="0042493B">
              <w:rPr>
                <w:noProof/>
                <w:webHidden/>
              </w:rPr>
              <w:tab/>
            </w:r>
            <w:r w:rsidR="0042493B">
              <w:rPr>
                <w:noProof/>
                <w:webHidden/>
              </w:rPr>
              <w:fldChar w:fldCharType="begin"/>
            </w:r>
            <w:r w:rsidR="0042493B">
              <w:rPr>
                <w:noProof/>
                <w:webHidden/>
              </w:rPr>
              <w:instrText xml:space="preserve"> PAGEREF _Toc491027461 \h </w:instrText>
            </w:r>
            <w:r w:rsidR="0042493B">
              <w:rPr>
                <w:noProof/>
                <w:webHidden/>
              </w:rPr>
            </w:r>
            <w:r w:rsidR="0042493B">
              <w:rPr>
                <w:noProof/>
                <w:webHidden/>
              </w:rPr>
              <w:fldChar w:fldCharType="separate"/>
            </w:r>
            <w:r w:rsidR="0042493B">
              <w:rPr>
                <w:noProof/>
                <w:webHidden/>
              </w:rPr>
              <w:t>3-12</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2" w:history="1">
            <w:r w:rsidR="0042493B" w:rsidRPr="009F65B5">
              <w:rPr>
                <w:rStyle w:val="Lienhypertexte"/>
                <w:noProof/>
                <w:lang w:val="en-US"/>
              </w:rPr>
              <w:t>12.</w:t>
            </w:r>
            <w:r w:rsidR="0042493B">
              <w:rPr>
                <w:rFonts w:eastAsiaTheme="minorEastAsia"/>
                <w:noProof/>
                <w:lang w:eastAsia="fr-FR"/>
              </w:rPr>
              <w:tab/>
            </w:r>
            <w:r w:rsidR="0042493B" w:rsidRPr="009F65B5">
              <w:rPr>
                <w:rStyle w:val="Lienhypertexte"/>
                <w:noProof/>
                <w:lang w:val="en-US"/>
              </w:rPr>
              <w:t>Multiple Days of Heat Exposure on Firefighters’ Work Performance and Physiology – Larsen – Plos One 2015</w:t>
            </w:r>
            <w:r w:rsidR="0042493B">
              <w:rPr>
                <w:noProof/>
                <w:webHidden/>
              </w:rPr>
              <w:tab/>
            </w:r>
            <w:r w:rsidR="0042493B">
              <w:rPr>
                <w:noProof/>
                <w:webHidden/>
              </w:rPr>
              <w:fldChar w:fldCharType="begin"/>
            </w:r>
            <w:r w:rsidR="0042493B">
              <w:rPr>
                <w:noProof/>
                <w:webHidden/>
              </w:rPr>
              <w:instrText xml:space="preserve"> PAGEREF _Toc491027462 \h </w:instrText>
            </w:r>
            <w:r w:rsidR="0042493B">
              <w:rPr>
                <w:noProof/>
                <w:webHidden/>
              </w:rPr>
            </w:r>
            <w:r w:rsidR="0042493B">
              <w:rPr>
                <w:noProof/>
                <w:webHidden/>
              </w:rPr>
              <w:fldChar w:fldCharType="separate"/>
            </w:r>
            <w:r w:rsidR="0042493B">
              <w:rPr>
                <w:noProof/>
                <w:webHidden/>
              </w:rPr>
              <w:t>3-13</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3" w:history="1">
            <w:r w:rsidR="0042493B" w:rsidRPr="009F65B5">
              <w:rPr>
                <w:rStyle w:val="Lienhypertexte"/>
                <w:noProof/>
                <w:lang w:val="en-US"/>
              </w:rPr>
              <w:t>13.</w:t>
            </w:r>
            <w:r w:rsidR="0042493B">
              <w:rPr>
                <w:rFonts w:eastAsiaTheme="minorEastAsia"/>
                <w:noProof/>
                <w:lang w:eastAsia="fr-FR"/>
              </w:rPr>
              <w:tab/>
            </w:r>
            <w:r w:rsidR="0042493B" w:rsidRPr="009F65B5">
              <w:rPr>
                <w:rStyle w:val="Lienhypertexte"/>
                <w:noProof/>
                <w:lang w:val="en-US"/>
              </w:rPr>
              <w:t>Blood pressure and heart rate responses in volunteer firefighters while wearing personal protective equipment – Feairheller – Blood Pressure Monitoring 2015</w:t>
            </w:r>
            <w:r w:rsidR="0042493B">
              <w:rPr>
                <w:noProof/>
                <w:webHidden/>
              </w:rPr>
              <w:tab/>
            </w:r>
            <w:r w:rsidR="0042493B">
              <w:rPr>
                <w:noProof/>
                <w:webHidden/>
              </w:rPr>
              <w:fldChar w:fldCharType="begin"/>
            </w:r>
            <w:r w:rsidR="0042493B">
              <w:rPr>
                <w:noProof/>
                <w:webHidden/>
              </w:rPr>
              <w:instrText xml:space="preserve"> PAGEREF _Toc491027463 \h </w:instrText>
            </w:r>
            <w:r w:rsidR="0042493B">
              <w:rPr>
                <w:noProof/>
                <w:webHidden/>
              </w:rPr>
            </w:r>
            <w:r w:rsidR="0042493B">
              <w:rPr>
                <w:noProof/>
                <w:webHidden/>
              </w:rPr>
              <w:fldChar w:fldCharType="separate"/>
            </w:r>
            <w:r w:rsidR="0042493B">
              <w:rPr>
                <w:noProof/>
                <w:webHidden/>
              </w:rPr>
              <w:t>3-14</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4" w:history="1">
            <w:r w:rsidR="0042493B" w:rsidRPr="009F65B5">
              <w:rPr>
                <w:rStyle w:val="Lienhypertexte"/>
                <w:noProof/>
                <w:lang w:val="en-US"/>
              </w:rPr>
              <w:t>14.</w:t>
            </w:r>
            <w:r w:rsidR="0042493B">
              <w:rPr>
                <w:rFonts w:eastAsiaTheme="minorEastAsia"/>
                <w:noProof/>
                <w:lang w:eastAsia="fr-FR"/>
              </w:rPr>
              <w:tab/>
            </w:r>
            <w:r w:rsidR="0042493B" w:rsidRPr="009F65B5">
              <w:rPr>
                <w:rStyle w:val="Lienhypertexte"/>
                <w:noProof/>
                <w:lang w:val="en-US"/>
              </w:rPr>
              <w:t>24-Hour Work Shifts, Sedentary Work, and Obesity in Male Firefighters – Choi – Am J Ind Med 2016</w:t>
            </w:r>
            <w:r w:rsidR="0042493B">
              <w:rPr>
                <w:noProof/>
                <w:webHidden/>
              </w:rPr>
              <w:tab/>
            </w:r>
            <w:r w:rsidR="0042493B">
              <w:rPr>
                <w:noProof/>
                <w:webHidden/>
              </w:rPr>
              <w:fldChar w:fldCharType="begin"/>
            </w:r>
            <w:r w:rsidR="0042493B">
              <w:rPr>
                <w:noProof/>
                <w:webHidden/>
              </w:rPr>
              <w:instrText xml:space="preserve"> PAGEREF _Toc491027464 \h </w:instrText>
            </w:r>
            <w:r w:rsidR="0042493B">
              <w:rPr>
                <w:noProof/>
                <w:webHidden/>
              </w:rPr>
            </w:r>
            <w:r w:rsidR="0042493B">
              <w:rPr>
                <w:noProof/>
                <w:webHidden/>
              </w:rPr>
              <w:fldChar w:fldCharType="separate"/>
            </w:r>
            <w:r w:rsidR="0042493B">
              <w:rPr>
                <w:noProof/>
                <w:webHidden/>
              </w:rPr>
              <w:t>3-15</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5" w:history="1">
            <w:r w:rsidR="0042493B" w:rsidRPr="009F65B5">
              <w:rPr>
                <w:rStyle w:val="Lienhypertexte"/>
                <w:noProof/>
                <w:lang w:val="en-US"/>
              </w:rPr>
              <w:t>15.</w:t>
            </w:r>
            <w:r w:rsidR="0042493B">
              <w:rPr>
                <w:rFonts w:eastAsiaTheme="minorEastAsia"/>
                <w:noProof/>
                <w:lang w:eastAsia="fr-FR"/>
              </w:rPr>
              <w:tab/>
            </w:r>
            <w:r w:rsidR="0042493B" w:rsidRPr="009F65B5">
              <w:rPr>
                <w:rStyle w:val="Lienhypertexte"/>
                <w:noProof/>
                <w:lang w:val="en-US"/>
              </w:rPr>
              <w:t>Clotting and Fibrinolytic Changes after Firefighting Activities – Smith – Med Sci Sports Exercice 2014</w:t>
            </w:r>
            <w:r w:rsidR="0042493B">
              <w:rPr>
                <w:noProof/>
                <w:webHidden/>
              </w:rPr>
              <w:tab/>
            </w:r>
            <w:r w:rsidR="0042493B">
              <w:rPr>
                <w:noProof/>
                <w:webHidden/>
              </w:rPr>
              <w:fldChar w:fldCharType="begin"/>
            </w:r>
            <w:r w:rsidR="0042493B">
              <w:rPr>
                <w:noProof/>
                <w:webHidden/>
              </w:rPr>
              <w:instrText xml:space="preserve"> PAGEREF _Toc491027465 \h </w:instrText>
            </w:r>
            <w:r w:rsidR="0042493B">
              <w:rPr>
                <w:noProof/>
                <w:webHidden/>
              </w:rPr>
            </w:r>
            <w:r w:rsidR="0042493B">
              <w:rPr>
                <w:noProof/>
                <w:webHidden/>
              </w:rPr>
              <w:fldChar w:fldCharType="separate"/>
            </w:r>
            <w:r w:rsidR="0042493B">
              <w:rPr>
                <w:noProof/>
                <w:webHidden/>
              </w:rPr>
              <w:t>3-16</w:t>
            </w:r>
            <w:r w:rsidR="0042493B">
              <w:rPr>
                <w:noProof/>
                <w:webHidden/>
              </w:rPr>
              <w:fldChar w:fldCharType="end"/>
            </w:r>
          </w:hyperlink>
        </w:p>
        <w:p w:rsidR="0042493B" w:rsidRDefault="001B1B46">
          <w:pPr>
            <w:pStyle w:val="TM2"/>
            <w:tabs>
              <w:tab w:val="left" w:pos="880"/>
              <w:tab w:val="right" w:leader="dot" w:pos="9062"/>
            </w:tabs>
            <w:rPr>
              <w:rFonts w:eastAsiaTheme="minorEastAsia"/>
              <w:noProof/>
              <w:lang w:eastAsia="fr-FR"/>
            </w:rPr>
          </w:pPr>
          <w:hyperlink w:anchor="_Toc491027466" w:history="1">
            <w:r w:rsidR="0042493B" w:rsidRPr="009F65B5">
              <w:rPr>
                <w:rStyle w:val="Lienhypertexte"/>
                <w:noProof/>
                <w:lang w:val="en-US"/>
              </w:rPr>
              <w:t>16.</w:t>
            </w:r>
            <w:r w:rsidR="0042493B">
              <w:rPr>
                <w:rFonts w:eastAsiaTheme="minorEastAsia"/>
                <w:noProof/>
                <w:lang w:eastAsia="fr-FR"/>
              </w:rPr>
              <w:tab/>
            </w:r>
            <w:r w:rsidR="0042493B" w:rsidRPr="009F65B5">
              <w:rPr>
                <w:rStyle w:val="Lienhypertexte"/>
                <w:noProof/>
                <w:lang w:val="en-US"/>
              </w:rPr>
              <w:t>The Association of Aerobic Fitness With Injuries in the Fire Service – Poplin – Am J Epidemiol 2014</w:t>
            </w:r>
            <w:r w:rsidR="0042493B">
              <w:rPr>
                <w:noProof/>
                <w:webHidden/>
              </w:rPr>
              <w:tab/>
            </w:r>
            <w:r w:rsidR="0042493B">
              <w:rPr>
                <w:noProof/>
                <w:webHidden/>
              </w:rPr>
              <w:fldChar w:fldCharType="begin"/>
            </w:r>
            <w:r w:rsidR="0042493B">
              <w:rPr>
                <w:noProof/>
                <w:webHidden/>
              </w:rPr>
              <w:instrText xml:space="preserve"> PAGEREF _Toc491027466 \h </w:instrText>
            </w:r>
            <w:r w:rsidR="0042493B">
              <w:rPr>
                <w:noProof/>
                <w:webHidden/>
              </w:rPr>
            </w:r>
            <w:r w:rsidR="0042493B">
              <w:rPr>
                <w:noProof/>
                <w:webHidden/>
              </w:rPr>
              <w:fldChar w:fldCharType="separate"/>
            </w:r>
            <w:r w:rsidR="0042493B">
              <w:rPr>
                <w:noProof/>
                <w:webHidden/>
              </w:rPr>
              <w:t>3-17</w:t>
            </w:r>
            <w:r w:rsidR="0042493B">
              <w:rPr>
                <w:noProof/>
                <w:webHidden/>
              </w:rPr>
              <w:fldChar w:fldCharType="end"/>
            </w:r>
          </w:hyperlink>
        </w:p>
        <w:p w:rsidR="0042493B" w:rsidRDefault="001B1B46">
          <w:pPr>
            <w:pStyle w:val="TM1"/>
            <w:tabs>
              <w:tab w:val="right" w:leader="dot" w:pos="9062"/>
            </w:tabs>
            <w:rPr>
              <w:rFonts w:eastAsiaTheme="minorEastAsia"/>
              <w:noProof/>
              <w:lang w:eastAsia="fr-FR"/>
            </w:rPr>
          </w:pPr>
          <w:hyperlink w:anchor="_Toc491027467" w:history="1">
            <w:r w:rsidR="0042493B" w:rsidRPr="009F65B5">
              <w:rPr>
                <w:rStyle w:val="Lienhypertexte"/>
                <w:noProof/>
              </w:rPr>
              <w:t>Chapitre 4 Références</w:t>
            </w:r>
            <w:r w:rsidR="0042493B">
              <w:rPr>
                <w:noProof/>
                <w:webHidden/>
              </w:rPr>
              <w:tab/>
            </w:r>
            <w:r w:rsidR="0042493B">
              <w:rPr>
                <w:noProof/>
                <w:webHidden/>
              </w:rPr>
              <w:fldChar w:fldCharType="begin"/>
            </w:r>
            <w:r w:rsidR="0042493B">
              <w:rPr>
                <w:noProof/>
                <w:webHidden/>
              </w:rPr>
              <w:instrText xml:space="preserve"> PAGEREF _Toc491027467 \h </w:instrText>
            </w:r>
            <w:r w:rsidR="0042493B">
              <w:rPr>
                <w:noProof/>
                <w:webHidden/>
              </w:rPr>
            </w:r>
            <w:r w:rsidR="0042493B">
              <w:rPr>
                <w:noProof/>
                <w:webHidden/>
              </w:rPr>
              <w:fldChar w:fldCharType="separate"/>
            </w:r>
            <w:r w:rsidR="0042493B">
              <w:rPr>
                <w:noProof/>
                <w:webHidden/>
              </w:rPr>
              <w:t>1</w:t>
            </w:r>
            <w:r w:rsidR="0042493B">
              <w:rPr>
                <w:noProof/>
                <w:webHidden/>
              </w:rPr>
              <w:fldChar w:fldCharType="end"/>
            </w:r>
          </w:hyperlink>
        </w:p>
        <w:p w:rsidR="004D04FD" w:rsidRDefault="004D04FD">
          <w:r>
            <w:rPr>
              <w:b/>
              <w:bCs/>
            </w:rPr>
            <w:fldChar w:fldCharType="end"/>
          </w:r>
        </w:p>
      </w:sdtContent>
    </w:sdt>
    <w:p w:rsidR="00B94BDA" w:rsidRDefault="00B94BDA"/>
    <w:p w:rsidR="004D04FD" w:rsidRDefault="004D04FD">
      <w:r>
        <w:br w:type="page"/>
      </w:r>
    </w:p>
    <w:p w:rsidR="00214FEC" w:rsidRDefault="00214FEC" w:rsidP="00214FEC">
      <w:pPr>
        <w:pStyle w:val="Titre"/>
      </w:pPr>
      <w:r>
        <w:t>Préambule</w:t>
      </w:r>
    </w:p>
    <w:p w:rsidR="004D04FD" w:rsidRPr="004D04FD" w:rsidRDefault="004D04FD" w:rsidP="00214FEC">
      <w:pPr>
        <w:pStyle w:val="Titre2"/>
      </w:pPr>
      <w:bookmarkStart w:id="1" w:name="_Toc491027423"/>
      <w:r w:rsidRPr="004D04FD">
        <w:t>Constat</w:t>
      </w:r>
      <w:bookmarkEnd w:id="1"/>
    </w:p>
    <w:p w:rsidR="004D04FD" w:rsidRDefault="00BA7F35" w:rsidP="00643D67">
      <w:pPr>
        <w:ind w:left="360"/>
        <w:jc w:val="both"/>
      </w:pPr>
      <w:r>
        <w:t>Divers</w:t>
      </w:r>
      <w:r w:rsidR="004D04FD">
        <w:t xml:space="preserve"> risques</w:t>
      </w:r>
      <w:r w:rsidR="005356FD">
        <w:t xml:space="preserve"> pour la santé et la sécurité des intervenants</w:t>
      </w:r>
      <w:r>
        <w:t xml:space="preserve"> sont</w:t>
      </w:r>
      <w:r w:rsidR="005356FD">
        <w:t xml:space="preserve"> liés au feu. Que les effets soient</w:t>
      </w:r>
      <w:r w:rsidR="004D04FD">
        <w:t xml:space="preserve"> aigus ou chroniques,</w:t>
      </w:r>
      <w:r>
        <w:t xml:space="preserve"> ils</w:t>
      </w:r>
      <w:r w:rsidR="004D04FD">
        <w:t xml:space="preserve"> sont une préoccupation pour le Sapeur-Pompier. </w:t>
      </w:r>
      <w:r w:rsidR="0020508D">
        <w:t xml:space="preserve">Face aux obligations de prévention et de protection des agents, les services d’incendie et de secours se tournent vers leur service de santé </w:t>
      </w:r>
      <w:r w:rsidR="005356FD">
        <w:t>le renvoyant à</w:t>
      </w:r>
      <w:r w:rsidR="0020508D">
        <w:t xml:space="preserve"> sa mission de médecine professionnelle. Il est nécessaire pour le Médecin Sapeur-Pompier de pouvoir fournir une évaluation des risques afin de proposer des axes de prévention au gestionnaire du SDIS de sorte que celui-ci puisse prendre des décisions éclairées.</w:t>
      </w:r>
    </w:p>
    <w:p w:rsidR="00486DE3" w:rsidRDefault="0020508D" w:rsidP="00643D67">
      <w:pPr>
        <w:ind w:left="360"/>
        <w:jc w:val="both"/>
      </w:pPr>
      <w:r>
        <w:t xml:space="preserve">Le fait est que la </w:t>
      </w:r>
      <w:r w:rsidR="00673999">
        <w:t>majorité des études</w:t>
      </w:r>
      <w:r>
        <w:t xml:space="preserve"> publiées sur le sujet</w:t>
      </w:r>
      <w:r w:rsidR="00673999">
        <w:t xml:space="preserve"> ne sont pas françaises.</w:t>
      </w:r>
      <w:r w:rsidR="00486DE3">
        <w:t xml:space="preserve"> Leur accès pour le Médecin Sapeur-Pompier n’est donc pas forcément aisé. Ce document a pour vocation que lui fournir, en langue française, les éléments mis en évidence par les travaux de la spécialité. </w:t>
      </w:r>
      <w:r w:rsidR="005356FD">
        <w:t xml:space="preserve">Il pourra ainsi être force </w:t>
      </w:r>
      <w:r w:rsidR="00486DE3">
        <w:t>de propositions et de préconisations argumentées sur ces publications.</w:t>
      </w:r>
    </w:p>
    <w:p w:rsidR="00486DE3" w:rsidRDefault="00486DE3" w:rsidP="00643D67">
      <w:pPr>
        <w:ind w:left="360"/>
        <w:jc w:val="both"/>
      </w:pPr>
      <w:r>
        <w:t xml:space="preserve">Bien entendu, la science avançant perpétuellement, ce document ne prétend pas être exhaustif. </w:t>
      </w:r>
      <w:r w:rsidR="005356FD">
        <w:t>Grace à sa présentation sous forme de fiche, i</w:t>
      </w:r>
      <w:r>
        <w:t>l pourra être enrichi au fil des versions successives.</w:t>
      </w:r>
    </w:p>
    <w:p w:rsidR="004920FB" w:rsidRDefault="004920FB" w:rsidP="00214FEC">
      <w:pPr>
        <w:pStyle w:val="Titre2"/>
      </w:pPr>
      <w:bookmarkStart w:id="2" w:name="_Toc491027424"/>
      <w:r>
        <w:t>Méthodologie</w:t>
      </w:r>
      <w:bookmarkEnd w:id="2"/>
    </w:p>
    <w:p w:rsidR="00486DE3" w:rsidRDefault="00486DE3" w:rsidP="00643D67">
      <w:pPr>
        <w:ind w:left="360"/>
        <w:jc w:val="both"/>
      </w:pPr>
      <w:r>
        <w:t xml:space="preserve">Les études scientifiques comportent toutes des biais qui en limitent l’interprétation. L’étude parfaite n’existant pas, c’est l’accumulation de preuves convergentes </w:t>
      </w:r>
      <w:r w:rsidR="0055751D">
        <w:t>qui suggèrent une conclusion. L’interprétation proposée ici est celle des auteurs du document, aussi objective qu’elle soit d’autres opinions peuvent vraisemblablement exister</w:t>
      </w:r>
      <w:r w:rsidR="004920FB">
        <w:t>.</w:t>
      </w:r>
      <w:r w:rsidR="0055751D">
        <w:t xml:space="preserve"> </w:t>
      </w:r>
      <w:r w:rsidR="005356FD">
        <w:t>Les propositions émises par le Médecin Sapeur-Pompier reposent sur u</w:t>
      </w:r>
      <w:r w:rsidR="0055751D">
        <w:t>n niveau de preuve</w:t>
      </w:r>
      <w:r w:rsidR="005356FD">
        <w:t xml:space="preserve"> </w:t>
      </w:r>
      <w:r w:rsidR="0055751D">
        <w:t xml:space="preserve">défini </w:t>
      </w:r>
      <w:r w:rsidR="005356FD">
        <w:t>grâce aux</w:t>
      </w:r>
      <w:r w:rsidR="0055751D">
        <w:t xml:space="preserve"> références bibliographiques</w:t>
      </w:r>
      <w:r w:rsidR="005356FD">
        <w:t>. Sa force est</w:t>
      </w:r>
      <w:r w:rsidR="0055751D">
        <w:t xml:space="preserve"> fonction des niveaux de preuve</w:t>
      </w:r>
      <w:r w:rsidR="004920FB">
        <w:t xml:space="preserve"> </w:t>
      </w:r>
      <w:r w:rsidR="0055751D">
        <w:t>de chacune des références bibliographiques, de la cohérence</w:t>
      </w:r>
      <w:r w:rsidR="004920FB">
        <w:t xml:space="preserve"> </w:t>
      </w:r>
      <w:r w:rsidR="0055751D">
        <w:t>des résultats entre les différentes études, du caractère direct</w:t>
      </w:r>
      <w:r w:rsidR="004920FB">
        <w:t xml:space="preserve"> </w:t>
      </w:r>
      <w:r w:rsidR="0055751D">
        <w:t>ou non des preuves, de l’analyse de coût… Un niveau global</w:t>
      </w:r>
      <w:r w:rsidR="004920FB">
        <w:t xml:space="preserve"> </w:t>
      </w:r>
      <w:r w:rsidR="0055751D">
        <w:t>de preuve « fort » permettait de formuler une recommandation</w:t>
      </w:r>
      <w:r w:rsidR="004920FB">
        <w:t xml:space="preserve"> </w:t>
      </w:r>
      <w:r w:rsidR="0055751D">
        <w:t>« forte » (il faut faire, ne pas faire…). Un niveau</w:t>
      </w:r>
      <w:r w:rsidR="004920FB">
        <w:t xml:space="preserve"> </w:t>
      </w:r>
      <w:r w:rsidR="0055751D">
        <w:t>global de preuve modéré, faible ou très faible aboutissait à</w:t>
      </w:r>
      <w:r w:rsidR="004920FB">
        <w:t xml:space="preserve"> </w:t>
      </w:r>
      <w:r w:rsidR="0055751D">
        <w:t>l’écriture d’une recommandation « optionnelle » (il faut probablement</w:t>
      </w:r>
      <w:r w:rsidR="004920FB">
        <w:t xml:space="preserve"> </w:t>
      </w:r>
      <w:r w:rsidR="0055751D">
        <w:t xml:space="preserve">faire ou probablement ne pas faire…). </w:t>
      </w:r>
    </w:p>
    <w:p w:rsidR="004920FB" w:rsidRDefault="004920FB" w:rsidP="00643D67">
      <w:pPr>
        <w:ind w:left="360"/>
        <w:jc w:val="both"/>
      </w:pPr>
      <w:r>
        <w:rPr>
          <w:noProof/>
          <w:lang w:eastAsia="fr-FR"/>
        </w:rPr>
        <w:drawing>
          <wp:inline distT="0" distB="0" distL="0" distR="0" wp14:anchorId="20E65216" wp14:editId="3EE7D65B">
            <wp:extent cx="5387752" cy="325755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5971" cy="3256473"/>
                    </a:xfrm>
                    <a:prstGeom prst="rect">
                      <a:avLst/>
                    </a:prstGeom>
                    <a:noFill/>
                    <a:ln>
                      <a:noFill/>
                    </a:ln>
                  </pic:spPr>
                </pic:pic>
              </a:graphicData>
            </a:graphic>
          </wp:inline>
        </w:drawing>
      </w:r>
    </w:p>
    <w:p w:rsidR="00360E28" w:rsidRDefault="00360E28" w:rsidP="00643D67">
      <w:pPr>
        <w:pStyle w:val="Paragraphedeliste"/>
        <w:jc w:val="both"/>
      </w:pPr>
    </w:p>
    <w:p w:rsidR="00214FEC" w:rsidRDefault="00214FEC">
      <w:pPr>
        <w:sectPr w:rsidR="00214FEC" w:rsidSect="004D04FD">
          <w:headerReference w:type="default" r:id="rId11"/>
          <w:type w:val="continuous"/>
          <w:pgSz w:w="11906" w:h="16838"/>
          <w:pgMar w:top="1417" w:right="1417" w:bottom="1417" w:left="1417" w:header="708" w:footer="708" w:gutter="0"/>
          <w:cols w:space="708"/>
          <w:titlePg/>
          <w:docGrid w:linePitch="360"/>
        </w:sectPr>
      </w:pPr>
    </w:p>
    <w:p w:rsidR="009B4EFB" w:rsidRDefault="009B4EFB" w:rsidP="006636B1">
      <w:pPr>
        <w:pStyle w:val="Titre1"/>
        <w:jc w:val="both"/>
      </w:pPr>
      <w:bookmarkStart w:id="3" w:name="_Toc491027425"/>
      <w:r>
        <w:t>Etudes de Toxicologie</w:t>
      </w:r>
      <w:bookmarkEnd w:id="3"/>
    </w:p>
    <w:p w:rsidR="009B4EFB" w:rsidRDefault="009B4EFB" w:rsidP="00643D67">
      <w:pPr>
        <w:jc w:val="both"/>
      </w:pPr>
    </w:p>
    <w:p w:rsidR="009B4EFB" w:rsidRDefault="009B4EFB" w:rsidP="00643D67">
      <w:pPr>
        <w:jc w:val="both"/>
      </w:pPr>
      <w:r>
        <w:t xml:space="preserve">Les études de toxicologie recherchent une exposition à un ou plusieurs toxiques. Plusieurs niveaux </w:t>
      </w:r>
      <w:r w:rsidR="00B72893">
        <w:t>d’exposition peuvent être étudiés :</w:t>
      </w:r>
    </w:p>
    <w:p w:rsidR="00B72893" w:rsidRDefault="00B72893" w:rsidP="00643D67">
      <w:pPr>
        <w:pStyle w:val="Paragraphedeliste"/>
        <w:numPr>
          <w:ilvl w:val="0"/>
          <w:numId w:val="7"/>
        </w:numPr>
        <w:jc w:val="both"/>
      </w:pPr>
      <w:r>
        <w:t>Environnementale :</w:t>
      </w:r>
    </w:p>
    <w:p w:rsidR="00B72893" w:rsidRDefault="00B72893" w:rsidP="00643D67">
      <w:pPr>
        <w:pStyle w:val="Paragraphedeliste"/>
        <w:numPr>
          <w:ilvl w:val="1"/>
          <w:numId w:val="7"/>
        </w:numPr>
        <w:jc w:val="both"/>
      </w:pPr>
      <w:r>
        <w:t>Atmosphérique</w:t>
      </w:r>
    </w:p>
    <w:p w:rsidR="00B72893" w:rsidRDefault="00B72893" w:rsidP="00643D67">
      <w:pPr>
        <w:pStyle w:val="Paragraphedeliste"/>
        <w:numPr>
          <w:ilvl w:val="1"/>
          <w:numId w:val="7"/>
        </w:numPr>
        <w:jc w:val="both"/>
      </w:pPr>
      <w:r>
        <w:t>Surfaces dont les EPI</w:t>
      </w:r>
    </w:p>
    <w:p w:rsidR="00B72893" w:rsidRDefault="00B72893" w:rsidP="00643D67">
      <w:pPr>
        <w:pStyle w:val="Paragraphedeliste"/>
        <w:numPr>
          <w:ilvl w:val="0"/>
          <w:numId w:val="7"/>
        </w:numPr>
        <w:jc w:val="both"/>
      </w:pPr>
      <w:r>
        <w:t>Corporelle</w:t>
      </w:r>
    </w:p>
    <w:p w:rsidR="00B72893" w:rsidRDefault="00B72893" w:rsidP="00643D67">
      <w:pPr>
        <w:pStyle w:val="Paragraphedeliste"/>
        <w:numPr>
          <w:ilvl w:val="1"/>
          <w:numId w:val="7"/>
        </w:numPr>
        <w:jc w:val="both"/>
      </w:pPr>
      <w:r>
        <w:t>Surface cutanée</w:t>
      </w:r>
    </w:p>
    <w:p w:rsidR="00B72893" w:rsidRDefault="00B72893" w:rsidP="00643D67">
      <w:pPr>
        <w:pStyle w:val="Paragraphedeliste"/>
        <w:numPr>
          <w:ilvl w:val="1"/>
          <w:numId w:val="7"/>
        </w:numPr>
        <w:jc w:val="both"/>
      </w:pPr>
      <w:r>
        <w:t>Organisme dont recherche des métabolites urinaires</w:t>
      </w:r>
    </w:p>
    <w:p w:rsidR="00B72893" w:rsidRDefault="00B72893" w:rsidP="00643D67">
      <w:pPr>
        <w:jc w:val="both"/>
      </w:pPr>
      <w:r>
        <w:br w:type="page"/>
      </w:r>
    </w:p>
    <w:p w:rsidR="00B72893" w:rsidRDefault="00503378" w:rsidP="006636B1">
      <w:pPr>
        <w:pStyle w:val="Titre2"/>
        <w:numPr>
          <w:ilvl w:val="0"/>
          <w:numId w:val="13"/>
        </w:numPr>
        <w:jc w:val="both"/>
      </w:pPr>
      <w:bookmarkStart w:id="4" w:name="_Toc491027426"/>
      <w:r>
        <w:t>Intoxications cyanhydriques professionnelles des pompiers: mythe ou réalité? – M</w:t>
      </w:r>
      <w:r w:rsidR="00B46433">
        <w:t>ichel</w:t>
      </w:r>
      <w:r>
        <w:t xml:space="preserve"> - Documents pour le Médecin du Travail 2011</w:t>
      </w:r>
      <w:bookmarkEnd w:id="4"/>
    </w:p>
    <w:p w:rsidR="00503378" w:rsidRDefault="001B1B46" w:rsidP="00643D67">
      <w:pPr>
        <w:jc w:val="both"/>
      </w:pPr>
      <w:r>
        <w:fldChar w:fldCharType="begin"/>
      </w:r>
      <w:r>
        <w:instrText xml:space="preserve"> ADDIN ZOTERO_ITEM CSL_CITATION {"citationID":"HauXZZ1O","properties":{"formattedCitation":"(MICHEL et al. 2011)","plainCitation":"(MICHEL et al. 2011)","noteIndex":0},"citationItems":[{"id":364,"uris":["http://zotero.org/users/4687044/items/GL398EZ8"],"uri":["http://zotero.org/users/4687044/items/GL398EZ8"],"itemData":{"id":364,"type":"article-journal","title":"Intoxications cyanhydriques professionnelles des pompiers: mythe ou réalité?","container-title":"Documents pour le Médecin du Travail","page":"603-614","volume":"128","shortTitle":"Intoxications cyanhydriques professionnelles des pompiers: mythe ou réalité?","author":[{"family":"MICHEL","given":"X"},{"family":"BOHAND","given":"S"},{"family":"GAGNA","given":"G"},{"family":"LACOSTE","given":"A"},{"family":"GERAUT","given":"L"},{"family":"RIVIERE","given":"F"},{"family":"RENARD","given":"C"},{"family":"LAROCHE","given":"P"}],"issued":{"date-parts":[["2011"]]}}}],"schema":"https://github.com/citation-style-language/schema/raw/master/csl-citation.json"} </w:instrText>
      </w:r>
      <w:r>
        <w:fldChar w:fldCharType="separate"/>
      </w:r>
      <w:r w:rsidRPr="001B1B46">
        <w:rPr>
          <w:rFonts w:ascii="Calibri" w:hAnsi="Calibri" w:cs="Calibri"/>
        </w:rPr>
        <w:t>(MICHEL et al. 2011)</w:t>
      </w:r>
      <w:r>
        <w:fldChar w:fldCharType="end"/>
      </w:r>
    </w:p>
    <w:p w:rsidR="00503378" w:rsidRDefault="00503378" w:rsidP="00643D67">
      <w:pPr>
        <w:spacing w:after="0" w:line="240" w:lineRule="auto"/>
        <w:jc w:val="both"/>
      </w:pPr>
    </w:p>
    <w:p w:rsidR="00503378" w:rsidRDefault="001D6D9A" w:rsidP="00643D67">
      <w:pPr>
        <w:spacing w:after="0" w:line="240" w:lineRule="auto"/>
        <w:jc w:val="both"/>
      </w:pPr>
      <w:r>
        <w:t>Dosages atmosphériques réalisés par le laboratoire mobile du BMPM sur les lieux de 82 feux urbains lors des phases de noyage et de déblaiement sans ARI.</w:t>
      </w:r>
    </w:p>
    <w:p w:rsidR="001D6D9A" w:rsidRDefault="001D6D9A" w:rsidP="00643D67">
      <w:pPr>
        <w:spacing w:after="0" w:line="240" w:lineRule="auto"/>
        <w:jc w:val="both"/>
      </w:pPr>
      <w:r>
        <w:t>Dosage de :</w:t>
      </w:r>
    </w:p>
    <w:p w:rsidR="001D6D9A" w:rsidRDefault="001D6D9A" w:rsidP="00643D67">
      <w:pPr>
        <w:pStyle w:val="Paragraphedeliste"/>
        <w:numPr>
          <w:ilvl w:val="0"/>
          <w:numId w:val="8"/>
        </w:numPr>
        <w:spacing w:after="0" w:line="240" w:lineRule="auto"/>
        <w:jc w:val="both"/>
      </w:pPr>
      <w:r>
        <w:t>Composés cyanhydriques</w:t>
      </w:r>
    </w:p>
    <w:p w:rsidR="001D6D9A" w:rsidRDefault="001D6D9A" w:rsidP="00643D67">
      <w:pPr>
        <w:pStyle w:val="Paragraphedeliste"/>
        <w:numPr>
          <w:ilvl w:val="1"/>
          <w:numId w:val="8"/>
        </w:numPr>
        <w:spacing w:after="0" w:line="240" w:lineRule="auto"/>
        <w:jc w:val="both"/>
      </w:pPr>
      <w:r>
        <w:t>HCN et nitriles (= un Composé Organique Volatile)</w:t>
      </w:r>
    </w:p>
    <w:p w:rsidR="001D6D9A" w:rsidRDefault="001D6D9A" w:rsidP="00643D67">
      <w:pPr>
        <w:pStyle w:val="Paragraphedeliste"/>
        <w:numPr>
          <w:ilvl w:val="0"/>
          <w:numId w:val="8"/>
        </w:numPr>
        <w:spacing w:after="0" w:line="240" w:lineRule="auto"/>
        <w:jc w:val="both"/>
      </w:pPr>
      <w:r>
        <w:t>CO</w:t>
      </w:r>
    </w:p>
    <w:p w:rsidR="001D6D9A" w:rsidRDefault="001D6D9A" w:rsidP="00643D67">
      <w:pPr>
        <w:spacing w:after="0" w:line="240" w:lineRule="auto"/>
        <w:jc w:val="both"/>
      </w:pPr>
      <w:r>
        <w:t>Pénétration par voie aérienne et transcutanée</w:t>
      </w:r>
    </w:p>
    <w:p w:rsidR="001D6D9A" w:rsidRDefault="001D6D9A" w:rsidP="00643D67">
      <w:pPr>
        <w:spacing w:after="0" w:line="240" w:lineRule="auto"/>
        <w:jc w:val="both"/>
        <w:rPr>
          <w:u w:val="single"/>
        </w:rPr>
      </w:pPr>
    </w:p>
    <w:p w:rsidR="001D6D9A" w:rsidRPr="001D6D9A" w:rsidRDefault="001D6D9A" w:rsidP="00643D67">
      <w:pPr>
        <w:spacing w:after="0" w:line="240" w:lineRule="auto"/>
        <w:jc w:val="both"/>
        <w:rPr>
          <w:u w:val="single"/>
        </w:rPr>
      </w:pPr>
      <w:r w:rsidRPr="001D6D9A">
        <w:rPr>
          <w:u w:val="single"/>
        </w:rPr>
        <w:t>Résultats :</w:t>
      </w:r>
    </w:p>
    <w:p w:rsidR="001D6D9A" w:rsidRDefault="001D6D9A" w:rsidP="00643D67">
      <w:pPr>
        <w:spacing w:after="0" w:line="240" w:lineRule="auto"/>
        <w:jc w:val="both"/>
      </w:pPr>
      <w:r>
        <w:t>HCN dans 25% des prélèvements : Entre &lt; LD et 25ppm. Médiane 0.07ppm</w:t>
      </w:r>
    </w:p>
    <w:p w:rsidR="001D6D9A" w:rsidRDefault="001D6D9A" w:rsidP="00643D67">
      <w:pPr>
        <w:spacing w:after="0" w:line="240" w:lineRule="auto"/>
        <w:jc w:val="both"/>
      </w:pPr>
      <w:proofErr w:type="spellStart"/>
      <w:r>
        <w:t>Benzonitrile</w:t>
      </w:r>
      <w:proofErr w:type="spellEnd"/>
      <w:r>
        <w:t xml:space="preserve"> dans 21% : Entre &lt; LD et 4.7ppm. Médiane 0.05ppm</w:t>
      </w:r>
    </w:p>
    <w:p w:rsidR="001D6D9A" w:rsidRDefault="001D6D9A" w:rsidP="00643D67">
      <w:pPr>
        <w:spacing w:after="0" w:line="240" w:lineRule="auto"/>
        <w:jc w:val="both"/>
      </w:pPr>
      <w:r>
        <w:t>CO entre &lt; LD et 265ppm. Médiane 37ppm</w:t>
      </w:r>
    </w:p>
    <w:p w:rsidR="001D6D9A" w:rsidRDefault="001D6D9A" w:rsidP="00643D67">
      <w:pPr>
        <w:spacing w:after="0" w:line="240" w:lineRule="auto"/>
        <w:jc w:val="both"/>
      </w:pPr>
    </w:p>
    <w:p w:rsidR="001D6D9A" w:rsidRPr="006A236A" w:rsidRDefault="001D6D9A" w:rsidP="00643D67">
      <w:pPr>
        <w:spacing w:after="0" w:line="240" w:lineRule="auto"/>
        <w:jc w:val="both"/>
      </w:pPr>
      <w:r>
        <w:t xml:space="preserve">Observation </w:t>
      </w:r>
      <w:r w:rsidR="006A236A">
        <w:t>de la cinétique sur un sinistre : Diminution rapides des concentrations telles que : t</w:t>
      </w:r>
      <w:r w:rsidR="006A236A">
        <w:rPr>
          <w:vertAlign w:val="subscript"/>
        </w:rPr>
        <w:t>1/2</w:t>
      </w:r>
      <w:r w:rsidR="006A236A">
        <w:t>=15min.</w:t>
      </w:r>
    </w:p>
    <w:p w:rsidR="001D6D9A" w:rsidRDefault="001D6D9A" w:rsidP="00643D67">
      <w:pPr>
        <w:spacing w:after="0" w:line="240" w:lineRule="auto"/>
        <w:jc w:val="both"/>
      </w:pPr>
    </w:p>
    <w:p w:rsidR="00503378" w:rsidRDefault="001D6D9A" w:rsidP="00643D67">
      <w:pPr>
        <w:spacing w:after="0" w:line="240" w:lineRule="auto"/>
        <w:jc w:val="both"/>
      </w:pPr>
      <w:r>
        <w:t xml:space="preserve">Valeurs médianes constatées inférieures aux valeurs limites d’exposition professionnelles. Dépassement dans certaines circonstances (feu de commerce de </w:t>
      </w:r>
      <w:r w:rsidR="006A236A">
        <w:t>vêtements</w:t>
      </w:r>
      <w:r>
        <w:t>).</w:t>
      </w:r>
    </w:p>
    <w:p w:rsidR="001D6D9A" w:rsidRDefault="001D6D9A" w:rsidP="00643D67">
      <w:pPr>
        <w:spacing w:after="0" w:line="240" w:lineRule="auto"/>
        <w:jc w:val="both"/>
      </w:pPr>
    </w:p>
    <w:p w:rsidR="006A236A" w:rsidRPr="006A236A" w:rsidRDefault="006A236A" w:rsidP="00643D67">
      <w:pPr>
        <w:spacing w:after="0" w:line="240" w:lineRule="auto"/>
        <w:jc w:val="both"/>
        <w:rPr>
          <w:u w:val="single"/>
        </w:rPr>
      </w:pPr>
      <w:r w:rsidRPr="006A236A">
        <w:rPr>
          <w:u w:val="single"/>
        </w:rPr>
        <w:t>Discussion</w:t>
      </w:r>
      <w:r>
        <w:rPr>
          <w:u w:val="single"/>
        </w:rPr>
        <w:t> :</w:t>
      </w:r>
    </w:p>
    <w:p w:rsidR="006A236A" w:rsidRDefault="006A236A" w:rsidP="00643D67">
      <w:pPr>
        <w:spacing w:after="0" w:line="240" w:lineRule="auto"/>
        <w:jc w:val="both"/>
      </w:pPr>
      <w:r>
        <w:t>Taux variables dans les études antérieures. En général concentration HCN &lt; CO : Une mesure du taux de CO négative exclurait donc raisonnablement le risque d’autres toxiques (hors risque particuliers : industries,…)</w:t>
      </w:r>
    </w:p>
    <w:p w:rsidR="006A236A" w:rsidRDefault="006A236A" w:rsidP="00643D67">
      <w:pPr>
        <w:spacing w:after="0" w:line="240" w:lineRule="auto"/>
        <w:jc w:val="both"/>
      </w:pPr>
    </w:p>
    <w:p w:rsidR="006A236A" w:rsidRDefault="006A236A" w:rsidP="00643D67">
      <w:pPr>
        <w:spacing w:after="0" w:line="240" w:lineRule="auto"/>
        <w:jc w:val="both"/>
      </w:pPr>
      <w:r>
        <w:t xml:space="preserve">Protection par l’ARI performante selon </w:t>
      </w:r>
      <w:proofErr w:type="spellStart"/>
      <w:r>
        <w:t>Jankovic</w:t>
      </w:r>
      <w:proofErr w:type="spellEnd"/>
      <w:r w:rsidR="001B1B46">
        <w:t xml:space="preserve"> </w:t>
      </w:r>
      <w:r w:rsidR="001B1B46">
        <w:fldChar w:fldCharType="begin"/>
      </w:r>
      <w:r w:rsidR="001B1B46">
        <w:instrText xml:space="preserve"> ADDIN ZOTERO_ITEM CSL_CITATION {"citationID":"USIRbGGc","properties":{"formattedCitation":"(Jankovic et al. 1991)","plainCitation":"(Jankovic et al. 1991)","noteIndex":0},"citationItems":[{"id":296,"uris":["http://zotero.org/users/4687044/items/VREYSMA2"],"uri":["http://zotero.org/users/4687044/items/VREYSMA2"],"itemData":{"id":296,"type":"article-journal","title":"Environmental study of firefighters","container-title":"Ann Occup Hyg","page":"581-602","volume":"35","issue":"6","archive_location":"1768008","abstract":"A study of firefighter exposures was undertaken at the request of the U.S. Fire Administration. This work was part of a larger study which included field evaluation of the performance of the self-contained breathing apparatus (SCBA) worn by firefighters during structural firefighting. Measurements were made for a variety of contaminants including CO, CO2, benzene, HCN, HCl, H2SO4, HF, acrolein, CH4, formaldehyde and PNAs. Many of the analyses were performed by collection of bag samples followed by Fourier transform infrared spectroscopy using a field mobile spectrometer. Measurements were also made using solid sorbent tubes and direct-reading meters. Sampling was done both during the knockdown and during overhaul phases of structural firefighting. Also, in order to estimate exposures including those when the SCBAs were worn, measurements were made both inside and outside the SCBA facepiece. Carbon monoxide was the most common contaminant found during knockdown, and about 10% of the samples were greater than 1500 ppm. Formaldehyde, acrolein, hydrogen chloride, hydrogen cyanide, sulphuric acid and hydrogen fluoride all exceeded their respective short-term exposure limits (STEL) on some occasions. Approximately 50% of the knockdown samples for acrolein exceeded the STEL. During overhaul, when masks were usually not worn, many of the contaminants found during knockdown were detected, but typically at much lower concentrations. Inside-mask sampling data suggest that exposure to low concentrations of a variety of compounds is occurring but this is believed to be principally the result of early mask removal or of non-use during knockdown rather than of leakage. The three basic sampling approaches (bag sampling, sorbent tubes and direct-reading meters) proved in this study to be complementary and served to maximize our ability to detect and quantify a wide range of combustion products.","ISSN":"0003-4878","shortTitle":"Environmental study of firefighters","language":"eng","author":[{"family":"Jankovic","given":"J."},{"family":"Jones","given":"W."},{"family":"Burkhart","given":"J."},{"family":"Noonan","given":"G."}],"issued":{"date-parts":[["1991",12]]}}}],"schema":"https://github.com/citation-style-language/schema/raw/master/csl-citation.json"} </w:instrText>
      </w:r>
      <w:r w:rsidR="001B1B46">
        <w:fldChar w:fldCharType="separate"/>
      </w:r>
      <w:r w:rsidR="001B1B46" w:rsidRPr="001B1B46">
        <w:rPr>
          <w:rFonts w:ascii="Calibri" w:hAnsi="Calibri" w:cs="Calibri"/>
        </w:rPr>
        <w:t>(</w:t>
      </w:r>
      <w:proofErr w:type="spellStart"/>
      <w:r w:rsidR="001B1B46" w:rsidRPr="001B1B46">
        <w:rPr>
          <w:rFonts w:ascii="Calibri" w:hAnsi="Calibri" w:cs="Calibri"/>
        </w:rPr>
        <w:t>Jankovic</w:t>
      </w:r>
      <w:proofErr w:type="spellEnd"/>
      <w:r w:rsidR="001B1B46" w:rsidRPr="001B1B46">
        <w:rPr>
          <w:rFonts w:ascii="Calibri" w:hAnsi="Calibri" w:cs="Calibri"/>
        </w:rPr>
        <w:t xml:space="preserve"> et al. 1991)</w:t>
      </w:r>
      <w:r w:rsidR="001B1B46">
        <w:fldChar w:fldCharType="end"/>
      </w:r>
      <w:r>
        <w:t> : Tous les prélèvements sont &lt;LD. Problématique des phases sans port de l’ARI et de la voie percutanée.</w:t>
      </w:r>
    </w:p>
    <w:p w:rsidR="006A236A" w:rsidRDefault="006A236A" w:rsidP="00643D67">
      <w:pPr>
        <w:spacing w:after="0" w:line="240" w:lineRule="auto"/>
        <w:jc w:val="both"/>
      </w:pPr>
    </w:p>
    <w:p w:rsidR="006A236A" w:rsidRDefault="006A236A" w:rsidP="00643D67">
      <w:pPr>
        <w:spacing w:after="0" w:line="240" w:lineRule="auto"/>
        <w:jc w:val="both"/>
      </w:pPr>
      <w:r>
        <w:t>Le risque de synergie n’est pas étudié ici.</w:t>
      </w:r>
    </w:p>
    <w:p w:rsidR="006A236A" w:rsidRDefault="006A236A" w:rsidP="00643D67">
      <w:pPr>
        <w:spacing w:after="0" w:line="240" w:lineRule="auto"/>
        <w:jc w:val="both"/>
      </w:pPr>
      <w:r>
        <w:t xml:space="preserve">Quid de la toxicité chronique sur des </w:t>
      </w:r>
      <w:r w:rsidR="00E02C3E">
        <w:t>expositions</w:t>
      </w:r>
      <w:r>
        <w:t xml:space="preserve"> à faible dose.</w:t>
      </w:r>
    </w:p>
    <w:p w:rsidR="00E02C3E" w:rsidRDefault="00E02C3E" w:rsidP="00643D67">
      <w:pPr>
        <w:jc w:val="both"/>
      </w:pPr>
      <w:r>
        <w:br w:type="page"/>
      </w:r>
    </w:p>
    <w:p w:rsidR="00E02C3E" w:rsidRPr="00E02C3E" w:rsidRDefault="00E02C3E" w:rsidP="006636B1">
      <w:pPr>
        <w:pStyle w:val="Titre2"/>
        <w:numPr>
          <w:ilvl w:val="0"/>
          <w:numId w:val="13"/>
        </w:numPr>
        <w:jc w:val="both"/>
        <w:rPr>
          <w:lang w:val="en-US"/>
        </w:rPr>
      </w:pPr>
      <w:bookmarkStart w:id="5" w:name="_Toc491027427"/>
      <w:r w:rsidRPr="00E02C3E">
        <w:rPr>
          <w:lang w:val="en-US"/>
        </w:rPr>
        <w:t>3-Hydroxybenzo[a]</w:t>
      </w:r>
      <w:proofErr w:type="spellStart"/>
      <w:r w:rsidRPr="00E02C3E">
        <w:rPr>
          <w:lang w:val="en-US"/>
        </w:rPr>
        <w:t>pyrene</w:t>
      </w:r>
      <w:proofErr w:type="spellEnd"/>
      <w:r w:rsidRPr="00E02C3E">
        <w:rPr>
          <w:lang w:val="en-US"/>
        </w:rPr>
        <w:t xml:space="preserve"> in the urine of</w:t>
      </w:r>
      <w:r>
        <w:rPr>
          <w:lang w:val="en-US"/>
        </w:rPr>
        <w:t xml:space="preserve"> </w:t>
      </w:r>
      <w:r w:rsidRPr="00E02C3E">
        <w:rPr>
          <w:lang w:val="en-US"/>
        </w:rPr>
        <w:t>smokers and non-smokers</w:t>
      </w:r>
      <w:r>
        <w:rPr>
          <w:lang w:val="en-US"/>
        </w:rPr>
        <w:t xml:space="preserve"> – </w:t>
      </w:r>
      <w:r w:rsidRPr="00E02C3E">
        <w:rPr>
          <w:lang w:val="en-US"/>
        </w:rPr>
        <w:t>Lafontaine</w:t>
      </w:r>
      <w:r>
        <w:rPr>
          <w:lang w:val="en-US"/>
        </w:rPr>
        <w:t xml:space="preserve"> – Toxicology Letters 2006</w:t>
      </w:r>
      <w:bookmarkEnd w:id="5"/>
    </w:p>
    <w:p w:rsidR="00E02C3E" w:rsidRPr="000E1084" w:rsidRDefault="001B1B46" w:rsidP="00643D67">
      <w:pPr>
        <w:spacing w:after="0" w:line="240" w:lineRule="auto"/>
        <w:jc w:val="both"/>
      </w:pPr>
      <w:r>
        <w:fldChar w:fldCharType="begin"/>
      </w:r>
      <w:r>
        <w:instrText xml:space="preserve"> ADDIN ZOTERO_ITEM CSL_CITATION {"citationID":"Ibeesrkx","properties":{"formattedCitation":"(Lafontaine et al. 2006)","plainCitation":"(Lafontaine et al. 2006)","noteIndex":0},"citationItems":[{"id":327,"uris":["http://zotero.org/users/4687044/items/4ZQKL8KZ"],"uri":["http://zotero.org/users/4687044/items/4ZQKL8KZ"],"itemData":{"id":327,"type":"article-journal","title":"3-Hydroxybenzo[a]pyrene in the urine of smokers and non-smokers","container-title":"Toxicol Lett","page":"181-5","volume":"162","issue":"2-3","archive_location":"16406420","abstract":"The people studied were male volunteers without occupational and dietary exposure to PAH: 27 smokers (10 cigarettes or more) and 27 non-smokers matched for age and socio-professional category. For each person, all the 24h voided urine samples were reassembled in a single sample. 1-Hydroxypyrene (1-OHPy) and 3-hydroxybenzo[a]pyrene (3-OHBaP) were then determined by automated column-switching high-performance liquid chromatography. Urinary 1-OHPy ranged from 0.041 to 0.530 micromol/molCreatinine (arithmetic mean 0.144, median 0.115) for smokers and from 0.01 to 0.148 mmol/molCreatinine (arithmetic mean 0.044, median 0.032) for non-smokers. These values are close to those of some other studies. Urinary 3-OHBaP ranged from &lt;0.01 to 0.084 nmol/molCreatinine (arithmetic mean 0.030, median 0.023) for smokers and from &lt;0.01 to 0.045 nmol/molCreatinine (arithmetic mean 0.014, median 0.011) for non-smokers. Considering more particularly the urinary 3-OHBaP values, the influence of smoking could be important among workers exposed to low levels of BaP (&lt;100 ng/m(3)) and the concentrations for smokers were equivalent to most of the preshift values of exposed workers. The dietary BaP intake was slightly lower than the BaP intake for an average smoker. From the present study, temporary basic reference levels may be proposed for urinary 3-OHBaP.","DOI":"10.1016/j.toxlet.2005.09.019","ISSN":"0378-4274","shortTitle":"3-Hydroxybenzo[a]pyrene in the urine of smokers and non-smokers","language":"eng","author":[{"family":"Lafontaine","given":"M."},{"family":"Champmartin","given":"C."},{"family":"Simon","given":"P."},{"family":"Delsaut","given":"P."},{"family":"Funck-Brentano","given":"C."}],"issued":{"date-parts":[["2006",4]]}}}],"schema":"https://github.com/citation-style-language/schema/raw/master/csl-citation.json"} </w:instrText>
      </w:r>
      <w:r>
        <w:fldChar w:fldCharType="separate"/>
      </w:r>
      <w:r w:rsidRPr="001B1B46">
        <w:rPr>
          <w:rFonts w:ascii="Calibri" w:hAnsi="Calibri" w:cs="Calibri"/>
        </w:rPr>
        <w:t>(Lafontaine et al. 2006)</w:t>
      </w:r>
      <w:r>
        <w:fldChar w:fldCharType="end"/>
      </w:r>
    </w:p>
    <w:p w:rsidR="00E02C3E" w:rsidRPr="000E1084" w:rsidRDefault="00E02C3E" w:rsidP="00643D67">
      <w:pPr>
        <w:spacing w:after="0" w:line="240" w:lineRule="auto"/>
        <w:jc w:val="both"/>
      </w:pPr>
    </w:p>
    <w:p w:rsidR="00271F7C" w:rsidRPr="00271F7C" w:rsidRDefault="00271F7C" w:rsidP="00643D67">
      <w:pPr>
        <w:spacing w:after="0" w:line="240" w:lineRule="auto"/>
        <w:jc w:val="both"/>
      </w:pPr>
      <w:r>
        <w:t>Le 1-hydroxypyrène (1-OHPy) est un moins bon marqueur du risque cancérigène</w:t>
      </w:r>
      <w:r w:rsidR="00FE2B6A">
        <w:t xml:space="preserve"> </w:t>
      </w:r>
      <w:r>
        <w:t>que</w:t>
      </w:r>
      <w:r w:rsidRPr="00271F7C">
        <w:t xml:space="preserve"> le 3-hydroxybenzo [a] pyrène (3-OHBaP)</w:t>
      </w:r>
      <w:r>
        <w:t>.</w:t>
      </w:r>
    </w:p>
    <w:p w:rsidR="00271F7C" w:rsidRDefault="00271F7C" w:rsidP="00643D67">
      <w:pPr>
        <w:spacing w:after="0" w:line="240" w:lineRule="auto"/>
        <w:jc w:val="both"/>
      </w:pPr>
    </w:p>
    <w:p w:rsidR="00271F7C" w:rsidRDefault="00271F7C" w:rsidP="00643D67">
      <w:pPr>
        <w:spacing w:after="0" w:line="240" w:lineRule="auto"/>
        <w:jc w:val="both"/>
      </w:pPr>
      <w:r>
        <w:t>Le tabac est une source d’HAP.</w:t>
      </w:r>
    </w:p>
    <w:p w:rsidR="00271F7C" w:rsidRPr="00271F7C" w:rsidRDefault="00271F7C" w:rsidP="00643D67">
      <w:pPr>
        <w:spacing w:after="0" w:line="240" w:lineRule="auto"/>
        <w:jc w:val="both"/>
      </w:pPr>
    </w:p>
    <w:p w:rsidR="00271F7C" w:rsidRDefault="00E02C3E" w:rsidP="00643D67">
      <w:pPr>
        <w:spacing w:after="0" w:line="240" w:lineRule="auto"/>
        <w:jc w:val="both"/>
      </w:pPr>
      <w:r w:rsidRPr="00E02C3E">
        <w:t xml:space="preserve">Les personnes étudiées étaient des volontaires masculins: 27 fumeurs (10 cigarettes ou plus) et 27 non-fumeurs correspondant à l'âge et à la catégorie socioprofessionnelle. Pour chaque personne, tous les échantillons d'urine de 24 h ont été rassemblés dans un seul échantillon. </w:t>
      </w:r>
    </w:p>
    <w:p w:rsidR="00271F7C" w:rsidRDefault="00271F7C" w:rsidP="00643D67">
      <w:pPr>
        <w:spacing w:after="0" w:line="240" w:lineRule="auto"/>
        <w:jc w:val="both"/>
      </w:pPr>
    </w:p>
    <w:p w:rsidR="00271F7C" w:rsidRPr="00271F7C" w:rsidRDefault="00271F7C" w:rsidP="00643D67">
      <w:pPr>
        <w:spacing w:after="0" w:line="240" w:lineRule="auto"/>
        <w:jc w:val="both"/>
        <w:rPr>
          <w:u w:val="single"/>
        </w:rPr>
      </w:pPr>
      <w:r w:rsidRPr="00271F7C">
        <w:rPr>
          <w:u w:val="single"/>
        </w:rPr>
        <w:t>Résultats :</w:t>
      </w:r>
    </w:p>
    <w:p w:rsidR="00E02C3E" w:rsidRPr="00E02C3E" w:rsidRDefault="00E02C3E" w:rsidP="00643D67">
      <w:pPr>
        <w:spacing w:after="0" w:line="240" w:lineRule="auto"/>
        <w:jc w:val="both"/>
      </w:pPr>
      <w:r w:rsidRPr="00E02C3E">
        <w:t>L</w:t>
      </w:r>
      <w:r w:rsidR="00271F7C">
        <w:t xml:space="preserve">e taux </w:t>
      </w:r>
      <w:r w:rsidRPr="00E02C3E">
        <w:t>urinaire</w:t>
      </w:r>
      <w:r w:rsidR="00271F7C">
        <w:t xml:space="preserve"> de</w:t>
      </w:r>
      <w:r w:rsidRPr="00E02C3E">
        <w:t xml:space="preserve"> </w:t>
      </w:r>
      <w:r w:rsidR="00271F7C">
        <w:t>1-OHPy variait de 0,041 à 0,530</w:t>
      </w:r>
      <w:r w:rsidRPr="00E02C3E">
        <w:t xml:space="preserve"> </w:t>
      </w:r>
      <w:r w:rsidR="00271F7C">
        <w:t>µ</w:t>
      </w:r>
      <w:r w:rsidRPr="00E02C3E">
        <w:t xml:space="preserve">Mol / </w:t>
      </w:r>
      <w:proofErr w:type="spellStart"/>
      <w:r w:rsidRPr="00E02C3E">
        <w:t>molCreatinine</w:t>
      </w:r>
      <w:proofErr w:type="spellEnd"/>
      <w:r w:rsidRPr="00E02C3E">
        <w:t xml:space="preserve"> (moyenne 0,144, médiane 0,115) pour</w:t>
      </w:r>
      <w:r w:rsidR="00271F7C">
        <w:t xml:space="preserve"> les fumeurs et de 0,01 à 0,148</w:t>
      </w:r>
      <w:r w:rsidRPr="00E02C3E">
        <w:t xml:space="preserve"> </w:t>
      </w:r>
      <w:r w:rsidR="00271F7C">
        <w:t>µ</w:t>
      </w:r>
      <w:r w:rsidRPr="00E02C3E">
        <w:t xml:space="preserve">Mol / </w:t>
      </w:r>
      <w:proofErr w:type="spellStart"/>
      <w:r w:rsidRPr="00E02C3E">
        <w:t>molCreatinine</w:t>
      </w:r>
      <w:proofErr w:type="spellEnd"/>
      <w:r w:rsidRPr="00E02C3E">
        <w:t xml:space="preserve"> (moyenne 0,044, médiane 0,032) pour les non-fumeurs. Ces valeurs sont proches de celles de quelques autres études.</w:t>
      </w:r>
    </w:p>
    <w:p w:rsidR="00E02C3E" w:rsidRDefault="00E02C3E" w:rsidP="00643D67">
      <w:pPr>
        <w:spacing w:after="0" w:line="240" w:lineRule="auto"/>
        <w:jc w:val="both"/>
      </w:pPr>
      <w:r w:rsidRPr="00E02C3E">
        <w:t xml:space="preserve">La concentration urinaire de 3-OHBaP variait de &lt;0,01 à 0,084 </w:t>
      </w:r>
      <w:proofErr w:type="spellStart"/>
      <w:r w:rsidRPr="00E02C3E">
        <w:t>nmol</w:t>
      </w:r>
      <w:proofErr w:type="spellEnd"/>
      <w:r w:rsidRPr="00E02C3E">
        <w:t xml:space="preserve"> / </w:t>
      </w:r>
      <w:proofErr w:type="spellStart"/>
      <w:r w:rsidRPr="00E02C3E">
        <w:t>molCreatinine</w:t>
      </w:r>
      <w:proofErr w:type="spellEnd"/>
      <w:r w:rsidRPr="00E02C3E">
        <w:t xml:space="preserve"> (moyenne 0,030, médiane 0,023) pour les fumeurs et de &lt;0,01 à 0,045 </w:t>
      </w:r>
      <w:proofErr w:type="spellStart"/>
      <w:r w:rsidRPr="00E02C3E">
        <w:t>nmol</w:t>
      </w:r>
      <w:proofErr w:type="spellEnd"/>
      <w:r w:rsidRPr="00E02C3E">
        <w:t xml:space="preserve"> / </w:t>
      </w:r>
      <w:proofErr w:type="spellStart"/>
      <w:r w:rsidRPr="00E02C3E">
        <w:t>molCreatinine</w:t>
      </w:r>
      <w:proofErr w:type="spellEnd"/>
      <w:r w:rsidRPr="00E02C3E">
        <w:t xml:space="preserve"> (moyenne 0,014, médiane 0,011) pour les non-fumeurs.</w:t>
      </w:r>
    </w:p>
    <w:p w:rsidR="00271F7C" w:rsidRDefault="00271F7C" w:rsidP="00643D67">
      <w:pPr>
        <w:spacing w:after="0" w:line="240" w:lineRule="auto"/>
        <w:jc w:val="both"/>
      </w:pPr>
    </w:p>
    <w:p w:rsidR="00FE2B6A" w:rsidRPr="00FE2B6A" w:rsidRDefault="00FE2B6A" w:rsidP="00643D67">
      <w:pPr>
        <w:spacing w:after="0" w:line="240" w:lineRule="auto"/>
        <w:jc w:val="both"/>
        <w:rPr>
          <w:u w:val="single"/>
        </w:rPr>
      </w:pPr>
      <w:r w:rsidRPr="00FE2B6A">
        <w:rPr>
          <w:u w:val="single"/>
        </w:rPr>
        <w:t>Discussion :</w:t>
      </w:r>
    </w:p>
    <w:p w:rsidR="00271F7C" w:rsidRDefault="00271F7C" w:rsidP="00643D67">
      <w:pPr>
        <w:spacing w:after="0" w:line="240" w:lineRule="auto"/>
        <w:jc w:val="both"/>
      </w:pPr>
      <w:r>
        <w:t xml:space="preserve">On constate une augmentation du taux de </w:t>
      </w:r>
      <w:r w:rsidRPr="00271F7C">
        <w:t>1-OHPy</w:t>
      </w:r>
      <w:r>
        <w:t xml:space="preserve"> de 2-3x chez le fumeur. Le ratio est plus faible pour le 3-OHBaP. Il existe une corrélation entre les 2 (r=0.5 ; p&lt;0.01)</w:t>
      </w:r>
      <w:r w:rsidR="00FE2B6A">
        <w:t>.</w:t>
      </w:r>
    </w:p>
    <w:p w:rsidR="00271F7C" w:rsidRDefault="00271F7C" w:rsidP="00643D67">
      <w:pPr>
        <w:spacing w:after="0" w:line="240" w:lineRule="auto"/>
        <w:jc w:val="both"/>
      </w:pPr>
    </w:p>
    <w:p w:rsidR="00FE2B6A" w:rsidRDefault="00FE2B6A" w:rsidP="00643D67">
      <w:pPr>
        <w:jc w:val="both"/>
      </w:pPr>
      <w:r>
        <w:br w:type="page"/>
      </w:r>
    </w:p>
    <w:p w:rsidR="00FE2B6A" w:rsidRPr="009957FF" w:rsidRDefault="009957FF" w:rsidP="006636B1">
      <w:pPr>
        <w:pStyle w:val="Titre2"/>
        <w:numPr>
          <w:ilvl w:val="0"/>
          <w:numId w:val="13"/>
        </w:numPr>
        <w:jc w:val="both"/>
        <w:rPr>
          <w:lang w:val="en-US"/>
        </w:rPr>
      </w:pPr>
      <w:bookmarkStart w:id="6" w:name="_Toc491027428"/>
      <w:r w:rsidRPr="009957FF">
        <w:rPr>
          <w:lang w:val="en-US"/>
        </w:rPr>
        <w:t xml:space="preserve">Polycyclic aromatic hydrocarbons at fire stations: </w:t>
      </w:r>
      <w:proofErr w:type="spellStart"/>
      <w:r w:rsidRPr="009957FF">
        <w:rPr>
          <w:lang w:val="en-US"/>
        </w:rPr>
        <w:t>firefighters’exposure</w:t>
      </w:r>
      <w:proofErr w:type="spellEnd"/>
      <w:r w:rsidRPr="009957FF">
        <w:rPr>
          <w:lang w:val="en-US"/>
        </w:rPr>
        <w:t xml:space="preserve"> monitoring and </w:t>
      </w:r>
      <w:proofErr w:type="spellStart"/>
      <w:r w:rsidRPr="009957FF">
        <w:rPr>
          <w:lang w:val="en-US"/>
        </w:rPr>
        <w:t>biomonitoring</w:t>
      </w:r>
      <w:proofErr w:type="spellEnd"/>
      <w:r w:rsidRPr="009957FF">
        <w:rPr>
          <w:lang w:val="en-US"/>
        </w:rPr>
        <w:t>, and assessment of the</w:t>
      </w:r>
      <w:r w:rsidR="008860F0">
        <w:rPr>
          <w:lang w:val="en-US"/>
        </w:rPr>
        <w:t xml:space="preserve"> </w:t>
      </w:r>
      <w:r w:rsidRPr="009957FF">
        <w:rPr>
          <w:lang w:val="en-US"/>
        </w:rPr>
        <w:t>contribution to total internal dose</w:t>
      </w:r>
      <w:r>
        <w:rPr>
          <w:lang w:val="en-US"/>
        </w:rPr>
        <w:t xml:space="preserve"> – Oliveira – Journal of Hazardous Materials 2017</w:t>
      </w:r>
      <w:bookmarkEnd w:id="6"/>
    </w:p>
    <w:p w:rsidR="00FE2B6A" w:rsidRPr="000E1084" w:rsidRDefault="001B1B46" w:rsidP="00643D67">
      <w:pPr>
        <w:spacing w:after="0" w:line="240" w:lineRule="auto"/>
        <w:jc w:val="both"/>
      </w:pPr>
      <w:r>
        <w:fldChar w:fldCharType="begin"/>
      </w:r>
      <w:r>
        <w:instrText xml:space="preserve"> ADDIN ZOTERO_ITEM CSL_CITATION {"citationID":"QL2U1WzX","properties":{"formattedCitation":"(Oliveira et al. 2017)","plainCitation":"(Oliveira et al. 2017)","noteIndex":0},"citationItems":[{"id":383,"uris":["http://zotero.org/users/4687044/items/UXRLWNHB"],"uri":["http://zotero.org/users/4687044/items/UXRLWNHB"],"itemData":{"id":383,"type":"article-journal","title":"Polycyclic aromatic hydrocarbons at fire stations: firefighters' exposure monitoring and biomonitoring, and assessment of the contribution to total internal dose","container-title":"J Hazard Mater","page":"184-194","volume":"323","issue":"Pt A","archive_location":"26997333","abstract":"This work characterizes levels of eighteen polycyclic aromatic hydrocarbons (PAHs) in the breathing air zone of firefighters during their regular work shift at eight Portuguese fire stations, and the firefighters' total internal dose by six urinary monohydroxyl metabolites (OH-PAHs). Total PAHs (ΣPAHs) concentrations varied widely (46.4-428ng/m(3)), mainly due to site specificity (urban/rural) and characteristics (age and layout) of buildings. Airborne PAHs with 2-3 rings were the most abundant (63.9-95.7% ΣPAHs). Similarly, urinary 1-hydroxynaphthalene and 1-hydroxyacenaphthene were the predominant metabolites (66-96% ΣOH-PAHs). Naphthalene contributed the most to carcinogenic ΣPAHs (39.4-78.1%) in majority of firehouses; benzo[a]pyrene, the marker of carcinogenic PAHs, accounted with 1.5-10%. Statistically positive significant correlations (r≥0.733, p≤0.025) were observed between ΣPAHs and urinary ΣOH-PAHs for firefighters of four fire stations suggesting that, at these sites, indoor air was their major exposure source of PAHs. Firefighter's personal exposure to PAHs at Portuguese fire stations were well below the existent occupational exposure limits. Also, the quantified concentrations of post-shift urinary 1-hydroxypyrene in all firefighters were clearly lower than the benchmark level (0.5μmol/mol) recommended by the American Conference of Governmental Industrial Hygienists.","DOI":"10.1016/j.jhazmat.2016.03.012","ISSN":"1873-3336","shortTitle":"Polycyclic aromatic hydrocarbons at fire stations: firefighters' exposure monitoring and biomonitoring, and assessment of the contribution to total internal dose","language":"eng","author":[{"family":"Oliveira","given":"M."},{"family":"Slezakova","given":"K."},{"family":"Alves","given":"M. J."},{"family":"Fernandes","given":"A."},{"family":"Teixeira","given":"J. P."},{"family":"Delerue-Matos","given":"C."},{"family":"Pereira","given":"M. D."},{"family":"Morais","given":"S."}],"issued":{"date-parts":[["2017",2]]}}}],"schema":"https://github.com/citation-style-language/schema/raw/master/csl-citation.json"} </w:instrText>
      </w:r>
      <w:r>
        <w:fldChar w:fldCharType="separate"/>
      </w:r>
      <w:r w:rsidRPr="001B1B46">
        <w:rPr>
          <w:rFonts w:ascii="Calibri" w:hAnsi="Calibri" w:cs="Calibri"/>
        </w:rPr>
        <w:t>(Oliveira et al. 2017)</w:t>
      </w:r>
      <w:r>
        <w:fldChar w:fldCharType="end"/>
      </w:r>
    </w:p>
    <w:p w:rsidR="009957FF" w:rsidRPr="000E1084" w:rsidRDefault="009957FF" w:rsidP="00643D67">
      <w:pPr>
        <w:spacing w:after="0" w:line="240" w:lineRule="auto"/>
        <w:jc w:val="both"/>
      </w:pPr>
    </w:p>
    <w:p w:rsidR="009957FF" w:rsidRDefault="009957FF" w:rsidP="00643D67">
      <w:pPr>
        <w:spacing w:after="0" w:line="240" w:lineRule="auto"/>
        <w:jc w:val="both"/>
      </w:pPr>
      <w:r w:rsidRPr="009957FF">
        <w:t xml:space="preserve">Ce travail caractérise les niveaux </w:t>
      </w:r>
      <w:r>
        <w:t xml:space="preserve">atmosphériques </w:t>
      </w:r>
      <w:r w:rsidRPr="009957FF">
        <w:t xml:space="preserve">de dix-huit HAP dans huit casernes de pompiers portugaises et la dose </w:t>
      </w:r>
      <w:r>
        <w:t>absorbée par le biais de la mesure de</w:t>
      </w:r>
      <w:r w:rsidRPr="009957FF">
        <w:t xml:space="preserve"> six métabolites urinaires de </w:t>
      </w:r>
      <w:proofErr w:type="spellStart"/>
      <w:r w:rsidRPr="009957FF">
        <w:t>monohydroxyl</w:t>
      </w:r>
      <w:proofErr w:type="spellEnd"/>
      <w:r w:rsidRPr="009957FF">
        <w:t xml:space="preserve"> (OH-HAP).</w:t>
      </w:r>
    </w:p>
    <w:p w:rsidR="009957FF" w:rsidRDefault="009957FF" w:rsidP="00643D67">
      <w:pPr>
        <w:spacing w:after="0" w:line="240" w:lineRule="auto"/>
        <w:jc w:val="both"/>
      </w:pPr>
    </w:p>
    <w:p w:rsidR="00504B2B" w:rsidRDefault="00504B2B" w:rsidP="00643D67">
      <w:pPr>
        <w:spacing w:after="0" w:line="240" w:lineRule="auto"/>
        <w:jc w:val="both"/>
      </w:pPr>
      <w:r w:rsidRPr="001B1B46">
        <w:rPr>
          <w:lang w:val="en-US"/>
        </w:rPr>
        <w:t xml:space="preserve">Les HAP </w:t>
      </w:r>
      <w:proofErr w:type="spellStart"/>
      <w:r w:rsidRPr="001B1B46">
        <w:rPr>
          <w:lang w:val="en-US"/>
        </w:rPr>
        <w:t>sont</w:t>
      </w:r>
      <w:proofErr w:type="spellEnd"/>
      <w:r w:rsidRPr="001B1B46">
        <w:rPr>
          <w:lang w:val="en-US"/>
        </w:rPr>
        <w:t xml:space="preserve"> des agents </w:t>
      </w:r>
      <w:proofErr w:type="spellStart"/>
      <w:r w:rsidRPr="001B1B46">
        <w:rPr>
          <w:lang w:val="en-US"/>
        </w:rPr>
        <w:t>cytotoxiques</w:t>
      </w:r>
      <w:proofErr w:type="spellEnd"/>
      <w:r w:rsidRPr="001B1B46">
        <w:rPr>
          <w:lang w:val="en-US"/>
        </w:rPr>
        <w:t xml:space="preserve"> et </w:t>
      </w:r>
      <w:proofErr w:type="spellStart"/>
      <w:r w:rsidRPr="001B1B46">
        <w:rPr>
          <w:lang w:val="en-US"/>
        </w:rPr>
        <w:t>mutagènes</w:t>
      </w:r>
      <w:proofErr w:type="spellEnd"/>
      <w:r w:rsidR="001B1B46" w:rsidRPr="001B1B46">
        <w:rPr>
          <w:lang w:val="en-US"/>
        </w:rPr>
        <w:t xml:space="preserve"> </w:t>
      </w:r>
      <w:r w:rsidR="001B1B46">
        <w:fldChar w:fldCharType="begin"/>
      </w:r>
      <w:r w:rsidR="001B1B46" w:rsidRPr="001B1B46">
        <w:rPr>
          <w:lang w:val="en-US"/>
        </w:rPr>
        <w:instrText xml:space="preserve"> ADDIN ZOTERO_ITEM CSL_CITATION {"citationID":"Vq3Es6RE","properties":{"formattedCitation":"(IARC Working Group on the Evaluation of Carcinogenic Risks 2002, 2010)","plainCitation":"(IARC Working Group on the Evaluation of Carcinogenic Risks 2002, 2010)","noteIndex":0},"citationItems":[{"id":281,"uris":["http://zotero.org/users/4687044/items/5Z89TZBZ"],"uri":["http://zotero.org/users/4687044/items/5Z89TZBZ"],"itemData":{"id":281,"type":"article-journal","title":"Some traditional herbal medicines, some mycotoxins, naphthalene and styrene","container-title":"IARC Monogr Eval Carcinog Risks Hum","page":"1-556","volume":"82","archive_location":"12687954","ISSN":"1017-1606","shortTitle":"Some traditional herbal medicines, some mycotoxins, naphthalene and styrene","language":"eng","author":[{"family":"IARC Working Group on the Evaluation of Carcinogenic Risks","given":""}],"issued":{"date-parts":[["2002"]]}}},{"id":287,"uris":["http://zotero.org/users/4687044/items/7VSLIUDW"],"uri":["http://zotero.org/users/4687044/items/7VSLIUDW"],"itemData":{"id":287,"type":"article-journal","title":"Some non-heterocyclic polycyclic aromatic hydrocarbons and some related exposures","container-title":"IARC Monogr Eval Carcinog Risks Hum","page":"1-853","volume":"92","archive_location":"21141735","ISSN":"1017-1606","shortTitle":"Some non-heterocyclic polycyclic aromatic hydrocarbons and some related exposures","language":"eng","author":[{"family":"IARC Working Group on the Evaluation of Carcinogenic Risks","given":""}],"issued":{"date-parts":[["2010"]]}}}],"schema":"https://github.com/citation-style-language/schema/raw/master/csl-citation.json"} </w:instrText>
      </w:r>
      <w:r w:rsidR="001B1B46">
        <w:fldChar w:fldCharType="separate"/>
      </w:r>
      <w:r w:rsidR="001B1B46" w:rsidRPr="001B1B46">
        <w:rPr>
          <w:rFonts w:ascii="Calibri" w:hAnsi="Calibri" w:cs="Calibri"/>
          <w:lang w:val="en-US"/>
        </w:rPr>
        <w:t>(IARC Working Group on the Evaluation of Carcinogenic Risks 2002, 2010)</w:t>
      </w:r>
      <w:r w:rsidR="001B1B46">
        <w:fldChar w:fldCharType="end"/>
      </w:r>
      <w:r w:rsidRPr="001B1B46">
        <w:rPr>
          <w:lang w:val="en-US"/>
        </w:rPr>
        <w:t xml:space="preserve">. </w:t>
      </w:r>
      <w:r>
        <w:t>De récents éléments plaident également pour un risque cardiovasculaire</w:t>
      </w:r>
      <w:r w:rsidR="001B1B46">
        <w:t xml:space="preserve"> </w:t>
      </w:r>
      <w:r w:rsidR="001B1B46">
        <w:fldChar w:fldCharType="begin"/>
      </w:r>
      <w:r w:rsidR="001B1B46">
        <w:instrText xml:space="preserve"> ADDIN ZOTERO_ITEM CSL_CITATION {"citationID":"a7X5UC86","properties":{"formattedCitation":"(Lewtas 2007)","plainCitation":"(Lewtas 2007)","noteIndex":0},"citationItems":[{"id":352,"uris":["http://zotero.org/users/4687044/items/87WPZM2R"],"uri":["http://zotero.org/users/4687044/items/87WPZM2R"],"itemData":{"id":352,"type":"article-journal","title":"Air pollution combustion emissions: characterization of causative agents and mechanisms associated with cancer, reproductive, and cardiovascular effects","container-title":"Mutat Res","page":"95-133","volume":"636","issue":"1-3","archive_location":"17951105","abstract":"Combustion emissions account for over half of the fine particle (PM(2.5)) air pollution and most of the primary particulate organic matter. Human exposure to combustion emissions including the associated airborne fine particles and mutagenic and carcinogenic constituents (e.g., polycyclic aromatic compounds (PAC), nitro-PAC) have been studied in populations in Europe, America, Asia, and increasingly in third-world counties. Bioassay-directed fractionation studies of particulate organic air pollution have identified mutagenic and carcinogenic polycyclic aromatic hydrocarbons (PAH), nitrated PAH, nitro-lactones, and lower molecular weight compounds from cooking. A number of these components are significant sources of human exposure to mutagenic and carcinogenic chemicals that may also cause oxidative and DNA damage that can lead to reproductive and cardiovascular effects. Chemical and physical tracers have been used to apportion outdoor and indoor and personal exposures to airborne particles between various combustion emissions and other sources. These sources include vehicles (e.g., diesel and gasoline vehicles), heating and power sources (e.g., including coal, oil, and biomass), indoor sources (e.g., cooking, heating, and tobacco smoke), as well as secondary organic aerosols and pollutants derived from long-range transport. Biomarkers of exposure, dose and susceptibility have been measured in populations exposed to air pollution combustion emissions. Biomarkers have included metabolic genotype, DNA adducts, PAH metabolites, and urinary mutagenic activity. A number of studies have shown a significant correlation of exposure to PM(2.5) with these biomarkers. In addition, stratification by genotype increased this correlation. New multivariate receptor models, recently used to determine the sources of ambient particles, are now being explored in the analysis of human exposure and biomarker data. Human studies of both short- and long-term exposures to combustion emissions and ambient fine particulate air pollution have been associated with measures of genetic damage. Long-term epidemiologic studies have reported an increased risk of all causes of mortality, cardiopulmonary mortality, and lung cancer mortality associated with increasing exposures to air pollution. Adverse reproductive effects (e.g., risk for low birth weight) have also recently been reported in Eastern Europe and North America. Although there is substantial evidence that PAH or substituted PAH may be causative agents in cancer and reproductive effects, an increasing number of studies investigating cardiopulmonary and cardiovascular effects are investigating these and other potential causative agents from air pollution combustion sources.","DOI":"10.1016/j.mrrev.2007.08.003","ISSN":"0027-5107","shortTitle":"Air pollution combustion emissions: characterization of causative agents and mechanisms associated with cancer, reproductive, and cardiovascular effects","language":"eng","author":[{"family":"Lewtas","given":"J."}],"issued":{"date-parts":[["2007",12]]}}}],"schema":"https://github.com/citation-style-language/schema/raw/master/csl-citation.json"} </w:instrText>
      </w:r>
      <w:r w:rsidR="001B1B46">
        <w:fldChar w:fldCharType="separate"/>
      </w:r>
      <w:r w:rsidR="001B1B46" w:rsidRPr="001B1B46">
        <w:rPr>
          <w:rFonts w:ascii="Calibri" w:hAnsi="Calibri" w:cs="Calibri"/>
        </w:rPr>
        <w:t>(</w:t>
      </w:r>
      <w:proofErr w:type="spellStart"/>
      <w:r w:rsidR="001B1B46" w:rsidRPr="001B1B46">
        <w:rPr>
          <w:rFonts w:ascii="Calibri" w:hAnsi="Calibri" w:cs="Calibri"/>
        </w:rPr>
        <w:t>Lewtas</w:t>
      </w:r>
      <w:proofErr w:type="spellEnd"/>
      <w:r w:rsidR="001B1B46" w:rsidRPr="001B1B46">
        <w:rPr>
          <w:rFonts w:ascii="Calibri" w:hAnsi="Calibri" w:cs="Calibri"/>
        </w:rPr>
        <w:t xml:space="preserve"> 2007)</w:t>
      </w:r>
      <w:r w:rsidR="001B1B46">
        <w:fldChar w:fldCharType="end"/>
      </w:r>
      <w:r>
        <w:t>.</w:t>
      </w:r>
    </w:p>
    <w:p w:rsidR="00504B2B" w:rsidRDefault="00504B2B" w:rsidP="00643D67">
      <w:pPr>
        <w:spacing w:after="0" w:line="240" w:lineRule="auto"/>
        <w:jc w:val="both"/>
      </w:pPr>
    </w:p>
    <w:p w:rsidR="003B1E76" w:rsidRDefault="003B1E76" w:rsidP="00643D67">
      <w:pPr>
        <w:spacing w:after="0" w:line="240" w:lineRule="auto"/>
        <w:jc w:val="both"/>
      </w:pPr>
      <w:r>
        <w:t>Suivi de 8 SPP / site. Exclusion des SP exposés à une mission incendie ou au tabac dans les 5 jours avant le prélèvement. Prélèvement urinaire en fin de garde.</w:t>
      </w:r>
    </w:p>
    <w:p w:rsidR="003B1E76" w:rsidRDefault="003B1E76" w:rsidP="00643D67">
      <w:pPr>
        <w:spacing w:after="0" w:line="240" w:lineRule="auto"/>
        <w:jc w:val="both"/>
      </w:pPr>
    </w:p>
    <w:p w:rsidR="009957FF" w:rsidRPr="009957FF" w:rsidRDefault="009957FF" w:rsidP="00643D67">
      <w:pPr>
        <w:spacing w:after="0" w:line="240" w:lineRule="auto"/>
        <w:jc w:val="both"/>
        <w:rPr>
          <w:u w:val="single"/>
        </w:rPr>
      </w:pPr>
      <w:r w:rsidRPr="009957FF">
        <w:rPr>
          <w:u w:val="single"/>
        </w:rPr>
        <w:t>Résultats :</w:t>
      </w:r>
    </w:p>
    <w:p w:rsidR="009957FF" w:rsidRDefault="009957FF" w:rsidP="00643D67">
      <w:pPr>
        <w:spacing w:after="0" w:line="240" w:lineRule="auto"/>
        <w:jc w:val="both"/>
      </w:pPr>
      <w:r w:rsidRPr="009957FF">
        <w:t>L</w:t>
      </w:r>
      <w:r>
        <w:t>es concentrations atmosphériques totales d'HAP</w:t>
      </w:r>
      <w:r w:rsidRPr="009957FF">
        <w:t xml:space="preserve"> variaient largement (46,4-428 </w:t>
      </w:r>
      <w:proofErr w:type="spellStart"/>
      <w:r w:rsidRPr="009957FF">
        <w:t>ng</w:t>
      </w:r>
      <w:proofErr w:type="spellEnd"/>
      <w:r w:rsidRPr="009957FF">
        <w:t xml:space="preserve"> / m3), principalement en raison de la spécificité du site (urbain / rural) et des caractéristiques (âge et disposition) des bâtiments. Les </w:t>
      </w:r>
      <w:r>
        <w:t>HAP légers aéroportés (</w:t>
      </w:r>
      <w:r w:rsidRPr="009957FF">
        <w:t xml:space="preserve">2-3 </w:t>
      </w:r>
      <w:r>
        <w:t>cycles)</w:t>
      </w:r>
      <w:r w:rsidRPr="009957FF">
        <w:t xml:space="preserve"> étaient les plus abondants (63,9-95,7%).</w:t>
      </w:r>
    </w:p>
    <w:p w:rsidR="009957FF" w:rsidRDefault="009957FF" w:rsidP="00643D67">
      <w:pPr>
        <w:spacing w:after="0" w:line="240" w:lineRule="auto"/>
        <w:jc w:val="both"/>
      </w:pPr>
      <w:r>
        <w:t>L</w:t>
      </w:r>
      <w:r w:rsidRPr="009957FF">
        <w:t>e 1-hydroxynaphtalène urinaire et le 1-hydroxyacénaphtène étaient les métabolites prédominants (66-96%).</w:t>
      </w:r>
    </w:p>
    <w:p w:rsidR="00FD4C1E" w:rsidRDefault="009957FF" w:rsidP="00643D67">
      <w:pPr>
        <w:spacing w:after="0" w:line="240" w:lineRule="auto"/>
        <w:jc w:val="both"/>
      </w:pPr>
      <w:r w:rsidRPr="009957FF">
        <w:t xml:space="preserve">Le naphtalène </w:t>
      </w:r>
      <w:r>
        <w:t>était l’</w:t>
      </w:r>
      <w:r w:rsidRPr="009957FF">
        <w:t xml:space="preserve">HAP </w:t>
      </w:r>
      <w:r>
        <w:t xml:space="preserve">cancérigène le plus </w:t>
      </w:r>
      <w:r w:rsidR="00504B2B">
        <w:t>élevé</w:t>
      </w:r>
      <w:r w:rsidRPr="009957FF">
        <w:t xml:space="preserve"> (39,4-78,1%) dans la majorité des casernes de pompiers</w:t>
      </w:r>
      <w:r w:rsidR="00FD4C1E">
        <w:t xml:space="preserve"> (moins élevé dans les centres ruraux).</w:t>
      </w:r>
    </w:p>
    <w:p w:rsidR="00504B2B" w:rsidRDefault="00504B2B" w:rsidP="00643D67">
      <w:pPr>
        <w:spacing w:after="0" w:line="240" w:lineRule="auto"/>
        <w:jc w:val="both"/>
      </w:pPr>
      <w:r>
        <w:t xml:space="preserve">Le </w:t>
      </w:r>
      <w:proofErr w:type="spellStart"/>
      <w:r w:rsidR="009957FF" w:rsidRPr="009957FF">
        <w:t>Benzo</w:t>
      </w:r>
      <w:proofErr w:type="spellEnd"/>
      <w:r w:rsidR="009957FF" w:rsidRPr="009957FF">
        <w:t xml:space="preserve"> [a] pyrène, marqueur des HAP cancérogènes, représentait 1,5 à 10%</w:t>
      </w:r>
      <w:r>
        <w:t xml:space="preserve"> de tous les HAP</w:t>
      </w:r>
      <w:r w:rsidR="009957FF" w:rsidRPr="009957FF">
        <w:t xml:space="preserve">. </w:t>
      </w:r>
      <w:r w:rsidR="00FD4C1E">
        <w:t>L</w:t>
      </w:r>
      <w:r w:rsidR="00FD4C1E" w:rsidRPr="00FD4C1E">
        <w:t xml:space="preserve">es concentrations médianes de </w:t>
      </w:r>
      <w:proofErr w:type="spellStart"/>
      <w:r w:rsidR="00FD4C1E" w:rsidRPr="00FD4C1E">
        <w:t>benzo</w:t>
      </w:r>
      <w:proofErr w:type="spellEnd"/>
      <w:r w:rsidR="00FD4C1E" w:rsidRPr="00FD4C1E">
        <w:t xml:space="preserve"> [a] pyrène des pompiers </w:t>
      </w:r>
      <w:r w:rsidR="00FD4C1E">
        <w:t xml:space="preserve">d’un centre </w:t>
      </w:r>
      <w:r w:rsidR="00643D67">
        <w:t>urbain</w:t>
      </w:r>
      <w:r w:rsidR="00FD4C1E" w:rsidRPr="00FD4C1E">
        <w:t xml:space="preserve"> ont dépassé de 10 à 20 fois la valeur limite existante de 1 </w:t>
      </w:r>
      <w:proofErr w:type="spellStart"/>
      <w:r w:rsidR="00FD4C1E" w:rsidRPr="00FD4C1E">
        <w:t>ng</w:t>
      </w:r>
      <w:proofErr w:type="spellEnd"/>
      <w:r w:rsidR="00FD4C1E" w:rsidRPr="00FD4C1E">
        <w:t xml:space="preserve"> / m3 (teneur totale moyenne annuelle en PM10) pour l'air ambiant</w:t>
      </w:r>
      <w:r w:rsidR="00FD4C1E">
        <w:t>.</w:t>
      </w:r>
    </w:p>
    <w:p w:rsidR="00504B2B" w:rsidRDefault="009957FF" w:rsidP="00643D67">
      <w:pPr>
        <w:spacing w:after="0" w:line="240" w:lineRule="auto"/>
        <w:jc w:val="both"/>
      </w:pPr>
      <w:r w:rsidRPr="009957FF">
        <w:t>Des corrélations significatives statistiquement positives (r ≥ 0,733, p ≤ 0,02</w:t>
      </w:r>
      <w:r w:rsidR="00504B2B">
        <w:t xml:space="preserve">5) ont été observées entre les HAP atmosphériques et </w:t>
      </w:r>
      <w:r w:rsidRPr="009957FF">
        <w:t xml:space="preserve">urinaires pour les sapeurs-pompiers de quatre casernes de pompiers, ce qui laisse supposer que l'air intérieur était leur principale source de </w:t>
      </w:r>
      <w:r w:rsidR="00504B2B">
        <w:t>contamination</w:t>
      </w:r>
      <w:r w:rsidRPr="009957FF">
        <w:t>.</w:t>
      </w:r>
    </w:p>
    <w:p w:rsidR="00504B2B" w:rsidRDefault="00504B2B" w:rsidP="00643D67">
      <w:pPr>
        <w:spacing w:after="0" w:line="240" w:lineRule="auto"/>
        <w:jc w:val="both"/>
      </w:pPr>
    </w:p>
    <w:p w:rsidR="00504B2B" w:rsidRPr="00504B2B" w:rsidRDefault="00504B2B" w:rsidP="00643D67">
      <w:pPr>
        <w:spacing w:after="0" w:line="240" w:lineRule="auto"/>
        <w:jc w:val="both"/>
        <w:rPr>
          <w:u w:val="single"/>
        </w:rPr>
      </w:pPr>
      <w:r w:rsidRPr="00504B2B">
        <w:rPr>
          <w:u w:val="single"/>
        </w:rPr>
        <w:t>Discussion :</w:t>
      </w:r>
    </w:p>
    <w:p w:rsidR="00FD4C1E" w:rsidRDefault="00FD4C1E" w:rsidP="00643D67">
      <w:pPr>
        <w:spacing w:after="0" w:line="240" w:lineRule="auto"/>
        <w:jc w:val="both"/>
      </w:pPr>
      <w:r>
        <w:t>Les centres les plus pollués étaient les plus anciens, en zone urbaine.</w:t>
      </w:r>
    </w:p>
    <w:p w:rsidR="00643D67" w:rsidRDefault="009957FF" w:rsidP="00643D67">
      <w:pPr>
        <w:spacing w:after="0" w:line="240" w:lineRule="auto"/>
        <w:jc w:val="both"/>
      </w:pPr>
      <w:r w:rsidRPr="009957FF">
        <w:t>L'exposition personnelle des pompiers aux HAP dans les casernes de pompiers portugaises était inférieure aux limites d'exposition professionnelle existantes.</w:t>
      </w:r>
      <w:r w:rsidR="00643D67">
        <w:t xml:space="preserve"> En revanche, il a été observé en milieu urbain des concentrations atmosphériques supérieures au seuil de qualité de l’air.</w:t>
      </w:r>
    </w:p>
    <w:p w:rsidR="009957FF" w:rsidRPr="009957FF" w:rsidRDefault="00643D67" w:rsidP="00643D67">
      <w:pPr>
        <w:spacing w:after="0" w:line="240" w:lineRule="auto"/>
        <w:jc w:val="both"/>
      </w:pPr>
      <w:r>
        <w:t>L</w:t>
      </w:r>
      <w:r w:rsidR="009957FF" w:rsidRPr="009957FF">
        <w:t>es concentrations quantifiées de 1-h</w:t>
      </w:r>
      <w:r w:rsidR="00504B2B">
        <w:t>ydroxypyrène urinaire</w:t>
      </w:r>
      <w:r w:rsidR="009957FF" w:rsidRPr="009957FF">
        <w:t xml:space="preserve"> post-</w:t>
      </w:r>
      <w:r w:rsidR="00504B2B">
        <w:t>garde</w:t>
      </w:r>
      <w:r w:rsidR="009957FF" w:rsidRPr="009957FF">
        <w:t xml:space="preserve"> </w:t>
      </w:r>
      <w:r w:rsidR="00504B2B">
        <w:t>chez</w:t>
      </w:r>
      <w:r w:rsidR="009957FF" w:rsidRPr="009957FF">
        <w:t xml:space="preserve"> tous les pompiers étaient nettement inférieures au niveau de référence (0</w:t>
      </w:r>
      <w:r w:rsidR="00504B2B">
        <w:t>,5 mol / mol) recommandé par l’ACGIH</w:t>
      </w:r>
      <w:r w:rsidR="009957FF" w:rsidRPr="009957FF">
        <w:t>.</w:t>
      </w:r>
    </w:p>
    <w:p w:rsidR="009957FF" w:rsidRDefault="009957FF" w:rsidP="00643D67">
      <w:pPr>
        <w:spacing w:after="0" w:line="240" w:lineRule="auto"/>
        <w:jc w:val="both"/>
      </w:pPr>
    </w:p>
    <w:p w:rsidR="00643D67" w:rsidRDefault="00643D67">
      <w:r>
        <w:br w:type="page"/>
      </w:r>
    </w:p>
    <w:p w:rsidR="00643D67" w:rsidRPr="00643D67" w:rsidRDefault="00643D67" w:rsidP="006636B1">
      <w:pPr>
        <w:pStyle w:val="Titre2"/>
        <w:numPr>
          <w:ilvl w:val="0"/>
          <w:numId w:val="13"/>
        </w:numPr>
        <w:rPr>
          <w:lang w:val="en-US"/>
        </w:rPr>
      </w:pPr>
      <w:bookmarkStart w:id="7" w:name="_Toc491027429"/>
      <w:r w:rsidRPr="00643D67">
        <w:rPr>
          <w:lang w:val="en-US"/>
        </w:rPr>
        <w:t xml:space="preserve">Firefighters’ exposure </w:t>
      </w:r>
      <w:proofErr w:type="spellStart"/>
      <w:r w:rsidRPr="00643D67">
        <w:rPr>
          <w:lang w:val="en-US"/>
        </w:rPr>
        <w:t>biomonitoring</w:t>
      </w:r>
      <w:proofErr w:type="spellEnd"/>
      <w:r w:rsidRPr="00643D67">
        <w:rPr>
          <w:lang w:val="en-US"/>
        </w:rPr>
        <w:t>: Impact of firefighting activities</w:t>
      </w:r>
      <w:r w:rsidR="008860F0">
        <w:rPr>
          <w:lang w:val="en-US"/>
        </w:rPr>
        <w:t xml:space="preserve"> </w:t>
      </w:r>
      <w:r w:rsidRPr="00643D67">
        <w:rPr>
          <w:lang w:val="en-US"/>
        </w:rPr>
        <w:t xml:space="preserve">on levels of urinary </w:t>
      </w:r>
      <w:proofErr w:type="spellStart"/>
      <w:r w:rsidRPr="00643D67">
        <w:rPr>
          <w:lang w:val="en-US"/>
        </w:rPr>
        <w:t>monohydroxyl</w:t>
      </w:r>
      <w:proofErr w:type="spellEnd"/>
      <w:r w:rsidRPr="00643D67">
        <w:rPr>
          <w:lang w:val="en-US"/>
        </w:rPr>
        <w:t xml:space="preserve"> metabolites</w:t>
      </w:r>
      <w:r>
        <w:rPr>
          <w:lang w:val="en-US"/>
        </w:rPr>
        <w:t xml:space="preserve"> –</w:t>
      </w:r>
      <w:r w:rsidRPr="00643D67">
        <w:rPr>
          <w:lang w:val="en-US"/>
        </w:rPr>
        <w:t xml:space="preserve"> Oliveira</w:t>
      </w:r>
      <w:r>
        <w:rPr>
          <w:lang w:val="en-US"/>
        </w:rPr>
        <w:t xml:space="preserve"> - </w:t>
      </w:r>
      <w:r w:rsidRPr="00643D67">
        <w:rPr>
          <w:lang w:val="en-US"/>
        </w:rPr>
        <w:t>International Journal of Hygiene and</w:t>
      </w:r>
      <w:r>
        <w:rPr>
          <w:lang w:val="en-US"/>
        </w:rPr>
        <w:t xml:space="preserve"> </w:t>
      </w:r>
      <w:r w:rsidRPr="00643D67">
        <w:rPr>
          <w:lang w:val="en-US"/>
        </w:rPr>
        <w:t>Environmental Health</w:t>
      </w:r>
      <w:r>
        <w:rPr>
          <w:lang w:val="en-US"/>
        </w:rPr>
        <w:t xml:space="preserve"> 2016</w:t>
      </w:r>
      <w:bookmarkEnd w:id="7"/>
    </w:p>
    <w:p w:rsidR="00643D67" w:rsidRPr="000E1084" w:rsidRDefault="001B1B46" w:rsidP="00643D67">
      <w:pPr>
        <w:spacing w:after="0" w:line="240" w:lineRule="auto"/>
        <w:jc w:val="both"/>
      </w:pPr>
      <w:r>
        <w:fldChar w:fldCharType="begin"/>
      </w:r>
      <w:r>
        <w:instrText xml:space="preserve"> ADDIN ZOTERO_ITEM CSL_CITATION {"citationID":"drjIuGTV","properties":{"formattedCitation":"(Oliveira et al. 2016)","plainCitation":"(Oliveira et al. 2016)","noteIndex":0},"citationItems":[{"id":380,"uris":["http://zotero.org/users/4687044/items/9H92339D"],"uri":["http://zotero.org/users/4687044/items/9H92339D"],"itemData":{"id":380,"type":"article-journal","title":"Firefighters' exposure biomonitoring: Impact of firefighting activities on levels of urinary monohydroxyl metabolites","container-title":"Int J Hyg Environ Health","page":"857-866","volume":"219","issue":"8","archive_location":"27449739","abstract":"The concentrations of six urinary monohydroxyl metabolites (OH-PAHs) of polycyclic aromatic hydrocarbons, namely 1-hydroxynaphthalene, 1-hydroxyacenaphthene, 2-hydroxyfluorene, 1-hydroxyphenanthrene, 1-hydroxypyrene (1OHPy), and 3-hydroxybenzo[a]pyrene, were assessed in the post-shift urine of wildland firefighters involved in fire combat activities at six Portuguese fire corporations, and compared with those of non-exposed subjects. Overall, median levels of urinary individual and total OH-PAHs (ΣOH-PAHs) suggest an increased exposure to polycyclic aromatic hydrocarbons during firefighting activities with ΣOH-PAH levels in exposed firefighters 1.7-35 times higher than in non-exposed ones. Urinary 1-hydroxynaphthalene and/or 1-hydroxyacenapthene were the predominant compounds, representing 63-98% of ΣOH-PAHs, followed by 2-hydroxyfluorene (1-17%), 1-hydroxyphenanthrene (1-13%), and 1OHPy (0.3-10%). A similar profile was observed when gender discrimination was considered. Participation in fire combat activities promoted an increase of the distribution percentage of 1-hydroxynaphthalene and 1-hydroxyacenaphthene, while contributions of 1-hydroxyphenanthrene and 1OHPy decreased. The detected urinary 1OHPy concentrations (1.73×10(-2) to 0.152μmol/mol creatinine in exposed subjects versus 1.21×10(-2) to 5.44×10(-2)μmol/mol creatinine in non-exposed individuals) were lower than the benchmark level (0.5μmol/mol creatinine) proposed by the American Conference of Governmental Industrial Hygienists. This compound, considered the biomarker of exposure to PAHs, was the less abundant one from the six analyzed biomarkers. Thus the inclusion of other metabolites, in addition to 1OHPy, in future studies is suggested to better estimate firefighters' occupational exposure to PAHs. Moreover, strong to moderate Spearman correlations were observed between individual compounds and ΣOH-PAHs corroborating the prevalence of an emission source.","DOI":"10.1016/j.ijheh.2016.07.011","ISSN":"1618-131X","shortTitle":"Firefighters' exposure biomonitoring: Impact of firefighting activities on levels of urinary monohydroxyl metabolites","language":"eng","author":[{"family":"Oliveira","given":"M."},{"family":"Slezakova","given":"K."},{"family":"Alves","given":"M. J."},{"family":"Fernandes","given":"A."},{"family":"Teixeira","given":"J. P."},{"family":"Delerue-Matos","given":"C."},{"family":"Pereira","given":"M. D."},{"family":"Morais","given":"S."}],"issued":{"date-parts":[["2016",11]]}}}],"schema":"https://github.com/citation-style-language/schema/raw/master/csl-citation.json"} </w:instrText>
      </w:r>
      <w:r>
        <w:fldChar w:fldCharType="separate"/>
      </w:r>
      <w:r w:rsidRPr="001B1B46">
        <w:rPr>
          <w:rFonts w:ascii="Calibri" w:hAnsi="Calibri" w:cs="Calibri"/>
        </w:rPr>
        <w:t>(Oliveira et al. 2016)</w:t>
      </w:r>
      <w:r>
        <w:fldChar w:fldCharType="end"/>
      </w:r>
    </w:p>
    <w:p w:rsidR="00643D67" w:rsidRPr="000E1084" w:rsidRDefault="00643D67" w:rsidP="00643D67">
      <w:pPr>
        <w:spacing w:after="0" w:line="240" w:lineRule="auto"/>
        <w:jc w:val="both"/>
      </w:pPr>
    </w:p>
    <w:p w:rsidR="00643D67" w:rsidRDefault="00643D67" w:rsidP="00643D67">
      <w:pPr>
        <w:spacing w:after="0" w:line="240" w:lineRule="auto"/>
        <w:jc w:val="both"/>
      </w:pPr>
      <w:r w:rsidRPr="00643D67">
        <w:t xml:space="preserve">Les concentrations de six métabolites </w:t>
      </w:r>
      <w:proofErr w:type="spellStart"/>
      <w:r w:rsidRPr="00643D67">
        <w:t>monohydroxyl</w:t>
      </w:r>
      <w:proofErr w:type="spellEnd"/>
      <w:r w:rsidRPr="00643D67">
        <w:t xml:space="preserve"> urinaires (OH-PAH) d'hydrocarbures aromatiques polycycliques</w:t>
      </w:r>
      <w:r>
        <w:t xml:space="preserve"> (HAP)</w:t>
      </w:r>
      <w:r w:rsidRPr="00643D67">
        <w:t xml:space="preserve">, à savoir le 1-hydroxynaphtalène, le 1-hydroxyacénaphtène, le 2-hydroxyfluorène, le 1-hydroxyphénanthrène, le 1-hydroxypyrène (1OHPy) et le 3-hydroxybenzo [a] Pyrène ont été </w:t>
      </w:r>
      <w:r>
        <w:t xml:space="preserve">recherchés </w:t>
      </w:r>
      <w:r w:rsidR="0072755F">
        <w:t>en fin de garde</w:t>
      </w:r>
      <w:r w:rsidR="0072755F" w:rsidRPr="00643D67">
        <w:t xml:space="preserve"> </w:t>
      </w:r>
      <w:r>
        <w:t xml:space="preserve">dans l'urine </w:t>
      </w:r>
      <w:r w:rsidRPr="00643D67">
        <w:t>de pompiers forestiers impliqués dans des activités de lutte contre l'incendie comparés à ceux de sujets non exposés.</w:t>
      </w:r>
    </w:p>
    <w:p w:rsidR="001E1237" w:rsidRDefault="001E1237" w:rsidP="00643D67">
      <w:pPr>
        <w:spacing w:after="0" w:line="240" w:lineRule="auto"/>
        <w:jc w:val="both"/>
      </w:pPr>
      <w:r>
        <w:t>Exclusion des pompiers exposés à la fumée de cigarette ou ayant consommé de la viande grillée.</w:t>
      </w:r>
    </w:p>
    <w:p w:rsidR="00643D67" w:rsidRDefault="00643D67" w:rsidP="00643D67">
      <w:pPr>
        <w:spacing w:after="0" w:line="240" w:lineRule="auto"/>
        <w:jc w:val="both"/>
      </w:pPr>
    </w:p>
    <w:p w:rsidR="00643D67" w:rsidRPr="00643D67" w:rsidRDefault="00643D67" w:rsidP="00643D67">
      <w:pPr>
        <w:spacing w:after="0" w:line="240" w:lineRule="auto"/>
        <w:jc w:val="both"/>
        <w:rPr>
          <w:u w:val="single"/>
        </w:rPr>
      </w:pPr>
      <w:r w:rsidRPr="00643D67">
        <w:rPr>
          <w:u w:val="single"/>
        </w:rPr>
        <w:t>Résultats :</w:t>
      </w:r>
    </w:p>
    <w:p w:rsidR="001E1237" w:rsidRDefault="00643D67" w:rsidP="00643D67">
      <w:pPr>
        <w:spacing w:after="0" w:line="240" w:lineRule="auto"/>
        <w:jc w:val="both"/>
      </w:pPr>
      <w:r w:rsidRPr="00643D67">
        <w:t>Dans l'ensemble, les niveaux médians urin</w:t>
      </w:r>
      <w:r w:rsidR="001E1237">
        <w:t>air</w:t>
      </w:r>
      <w:r w:rsidRPr="00643D67">
        <w:t>e</w:t>
      </w:r>
      <w:r w:rsidR="001E1237">
        <w:t>s individuels</w:t>
      </w:r>
      <w:r w:rsidRPr="00643D67">
        <w:t xml:space="preserve"> et </w:t>
      </w:r>
      <w:r w:rsidR="001E1237">
        <w:t xml:space="preserve">collectifs </w:t>
      </w:r>
      <w:r w:rsidRPr="00643D67">
        <w:t>suggèrent une exposition accrue aux hydrocarbures aromatiques polycycliques pendant les activités de lutte contre les incendies avec des niveaux d</w:t>
      </w:r>
      <w:r w:rsidR="001E1237">
        <w:t>’</w:t>
      </w:r>
      <w:r w:rsidRPr="00643D67">
        <w:t>OH-PAH chez les pompiers exposés 1,7-35 fois plus élevés que chez les non exposés</w:t>
      </w:r>
      <w:r w:rsidR="0072755F">
        <w:t xml:space="preserve"> (p&lt;0.05)</w:t>
      </w:r>
      <w:r w:rsidRPr="00643D67">
        <w:t xml:space="preserve">. </w:t>
      </w:r>
    </w:p>
    <w:p w:rsidR="001E1237" w:rsidRDefault="00643D67" w:rsidP="00643D67">
      <w:pPr>
        <w:spacing w:after="0" w:line="240" w:lineRule="auto"/>
        <w:jc w:val="both"/>
      </w:pPr>
      <w:r w:rsidRPr="00643D67">
        <w:t xml:space="preserve">Le 1-hydroxynaphtalène urinaire et / ou 1-hydroxyacénaptène étaient les composés </w:t>
      </w:r>
      <w:r w:rsidR="001E1237" w:rsidRPr="00643D67">
        <w:t>prédominants</w:t>
      </w:r>
      <w:r w:rsidRPr="00643D67">
        <w:t>, représentant 63-98% de</w:t>
      </w:r>
      <w:r w:rsidR="001E1237">
        <w:t>s OH-PAH retrouvés</w:t>
      </w:r>
      <w:r w:rsidRPr="00643D67">
        <w:t>, suivis d</w:t>
      </w:r>
      <w:r w:rsidR="001E1237">
        <w:t>u</w:t>
      </w:r>
      <w:r w:rsidRPr="00643D67">
        <w:t xml:space="preserve"> 2-hydroxyfluorène (1-17%),</w:t>
      </w:r>
      <w:r w:rsidR="001E1237">
        <w:t xml:space="preserve"> 1-hydroxyphénanthrène (1-13%) e</w:t>
      </w:r>
      <w:r w:rsidRPr="00643D67">
        <w:t>t</w:t>
      </w:r>
      <w:r w:rsidR="001E1237">
        <w:t xml:space="preserve"> du</w:t>
      </w:r>
      <w:r w:rsidR="0072755F">
        <w:t xml:space="preserve"> 1O</w:t>
      </w:r>
      <w:r w:rsidRPr="00643D67">
        <w:t xml:space="preserve">HPy (0,3-10%). </w:t>
      </w:r>
      <w:r w:rsidR="0072755F">
        <w:t xml:space="preserve">Le </w:t>
      </w:r>
      <w:r w:rsidR="0072755F" w:rsidRPr="0072755F">
        <w:t>3-hydroxybenzo [a] Pyrène</w:t>
      </w:r>
      <w:r w:rsidR="0072755F">
        <w:t xml:space="preserve"> n’était pas significativement retrouvé.</w:t>
      </w:r>
    </w:p>
    <w:p w:rsidR="001E1237" w:rsidRDefault="001E1237" w:rsidP="00643D67">
      <w:pPr>
        <w:spacing w:after="0" w:line="240" w:lineRule="auto"/>
        <w:jc w:val="both"/>
      </w:pPr>
      <w:r>
        <w:t>Il n’y avait pas de différence entre les sexes.</w:t>
      </w:r>
    </w:p>
    <w:p w:rsidR="001E1237" w:rsidRDefault="00643D67" w:rsidP="00643D67">
      <w:pPr>
        <w:spacing w:after="0" w:line="240" w:lineRule="auto"/>
        <w:jc w:val="both"/>
      </w:pPr>
      <w:r w:rsidRPr="00643D67">
        <w:t xml:space="preserve">La participation à des activités de lutte contre </w:t>
      </w:r>
      <w:r w:rsidR="001E1237">
        <w:t>l’incendie</w:t>
      </w:r>
      <w:r w:rsidRPr="00643D67">
        <w:t xml:space="preserve"> </w:t>
      </w:r>
      <w:r w:rsidR="001E1237">
        <w:t>ont</w:t>
      </w:r>
      <w:r w:rsidRPr="00643D67">
        <w:t xml:space="preserve"> favorisé une augmentation du </w:t>
      </w:r>
      <w:r w:rsidR="001E1237">
        <w:t>taux</w:t>
      </w:r>
      <w:r w:rsidRPr="00643D67">
        <w:t xml:space="preserve"> de 1-hydroxynaphtalène et de 1-hydroxyacénaphtène, alors que </w:t>
      </w:r>
      <w:r w:rsidR="001E1237">
        <w:t>taux</w:t>
      </w:r>
      <w:r w:rsidRPr="00643D67">
        <w:t xml:space="preserve"> de 1-hydroxyphénan</w:t>
      </w:r>
      <w:r w:rsidR="001E1237">
        <w:t>thrène et de 1OHPy ont diminué.</w:t>
      </w:r>
    </w:p>
    <w:p w:rsidR="001E1237" w:rsidRDefault="001E1237" w:rsidP="00643D67">
      <w:pPr>
        <w:spacing w:after="0" w:line="240" w:lineRule="auto"/>
        <w:jc w:val="both"/>
      </w:pPr>
    </w:p>
    <w:p w:rsidR="001E1237" w:rsidRPr="001E1237" w:rsidRDefault="001E1237" w:rsidP="00643D67">
      <w:pPr>
        <w:spacing w:after="0" w:line="240" w:lineRule="auto"/>
        <w:jc w:val="both"/>
        <w:rPr>
          <w:u w:val="single"/>
        </w:rPr>
      </w:pPr>
      <w:r w:rsidRPr="001E1237">
        <w:rPr>
          <w:u w:val="single"/>
        </w:rPr>
        <w:t>Discussion :</w:t>
      </w:r>
    </w:p>
    <w:p w:rsidR="0072755F" w:rsidRDefault="00643D67" w:rsidP="00643D67">
      <w:pPr>
        <w:spacing w:after="0" w:line="240" w:lineRule="auto"/>
        <w:jc w:val="both"/>
      </w:pPr>
      <w:r w:rsidRPr="00643D67">
        <w:t>Le</w:t>
      </w:r>
      <w:r w:rsidR="0072755F">
        <w:t>s concentrations urinaires de 1O</w:t>
      </w:r>
      <w:r w:rsidRPr="00643D67">
        <w:t>HPy détectées (1,73</w:t>
      </w:r>
      <w:r w:rsidR="001E1237">
        <w:t>x</w:t>
      </w:r>
      <w:r w:rsidRPr="00643D67">
        <w:t xml:space="preserve"> 10</w:t>
      </w:r>
      <w:r w:rsidRPr="001E1237">
        <w:rPr>
          <w:vertAlign w:val="superscript"/>
        </w:rPr>
        <w:t>-2</w:t>
      </w:r>
      <w:r w:rsidRPr="00643D67">
        <w:t xml:space="preserve"> à 0,152 </w:t>
      </w:r>
      <w:r w:rsidR="001E1237">
        <w:t>µ</w:t>
      </w:r>
      <w:r w:rsidRPr="00643D67">
        <w:t>mol / mol de créatinine chez les sujets exposés contre 1,21× 10</w:t>
      </w:r>
      <w:r w:rsidRPr="001E1237">
        <w:rPr>
          <w:vertAlign w:val="superscript"/>
        </w:rPr>
        <w:t>-2</w:t>
      </w:r>
      <w:r w:rsidRPr="00643D67">
        <w:t xml:space="preserve"> à 5,44× 10</w:t>
      </w:r>
      <w:r w:rsidRPr="001E1237">
        <w:rPr>
          <w:vertAlign w:val="superscript"/>
        </w:rPr>
        <w:t>-2</w:t>
      </w:r>
      <w:r w:rsidRPr="00643D67">
        <w:t xml:space="preserve"> </w:t>
      </w:r>
      <w:r w:rsidR="001E1237">
        <w:t>µ</w:t>
      </w:r>
      <w:r w:rsidRPr="00643D67">
        <w:t xml:space="preserve">mol / mol de créatinine </w:t>
      </w:r>
      <w:r w:rsidR="001E1237">
        <w:t>chez</w:t>
      </w:r>
      <w:r w:rsidRPr="00643D67">
        <w:t xml:space="preserve"> les individus non exposés) étaient inférieures au niveau de référence (0,5 </w:t>
      </w:r>
      <w:r w:rsidR="001E1237">
        <w:t>µm</w:t>
      </w:r>
      <w:r w:rsidRPr="00643D67">
        <w:t xml:space="preserve">ol / mol </w:t>
      </w:r>
      <w:r w:rsidR="001E1237" w:rsidRPr="00643D67">
        <w:t>créatinine</w:t>
      </w:r>
      <w:r w:rsidRPr="00643D67">
        <w:t xml:space="preserve">) proposé par la </w:t>
      </w:r>
      <w:r w:rsidR="001E1237">
        <w:t>ACGIH</w:t>
      </w:r>
      <w:r w:rsidRPr="00643D67">
        <w:t>. Ce composé, considéré comme le marqueur de l'exposition aux HAP, était le moins abondant parmi</w:t>
      </w:r>
      <w:r w:rsidR="0072755F">
        <w:t xml:space="preserve"> les six </w:t>
      </w:r>
      <w:proofErr w:type="spellStart"/>
      <w:r w:rsidR="0072755F">
        <w:t>biomarqueurs</w:t>
      </w:r>
      <w:proofErr w:type="spellEnd"/>
      <w:r w:rsidR="0072755F">
        <w:t xml:space="preserve"> analysés.</w:t>
      </w:r>
    </w:p>
    <w:p w:rsidR="00643D67" w:rsidRPr="00643D67" w:rsidRDefault="00643D67" w:rsidP="00643D67">
      <w:pPr>
        <w:spacing w:after="0" w:line="240" w:lineRule="auto"/>
        <w:jc w:val="both"/>
      </w:pPr>
      <w:r w:rsidRPr="00643D67">
        <w:t>L'inclusion d'autres métabolites, en plus d</w:t>
      </w:r>
      <w:r w:rsidR="001E1237">
        <w:t>u</w:t>
      </w:r>
      <w:r w:rsidR="0072755F">
        <w:t xml:space="preserve"> 1O</w:t>
      </w:r>
      <w:r w:rsidRPr="00643D67">
        <w:t xml:space="preserve">HPy, dans les futures études est suggérée pour mieux estimer l'exposition professionnelle des pompiers </w:t>
      </w:r>
      <w:r w:rsidR="001E1237">
        <w:t>aux</w:t>
      </w:r>
      <w:r w:rsidRPr="00643D67">
        <w:t xml:space="preserve"> HAP. De plus, des corrélations de Spearman fortes à modérées ont été observées entre des composés individuels et des OH-PAH corroborant la prévalence d'une source d'émission</w:t>
      </w:r>
    </w:p>
    <w:p w:rsidR="00643D67" w:rsidRDefault="0072755F" w:rsidP="00643D67">
      <w:pPr>
        <w:spacing w:after="0" w:line="240" w:lineRule="auto"/>
        <w:jc w:val="both"/>
      </w:pPr>
      <w:r>
        <w:t>Les HAP les plus légers (2-3 cycles) sont les plus retrouvés.</w:t>
      </w:r>
    </w:p>
    <w:p w:rsidR="0072755F" w:rsidRPr="00643D67" w:rsidRDefault="0072755F" w:rsidP="00643D67">
      <w:pPr>
        <w:spacing w:after="0" w:line="240" w:lineRule="auto"/>
        <w:jc w:val="both"/>
      </w:pPr>
      <w:r>
        <w:t>Il existe une limite aux taux mesurés considérant les pics d’excrétion différents et les voies de pénétration potentielles multiples.</w:t>
      </w:r>
    </w:p>
    <w:p w:rsidR="000E1084" w:rsidRDefault="000E1084">
      <w:r>
        <w:br w:type="page"/>
      </w:r>
    </w:p>
    <w:p w:rsidR="000E1084" w:rsidRPr="000E1084" w:rsidRDefault="000E1084" w:rsidP="006636B1">
      <w:pPr>
        <w:pStyle w:val="Titre2"/>
        <w:numPr>
          <w:ilvl w:val="0"/>
          <w:numId w:val="13"/>
        </w:numPr>
        <w:rPr>
          <w:lang w:val="en-US"/>
        </w:rPr>
      </w:pPr>
      <w:bookmarkStart w:id="8" w:name="_Toc491027430"/>
      <w:r w:rsidRPr="000E1084">
        <w:rPr>
          <w:lang w:val="en-US"/>
        </w:rPr>
        <w:t>Exposures to environmental phenols in Southern California firefighters</w:t>
      </w:r>
      <w:r>
        <w:rPr>
          <w:lang w:val="en-US"/>
        </w:rPr>
        <w:t xml:space="preserve"> </w:t>
      </w:r>
      <w:r w:rsidRPr="000E1084">
        <w:rPr>
          <w:lang w:val="en-US"/>
        </w:rPr>
        <w:t>and findings of elevated urinary benzophenone-3 levels</w:t>
      </w:r>
      <w:r>
        <w:rPr>
          <w:lang w:val="en-US"/>
        </w:rPr>
        <w:t xml:space="preserve"> – Waldman – Environment International 2016</w:t>
      </w:r>
      <w:bookmarkEnd w:id="8"/>
    </w:p>
    <w:p w:rsidR="000E1084" w:rsidRPr="00BA7F35" w:rsidRDefault="001B1B46" w:rsidP="00643D67">
      <w:pPr>
        <w:spacing w:after="0" w:line="240" w:lineRule="auto"/>
        <w:jc w:val="both"/>
      </w:pPr>
      <w:r>
        <w:fldChar w:fldCharType="begin"/>
      </w:r>
      <w:r>
        <w:instrText xml:space="preserve"> ADDIN ZOTERO_ITEM CSL_CITATION {"citationID":"UrRF9VLZ","properties":{"formattedCitation":"(Waldman et al. 2016)","plainCitation":"(Waldman et al. 2016)","noteIndex":0},"citationItems":[{"id":454,"uris":["http://zotero.org/users/4687044/items/MRJ78U37"],"uri":["http://zotero.org/users/4687044/items/MRJ78U37"],"itemData":{"id":454,"type":"article-journal","title":"Exposures to environmental phenols in Southern California firefighters and findings of elevated urinary benzophenone-3 levels","container-title":"Environ Int","page":"281-7","volume":"88","archive_location":"26821331","abstract":"Firefighters are at increased risk for exposure to toxic chemicals compared to the general population, but few studies of this occupational group have included biomonitoring. We measured selected phenolic chemicals in urine collected from 101 Southern California firefighters. The analytes included bisphenol A (BPA), triclosan, benzophenone-3 (BP-3), and parabens, which are common ingredients in a range of consumer products. BP-3, BPA, triclosan, and methyl paraben were detected in almost all study subjects (94-100%). The BP-3 geometric mean for firefighters was approximately five times higher than for a comparable National Health and Nutrition Examination Survey (NHANES) subgroup. Demographic and exposure data were collected from medical records and via a questionnaire, and covariates were examined to assess associations with BP-3 levels. BP-3 levels were elevated across all firefighter age groups, with the highest levels observed in the 35 to 39year old group. Body fat percentage had a significant inverse association with BP-3 concentrations. Our results indicate pervasive exposure to BP-3, BPA, triclosan, and methyl paraben in this population of firefighters, consistent with studies of other populations. Further research is needed to investigate possible explanations for the higher observed BP-3 levels, such as occupational or California-specific exposures.","DOI":"10.1016/j.envint.2015.11.014","ISSN":"1873-6750","shortTitle":"Exposures to environmental phenols in Southern California firefighters and findings of elevated urinary benzophenone-3 levels","language":"eng","author":[{"family":"Waldman","given":"J. M."},{"family":"Gavin","given":"Q."},{"family":"Anderson","given":"M."},{"family":"Hoover","given":"S."},{"family":"Alvaran","given":"J."},{"family":"Ip","given":"H. S."},{"family":"Fenster","given":"L."},{"family":"Wu","given":"N. T."},{"family":"Krowech","given":"G."},{"family":"Plummer","given":"L."},{"family":"Israel","given":"L."},{"family":"Das","given":"R."},{"family":"She","given":"J."}],"issued":{"date-parts":[["2016",3]]}}}],"schema":"https://github.com/citation-style-language/schema/raw/master/csl-citation.json"} </w:instrText>
      </w:r>
      <w:r>
        <w:fldChar w:fldCharType="separate"/>
      </w:r>
      <w:r w:rsidRPr="001B1B46">
        <w:rPr>
          <w:rFonts w:ascii="Calibri" w:hAnsi="Calibri" w:cs="Calibri"/>
        </w:rPr>
        <w:t>(</w:t>
      </w:r>
      <w:proofErr w:type="spellStart"/>
      <w:r w:rsidRPr="001B1B46">
        <w:rPr>
          <w:rFonts w:ascii="Calibri" w:hAnsi="Calibri" w:cs="Calibri"/>
        </w:rPr>
        <w:t>Waldman</w:t>
      </w:r>
      <w:proofErr w:type="spellEnd"/>
      <w:r w:rsidRPr="001B1B46">
        <w:rPr>
          <w:rFonts w:ascii="Calibri" w:hAnsi="Calibri" w:cs="Calibri"/>
        </w:rPr>
        <w:t xml:space="preserve"> et al. 2016)</w:t>
      </w:r>
      <w:r>
        <w:fldChar w:fldCharType="end"/>
      </w:r>
    </w:p>
    <w:p w:rsidR="000E1084" w:rsidRPr="00BA7F35" w:rsidRDefault="000E1084" w:rsidP="00643D67">
      <w:pPr>
        <w:spacing w:after="0" w:line="240" w:lineRule="auto"/>
        <w:jc w:val="both"/>
      </w:pPr>
    </w:p>
    <w:p w:rsidR="003F0098" w:rsidRPr="00BA7F35" w:rsidRDefault="003F0098" w:rsidP="00643D67">
      <w:pPr>
        <w:spacing w:after="0" w:line="240" w:lineRule="auto"/>
        <w:jc w:val="both"/>
      </w:pPr>
    </w:p>
    <w:p w:rsidR="00C96FAF" w:rsidRDefault="003F0098" w:rsidP="00643D67">
      <w:pPr>
        <w:spacing w:after="0" w:line="240" w:lineRule="auto"/>
        <w:jc w:val="both"/>
      </w:pPr>
      <w:r w:rsidRPr="003F0098">
        <w:t>Les pompiers risquent davantage d'être exposés à des produits chimiques toxiques</w:t>
      </w:r>
      <w:r>
        <w:t xml:space="preserve"> (</w:t>
      </w:r>
      <w:proofErr w:type="spellStart"/>
      <w:r>
        <w:t>reprotoxiques</w:t>
      </w:r>
      <w:proofErr w:type="spellEnd"/>
      <w:r>
        <w:t xml:space="preserve"> et perturbateurs endocrin</w:t>
      </w:r>
      <w:r w:rsidR="00C96FAF">
        <w:t>iens)</w:t>
      </w:r>
      <w:r w:rsidRPr="003F0098">
        <w:t xml:space="preserve"> par r</w:t>
      </w:r>
      <w:r>
        <w:t>apport à la population générale</w:t>
      </w:r>
      <w:r w:rsidR="00C96FAF">
        <w:t>.</w:t>
      </w:r>
    </w:p>
    <w:p w:rsidR="00C96FAF" w:rsidRDefault="00C96FAF" w:rsidP="00643D67">
      <w:pPr>
        <w:spacing w:after="0" w:line="240" w:lineRule="auto"/>
        <w:jc w:val="both"/>
      </w:pPr>
    </w:p>
    <w:p w:rsidR="00C96FAF" w:rsidRDefault="00C96FAF" w:rsidP="00643D67">
      <w:pPr>
        <w:spacing w:after="0" w:line="240" w:lineRule="auto"/>
        <w:jc w:val="both"/>
      </w:pPr>
      <w:r>
        <w:t>Les auteurs ont mesuré la présence de</w:t>
      </w:r>
      <w:r w:rsidR="003F0098" w:rsidRPr="003F0098">
        <w:t xml:space="preserve"> certains produits chimiques phénoliques dans les urines recueillies auprès de 101 pompiers</w:t>
      </w:r>
      <w:r>
        <w:t xml:space="preserve"> professionnels</w:t>
      </w:r>
      <w:r w:rsidR="003F0098" w:rsidRPr="003F0098">
        <w:t xml:space="preserve"> du sud de la Californie. Les analy</w:t>
      </w:r>
      <w:r>
        <w:t>s</w:t>
      </w:r>
      <w:r w:rsidR="003F0098" w:rsidRPr="003F0098">
        <w:t xml:space="preserve">es comprenaient le bisphénol A (BPA), le </w:t>
      </w:r>
      <w:proofErr w:type="spellStart"/>
      <w:r w:rsidR="003F0098" w:rsidRPr="003F0098">
        <w:t>triclosan</w:t>
      </w:r>
      <w:proofErr w:type="spellEnd"/>
      <w:r w:rsidR="003F0098" w:rsidRPr="003F0098">
        <w:t>, la benzophénone-3 (BP-3) et les parabènes, qui sont des ingrédients communs dans une gam</w:t>
      </w:r>
      <w:r>
        <w:t>me de produits de consommation.</w:t>
      </w:r>
    </w:p>
    <w:p w:rsidR="00C96FAF" w:rsidRDefault="00C96FAF" w:rsidP="00643D67">
      <w:pPr>
        <w:spacing w:after="0" w:line="240" w:lineRule="auto"/>
        <w:jc w:val="both"/>
      </w:pPr>
    </w:p>
    <w:p w:rsidR="00C96FAF" w:rsidRPr="00C96FAF" w:rsidRDefault="00C96FAF" w:rsidP="00643D67">
      <w:pPr>
        <w:spacing w:after="0" w:line="240" w:lineRule="auto"/>
        <w:jc w:val="both"/>
        <w:rPr>
          <w:u w:val="single"/>
        </w:rPr>
      </w:pPr>
      <w:r w:rsidRPr="00C96FAF">
        <w:rPr>
          <w:u w:val="single"/>
        </w:rPr>
        <w:t>Résultats :</w:t>
      </w:r>
    </w:p>
    <w:p w:rsidR="00C96FAF" w:rsidRDefault="003F0098" w:rsidP="00643D67">
      <w:pPr>
        <w:spacing w:after="0" w:line="240" w:lineRule="auto"/>
        <w:jc w:val="both"/>
      </w:pPr>
      <w:r w:rsidRPr="003F0098">
        <w:t xml:space="preserve">BP-3, BPA, </w:t>
      </w:r>
      <w:proofErr w:type="spellStart"/>
      <w:r w:rsidRPr="003F0098">
        <w:t>triclosan</w:t>
      </w:r>
      <w:proofErr w:type="spellEnd"/>
      <w:r w:rsidRPr="003F0098">
        <w:t xml:space="preserve"> et </w:t>
      </w:r>
      <w:proofErr w:type="spellStart"/>
      <w:r w:rsidRPr="003F0098">
        <w:t>methyl</w:t>
      </w:r>
      <w:proofErr w:type="spellEnd"/>
      <w:r w:rsidRPr="003F0098">
        <w:t xml:space="preserve"> </w:t>
      </w:r>
      <w:proofErr w:type="spellStart"/>
      <w:r w:rsidRPr="003F0098">
        <w:t>paraben</w:t>
      </w:r>
      <w:proofErr w:type="spellEnd"/>
      <w:r w:rsidRPr="003F0098">
        <w:t xml:space="preserve"> ont été détectés dans presque tous les</w:t>
      </w:r>
      <w:r w:rsidR="00C96FAF">
        <w:t xml:space="preserve"> sujets de l'étude (94-100%). Le taux moyen de </w:t>
      </w:r>
      <w:r w:rsidRPr="003F0098">
        <w:t xml:space="preserve">BP-3 pour les pompiers était environ cinq fois plus </w:t>
      </w:r>
      <w:r w:rsidR="00C96FAF" w:rsidRPr="003F0098">
        <w:t>élevé</w:t>
      </w:r>
      <w:r w:rsidRPr="003F0098">
        <w:t xml:space="preserve"> que pour un sous-groupe de l'Enquête nationale sur l'évaluation de la santé et de la nutrition (NHANES).</w:t>
      </w:r>
    </w:p>
    <w:p w:rsidR="00C96FAF" w:rsidRDefault="003F0098" w:rsidP="00643D67">
      <w:pPr>
        <w:spacing w:after="0" w:line="240" w:lineRule="auto"/>
        <w:jc w:val="both"/>
      </w:pPr>
      <w:r w:rsidRPr="003F0098">
        <w:t xml:space="preserve">Les données démographiques et d'exposition ont été recueillies à partir d'enregistrements médicaux et par questionnaire, et des </w:t>
      </w:r>
      <w:proofErr w:type="spellStart"/>
      <w:r w:rsidRPr="003F0098">
        <w:t>covariables</w:t>
      </w:r>
      <w:proofErr w:type="spellEnd"/>
      <w:r w:rsidRPr="003F0098">
        <w:t xml:space="preserve"> ont été examinés pour évaluer les associations avec des niveaux de BP-3. Les niveaux de BP-3 ont été élevés dans tous les groupes d'âge des pompiers, les niveaux les plus élevés observés chez les groupes de 35 à 39 ans. Le pourcentage de graisse corporelle a eu une association inverse significative avec les concentrations de BP-3. </w:t>
      </w:r>
    </w:p>
    <w:p w:rsidR="00C96FAF" w:rsidRDefault="00C96FAF" w:rsidP="00643D67">
      <w:pPr>
        <w:spacing w:after="0" w:line="240" w:lineRule="auto"/>
        <w:jc w:val="both"/>
      </w:pPr>
    </w:p>
    <w:p w:rsidR="00C96FAF" w:rsidRPr="00C96FAF" w:rsidRDefault="00C96FAF" w:rsidP="00643D67">
      <w:pPr>
        <w:spacing w:after="0" w:line="240" w:lineRule="auto"/>
        <w:jc w:val="both"/>
        <w:rPr>
          <w:u w:val="single"/>
        </w:rPr>
      </w:pPr>
      <w:r w:rsidRPr="00C96FAF">
        <w:rPr>
          <w:u w:val="single"/>
        </w:rPr>
        <w:t>Discussion :</w:t>
      </w:r>
    </w:p>
    <w:p w:rsidR="00C96FAF" w:rsidRDefault="00C96FAF" w:rsidP="00643D67">
      <w:pPr>
        <w:spacing w:after="0" w:line="240" w:lineRule="auto"/>
        <w:jc w:val="both"/>
      </w:pPr>
      <w:r>
        <w:t>Les</w:t>
      </w:r>
      <w:r w:rsidR="003F0098" w:rsidRPr="003F0098">
        <w:t xml:space="preserve"> résultats indiquent une exposition omniprésente </w:t>
      </w:r>
      <w:r>
        <w:t>au</w:t>
      </w:r>
      <w:r w:rsidR="003F0098" w:rsidRPr="003F0098">
        <w:t xml:space="preserve"> BP-3, BPA, </w:t>
      </w:r>
      <w:proofErr w:type="spellStart"/>
      <w:r w:rsidR="003F0098" w:rsidRPr="003F0098">
        <w:t>triclosan</w:t>
      </w:r>
      <w:proofErr w:type="spellEnd"/>
      <w:r w:rsidR="003F0098" w:rsidRPr="003F0098">
        <w:t xml:space="preserve"> et </w:t>
      </w:r>
      <w:proofErr w:type="spellStart"/>
      <w:r w:rsidR="003F0098" w:rsidRPr="003F0098">
        <w:t>methyl</w:t>
      </w:r>
      <w:proofErr w:type="spellEnd"/>
      <w:r w:rsidR="003F0098" w:rsidRPr="003F0098">
        <w:t xml:space="preserve"> </w:t>
      </w:r>
      <w:proofErr w:type="spellStart"/>
      <w:r w:rsidR="003F0098" w:rsidRPr="003F0098">
        <w:t>paraben</w:t>
      </w:r>
      <w:proofErr w:type="spellEnd"/>
      <w:r w:rsidR="003F0098" w:rsidRPr="003F0098">
        <w:t xml:space="preserve"> da</w:t>
      </w:r>
      <w:r>
        <w:t>ns cette population de pompiers.</w:t>
      </w:r>
    </w:p>
    <w:p w:rsidR="00C96FAF" w:rsidRDefault="00C96FAF" w:rsidP="00643D67">
      <w:pPr>
        <w:spacing w:after="0" w:line="240" w:lineRule="auto"/>
        <w:jc w:val="both"/>
      </w:pPr>
      <w:r>
        <w:t>Malheureusement cette étude ne recueillait pas les données liées à l’activité. Il n’est pas possible de rechercher une corrélation avec une éventuelle exposition en formation ou en intervention.</w:t>
      </w:r>
    </w:p>
    <w:p w:rsidR="000E1084" w:rsidRPr="003F0098" w:rsidRDefault="003F0098" w:rsidP="00643D67">
      <w:pPr>
        <w:spacing w:after="0" w:line="240" w:lineRule="auto"/>
        <w:jc w:val="both"/>
      </w:pPr>
      <w:r w:rsidRPr="003F0098">
        <w:t xml:space="preserve">D'autres recherches sont nécessaires pour étudier les explications possibles </w:t>
      </w:r>
      <w:r w:rsidR="00C96FAF">
        <w:t>à ces niveaux d’exposition. Il faudrait par exemple rechercher une</w:t>
      </w:r>
      <w:r w:rsidRPr="003F0098">
        <w:t xml:space="preserve"> exposition</w:t>
      </w:r>
      <w:r w:rsidR="00C96FAF">
        <w:t xml:space="preserve"> professionnelle liée au traitement des EPI</w:t>
      </w:r>
      <w:r w:rsidRPr="003F0098">
        <w:t xml:space="preserve"> ou liées à la </w:t>
      </w:r>
      <w:r w:rsidR="00C96FAF">
        <w:t>localisation géographique de la population (crème solaire)</w:t>
      </w:r>
      <w:r w:rsidRPr="003F0098">
        <w:t>.</w:t>
      </w:r>
    </w:p>
    <w:p w:rsidR="00D0131C" w:rsidRDefault="00D0131C">
      <w:r>
        <w:br w:type="page"/>
      </w:r>
    </w:p>
    <w:p w:rsidR="003F0098" w:rsidRPr="00D0131C" w:rsidRDefault="00D0131C" w:rsidP="006636B1">
      <w:pPr>
        <w:pStyle w:val="Titre2"/>
        <w:numPr>
          <w:ilvl w:val="0"/>
          <w:numId w:val="13"/>
        </w:numPr>
        <w:rPr>
          <w:lang w:val="en-US"/>
        </w:rPr>
      </w:pPr>
      <w:bookmarkStart w:id="9" w:name="_Toc491027431"/>
      <w:r w:rsidRPr="00D0131C">
        <w:rPr>
          <w:lang w:val="en-US"/>
        </w:rPr>
        <w:t>Firefighting instructors' exposures to polycyclic aromatic hydrocarbons during live fire training scenarios</w:t>
      </w:r>
      <w:r>
        <w:rPr>
          <w:lang w:val="en-US"/>
        </w:rPr>
        <w:t xml:space="preserve"> – Kirk – Journal of Occup</w:t>
      </w:r>
      <w:r w:rsidR="0009264C">
        <w:rPr>
          <w:lang w:val="en-US"/>
        </w:rPr>
        <w:t>ation</w:t>
      </w:r>
      <w:r>
        <w:rPr>
          <w:lang w:val="en-US"/>
        </w:rPr>
        <w:t xml:space="preserve">al </w:t>
      </w:r>
      <w:r w:rsidR="00635771">
        <w:rPr>
          <w:lang w:val="en-US"/>
        </w:rPr>
        <w:t>and Environmental Hygiene 2015</w:t>
      </w:r>
      <w:bookmarkEnd w:id="9"/>
    </w:p>
    <w:p w:rsidR="00D0131C" w:rsidRPr="00635771" w:rsidRDefault="001B1B46" w:rsidP="00643D67">
      <w:pPr>
        <w:spacing w:after="0" w:line="240" w:lineRule="auto"/>
        <w:jc w:val="both"/>
      </w:pPr>
      <w:r>
        <w:fldChar w:fldCharType="begin"/>
      </w:r>
      <w:r>
        <w:instrText xml:space="preserve"> ADDIN ZOTERO_ITEM CSL_CITATION {"citationID":"f68MZi6V","properties":{"formattedCitation":"(Kirk et Logan 2015a)","plainCitation":"(Kirk et Logan 2015a)","noteIndex":0},"citationItems":[{"id":314,"uris":["http://zotero.org/users/4687044/items/Q6NSHZGD"],"uri":["http://zotero.org/users/4687044/items/Q6NSHZGD"],"itemData":{"id":314,"type":"article-journal","title":"Firefighting instructors' exposures to polycyclic aromatic hydrocarbons during live fire training scenarios","container-title":"J Occup Environ Hyg","page":"227-34","volume":"12","issue":"4","archive_location":"25679824","abstract":"Cumulative exposures of firefighting instructors to toxic contaminants generated from live-fire training potentially far exceed firefighter exposures arising from operational fires. This study measured the atmospheric concentrations of polycyclic aromatic hydrocarbons (PAHs) outside and inside the structural firefighting ensembles worn by instructors during five live fire training evolutions. In addition, the contamination of ensembles by deposition of PAHs was characterized. Concentrations of polycyclic aromatic hydrocarbons outside the instructors' structural firefighting ensembles during the training evolutions ranged from 430 μg/m(3) to 2700 μg/m(3), and inside the structural firefighting ensembles from 32 μg/m(3) to 355 μg/m(3). Naphthalene, phenanthrene and acenaphthylene dominated the PAHs generated in the live fire evolutions, but benzo[a]pyrene was the greatest contributor to the toxicity of the PAH mixture both inside and outside the structural firefighting ensembles. Deposition of PAHs onto the structural firefighting ensembles was measured at between 69 and 290 ng/cm(2), with phenanthrene, fluoranthene, pyrene, and benzo[a]anthracene detected on all samples. These findings suggest that firefighting instructor exposures to PAHs during a single live-fire training evolution are comparable with exposures occurring in industrial settings over a full shift. Further research is required to investigate the importance of various potential routes of exposure to PAHs as a result of ingress and deposition of PAHs in/on structural firefighting ensembles.","DOI":"10.1080/15459624.2014.955184","ISSN":"1545-9632","shortTitle":"Firefighting instructors' exposures to polycyclic aromatic hydrocarbons during live fire training scenarios","language":"eng","author":[{"family":"Kirk","given":"K. M."},{"family":"Logan","given":"M. B."}],"issued":{"date-parts":[["2015"]]}}}],"schema":"https://github.com/citation-style-language/schema/raw/master/csl-citation.json"} </w:instrText>
      </w:r>
      <w:r>
        <w:fldChar w:fldCharType="separate"/>
      </w:r>
      <w:r w:rsidRPr="001B1B46">
        <w:rPr>
          <w:rFonts w:ascii="Calibri" w:hAnsi="Calibri" w:cs="Calibri"/>
        </w:rPr>
        <w:t>(Kirk et Logan 2015a)</w:t>
      </w:r>
      <w:r>
        <w:fldChar w:fldCharType="end"/>
      </w:r>
    </w:p>
    <w:p w:rsidR="00D0131C" w:rsidRPr="00635771" w:rsidRDefault="00D0131C" w:rsidP="00643D67">
      <w:pPr>
        <w:spacing w:after="0" w:line="240" w:lineRule="auto"/>
        <w:jc w:val="both"/>
      </w:pPr>
    </w:p>
    <w:p w:rsidR="00635771" w:rsidRDefault="00635771" w:rsidP="00643D67">
      <w:pPr>
        <w:spacing w:after="0" w:line="240" w:lineRule="auto"/>
        <w:jc w:val="both"/>
      </w:pPr>
      <w:r w:rsidRPr="00635771">
        <w:t xml:space="preserve">L'exposition cumulative aux contaminants toxiques générés par la formation au feu </w:t>
      </w:r>
      <w:r>
        <w:t>chez l</w:t>
      </w:r>
      <w:r w:rsidRPr="00635771">
        <w:t xml:space="preserve">es instructeurs de lutte contre les incendies risque de dépasser largement les expositions des pompiers </w:t>
      </w:r>
      <w:r>
        <w:t>opérationnels.</w:t>
      </w:r>
    </w:p>
    <w:p w:rsidR="00635771" w:rsidRDefault="00635771" w:rsidP="00643D67">
      <w:pPr>
        <w:spacing w:after="0" w:line="240" w:lineRule="auto"/>
        <w:jc w:val="both"/>
      </w:pPr>
    </w:p>
    <w:p w:rsidR="00635771" w:rsidRDefault="00635771" w:rsidP="00643D67">
      <w:pPr>
        <w:spacing w:after="0" w:line="240" w:lineRule="auto"/>
        <w:jc w:val="both"/>
      </w:pPr>
      <w:r w:rsidRPr="00635771">
        <w:t xml:space="preserve">Cette étude a mesuré les concentrations atmosphériques d'hydrocarbures aromatiques polycycliques (HAP) à l'extérieur et à l'intérieur des </w:t>
      </w:r>
      <w:r>
        <w:t>tenues</w:t>
      </w:r>
      <w:r w:rsidRPr="00635771">
        <w:t xml:space="preserve"> de lutte contre l'incendie utilisés par les instructeurs lors de cinq </w:t>
      </w:r>
      <w:r>
        <w:t>séances d'entraînement en feu réel.</w:t>
      </w:r>
    </w:p>
    <w:p w:rsidR="00635771" w:rsidRDefault="00635771" w:rsidP="00643D67">
      <w:pPr>
        <w:spacing w:after="0" w:line="240" w:lineRule="auto"/>
        <w:jc w:val="both"/>
      </w:pPr>
    </w:p>
    <w:p w:rsidR="00635771" w:rsidRPr="00635771" w:rsidRDefault="00635771" w:rsidP="00643D67">
      <w:pPr>
        <w:spacing w:after="0" w:line="240" w:lineRule="auto"/>
        <w:jc w:val="both"/>
        <w:rPr>
          <w:u w:val="single"/>
        </w:rPr>
      </w:pPr>
      <w:r w:rsidRPr="00635771">
        <w:rPr>
          <w:u w:val="single"/>
        </w:rPr>
        <w:t>Résultats :</w:t>
      </w:r>
    </w:p>
    <w:p w:rsidR="00635771" w:rsidRDefault="00635771" w:rsidP="00643D67">
      <w:pPr>
        <w:spacing w:after="0" w:line="240" w:lineRule="auto"/>
        <w:jc w:val="both"/>
      </w:pPr>
      <w:r>
        <w:t>L</w:t>
      </w:r>
      <w:r w:rsidRPr="00635771">
        <w:t xml:space="preserve">a contamination des ensembles par </w:t>
      </w:r>
      <w:r>
        <w:t>un dépôt d’</w:t>
      </w:r>
      <w:r w:rsidRPr="00635771">
        <w:t>HAP a été</w:t>
      </w:r>
      <w:r>
        <w:t xml:space="preserve"> caractérisée.</w:t>
      </w:r>
    </w:p>
    <w:p w:rsidR="00635771" w:rsidRDefault="00635771" w:rsidP="00643D67">
      <w:pPr>
        <w:spacing w:after="0" w:line="240" w:lineRule="auto"/>
        <w:jc w:val="both"/>
      </w:pPr>
      <w:r w:rsidRPr="00635771">
        <w:t xml:space="preserve">Les concentrations </w:t>
      </w:r>
      <w:r>
        <w:t>d’HAP atmosphériques</w:t>
      </w:r>
      <w:r w:rsidRPr="00635771">
        <w:t xml:space="preserve"> pendant les évolutions de </w:t>
      </w:r>
      <w:r>
        <w:t>l'entraînement variaient de 430</w:t>
      </w:r>
      <w:r w:rsidRPr="00635771">
        <w:t xml:space="preserve"> à 2700 </w:t>
      </w:r>
      <w:r w:rsidRPr="00635771">
        <w:rPr>
          <w:lang w:val="en-US"/>
        </w:rPr>
        <w:t>μ</w:t>
      </w:r>
      <w:r>
        <w:t>g / m</w:t>
      </w:r>
      <w:r>
        <w:rPr>
          <w:vertAlign w:val="superscript"/>
        </w:rPr>
        <w:t>3</w:t>
      </w:r>
      <w:r>
        <w:t>.</w:t>
      </w:r>
      <w:r w:rsidRPr="00635771">
        <w:t xml:space="preserve"> </w:t>
      </w:r>
      <w:r>
        <w:t>A</w:t>
      </w:r>
      <w:r w:rsidRPr="00635771">
        <w:t xml:space="preserve"> l'intérieur des </w:t>
      </w:r>
      <w:r>
        <w:t>tenues</w:t>
      </w:r>
      <w:r w:rsidRPr="00635771">
        <w:t xml:space="preserve"> </w:t>
      </w:r>
      <w:r>
        <w:t xml:space="preserve">les échantillons d’air retrouvent des concentrations </w:t>
      </w:r>
      <w:r w:rsidRPr="00635771">
        <w:t>de 32 à 355 µ</w:t>
      </w:r>
      <w:r>
        <w:t>g / m</w:t>
      </w:r>
      <w:r>
        <w:rPr>
          <w:vertAlign w:val="superscript"/>
        </w:rPr>
        <w:t>3</w:t>
      </w:r>
      <w:r w:rsidRPr="00635771">
        <w:t xml:space="preserve">. </w:t>
      </w:r>
    </w:p>
    <w:p w:rsidR="00635771" w:rsidRDefault="00635771" w:rsidP="00643D67">
      <w:pPr>
        <w:spacing w:after="0" w:line="240" w:lineRule="auto"/>
        <w:jc w:val="both"/>
      </w:pPr>
      <w:r w:rsidRPr="00635771">
        <w:t>Le naphtalène, le phénanthrène et l'</w:t>
      </w:r>
      <w:proofErr w:type="spellStart"/>
      <w:r w:rsidRPr="00635771">
        <w:t>acénaphtyle</w:t>
      </w:r>
      <w:proofErr w:type="spellEnd"/>
      <w:r w:rsidRPr="00635771">
        <w:t xml:space="preserve"> </w:t>
      </w:r>
      <w:r>
        <w:t>étaient</w:t>
      </w:r>
      <w:r w:rsidRPr="00635771">
        <w:t xml:space="preserve"> les HAP</w:t>
      </w:r>
      <w:r>
        <w:t xml:space="preserve"> les plus</w:t>
      </w:r>
      <w:r w:rsidRPr="00635771">
        <w:t xml:space="preserve"> générés </w:t>
      </w:r>
      <w:r>
        <w:t>lors des entrainements</w:t>
      </w:r>
      <w:r w:rsidRPr="00635771">
        <w:t xml:space="preserve">, mais le </w:t>
      </w:r>
      <w:proofErr w:type="spellStart"/>
      <w:r w:rsidRPr="00635771">
        <w:t>benzo</w:t>
      </w:r>
      <w:proofErr w:type="spellEnd"/>
      <w:r w:rsidRPr="00635771">
        <w:t xml:space="preserve"> [a] pyrène a été le plus grand contributeur à la toxicité du mélange d'HAP à la fois à l'intérieur et à l'extérieur des </w:t>
      </w:r>
      <w:r>
        <w:t>tenues.</w:t>
      </w:r>
    </w:p>
    <w:p w:rsidR="00635771" w:rsidRDefault="00635771" w:rsidP="00643D67">
      <w:pPr>
        <w:spacing w:after="0" w:line="240" w:lineRule="auto"/>
        <w:jc w:val="both"/>
      </w:pPr>
      <w:r>
        <w:t>Le dépôt d’</w:t>
      </w:r>
      <w:r w:rsidRPr="00635771">
        <w:t xml:space="preserve">HAP sur </w:t>
      </w:r>
      <w:r>
        <w:t>la surface des tenue</w:t>
      </w:r>
      <w:r w:rsidRPr="00635771">
        <w:t xml:space="preserve"> a été</w:t>
      </w:r>
      <w:r>
        <w:t xml:space="preserve"> mesuré entre 69 et 290 </w:t>
      </w:r>
      <w:proofErr w:type="spellStart"/>
      <w:r>
        <w:t>ng</w:t>
      </w:r>
      <w:proofErr w:type="spellEnd"/>
      <w:r>
        <w:t xml:space="preserve"> / cm²</w:t>
      </w:r>
      <w:r w:rsidRPr="00635771">
        <w:t xml:space="preserve">, avec du phénanthrène, du </w:t>
      </w:r>
      <w:proofErr w:type="spellStart"/>
      <w:r w:rsidRPr="00635771">
        <w:t>fluoranthène</w:t>
      </w:r>
      <w:proofErr w:type="spellEnd"/>
      <w:r w:rsidRPr="00635771">
        <w:t xml:space="preserve">, du pyrène et du </w:t>
      </w:r>
      <w:proofErr w:type="spellStart"/>
      <w:r w:rsidRPr="00635771">
        <w:t>benzo</w:t>
      </w:r>
      <w:proofErr w:type="spellEnd"/>
      <w:r w:rsidRPr="00635771">
        <w:t xml:space="preserve"> [a] anthracène détecté sur tous les échantillons. </w:t>
      </w:r>
    </w:p>
    <w:p w:rsidR="00635771" w:rsidRDefault="00635771" w:rsidP="00643D67">
      <w:pPr>
        <w:spacing w:after="0" w:line="240" w:lineRule="auto"/>
        <w:jc w:val="both"/>
      </w:pPr>
    </w:p>
    <w:p w:rsidR="00635771" w:rsidRPr="00635771" w:rsidRDefault="00635771" w:rsidP="00643D67">
      <w:pPr>
        <w:spacing w:after="0" w:line="240" w:lineRule="auto"/>
        <w:jc w:val="both"/>
        <w:rPr>
          <w:u w:val="single"/>
        </w:rPr>
      </w:pPr>
      <w:r w:rsidRPr="00635771">
        <w:rPr>
          <w:u w:val="single"/>
        </w:rPr>
        <w:t>Discussion :</w:t>
      </w:r>
    </w:p>
    <w:p w:rsidR="0009264C" w:rsidRDefault="00635771" w:rsidP="00643D67">
      <w:pPr>
        <w:spacing w:after="0" w:line="240" w:lineRule="auto"/>
        <w:jc w:val="both"/>
      </w:pPr>
      <w:r w:rsidRPr="00635771">
        <w:t xml:space="preserve">Ces résultats suggèrent que les expositions des instructeurs de lutte contre les incendies aux HAP lors d'une seule </w:t>
      </w:r>
      <w:r w:rsidR="0009264C">
        <w:t>séance</w:t>
      </w:r>
      <w:r w:rsidRPr="00635771">
        <w:t xml:space="preserve"> de formation </w:t>
      </w:r>
      <w:r w:rsidR="0009264C">
        <w:t>en</w:t>
      </w:r>
      <w:r w:rsidRPr="00635771">
        <w:t xml:space="preserve"> feu </w:t>
      </w:r>
      <w:r w:rsidR="0009264C">
        <w:t>réel</w:t>
      </w:r>
      <w:r w:rsidRPr="00635771">
        <w:t xml:space="preserve"> sont comparables aux expositions se produisant dans des milieux industriels sur un quart de travail complet.</w:t>
      </w:r>
    </w:p>
    <w:p w:rsidR="0009264C" w:rsidRDefault="0009264C" w:rsidP="00643D67">
      <w:pPr>
        <w:spacing w:after="0" w:line="240" w:lineRule="auto"/>
        <w:jc w:val="both"/>
      </w:pPr>
    </w:p>
    <w:p w:rsidR="00D0131C" w:rsidRPr="00635771" w:rsidRDefault="00635771" w:rsidP="00643D67">
      <w:pPr>
        <w:spacing w:after="0" w:line="240" w:lineRule="auto"/>
        <w:jc w:val="both"/>
      </w:pPr>
      <w:r w:rsidRPr="00635771">
        <w:t>D'autres recherches sont nécessaires pour étudier l'importance de diverses voies potentielles d'exposition aux HAP.</w:t>
      </w:r>
    </w:p>
    <w:p w:rsidR="0009264C" w:rsidRDefault="0009264C">
      <w:r>
        <w:br w:type="page"/>
      </w:r>
    </w:p>
    <w:p w:rsidR="00D0131C" w:rsidRPr="0009264C" w:rsidRDefault="0009264C" w:rsidP="006636B1">
      <w:pPr>
        <w:pStyle w:val="Titre2"/>
        <w:numPr>
          <w:ilvl w:val="0"/>
          <w:numId w:val="13"/>
        </w:numPr>
        <w:rPr>
          <w:lang w:val="en-US"/>
        </w:rPr>
      </w:pPr>
      <w:bookmarkStart w:id="10" w:name="_Toc491027432"/>
      <w:r w:rsidRPr="0009264C">
        <w:rPr>
          <w:lang w:val="en-US"/>
        </w:rPr>
        <w:t>Volatile Organic Compounds Off-gassing from Firefighters’</w:t>
      </w:r>
      <w:r>
        <w:rPr>
          <w:lang w:val="en-US"/>
        </w:rPr>
        <w:t xml:space="preserve"> </w:t>
      </w:r>
      <w:r w:rsidRPr="0009264C">
        <w:rPr>
          <w:lang w:val="en-US"/>
        </w:rPr>
        <w:t>Personal Protective Equipment Ensembles after Use</w:t>
      </w:r>
      <w:r>
        <w:rPr>
          <w:lang w:val="en-US"/>
        </w:rPr>
        <w:t xml:space="preserve"> – </w:t>
      </w:r>
      <w:proofErr w:type="spellStart"/>
      <w:r>
        <w:rPr>
          <w:lang w:val="en-US"/>
        </w:rPr>
        <w:t>Fent</w:t>
      </w:r>
      <w:proofErr w:type="spellEnd"/>
      <w:r>
        <w:rPr>
          <w:lang w:val="en-US"/>
        </w:rPr>
        <w:t xml:space="preserve"> – Journal of Occupational and Environmental Hygiene 2015</w:t>
      </w:r>
      <w:bookmarkEnd w:id="10"/>
    </w:p>
    <w:p w:rsidR="0009264C" w:rsidRPr="0009264C" w:rsidRDefault="001B1B46" w:rsidP="00643D67">
      <w:pPr>
        <w:spacing w:after="0" w:line="240" w:lineRule="auto"/>
        <w:jc w:val="both"/>
      </w:pPr>
      <w:r>
        <w:fldChar w:fldCharType="begin"/>
      </w:r>
      <w:r>
        <w:instrText xml:space="preserve"> ADDIN ZOTERO_ITEM CSL_CITATION {"citationID":"Wvzksmwf","properties":{"formattedCitation":"(Fent et al. 2015)","plainCitation":"(Fent et al. 2015)","noteIndex":0},"citationItems":[{"id":231,"uris":["http://zotero.org/users/4687044/items/MLFQHK6L"],"uri":["http://zotero.org/users/4687044/items/MLFQHK6L"],"itemData":{"id":231,"type":"article-journal","title":"Volatile Organic Compounds Off-gassing from Firefighters' Personal Protective Equipment Ensembles after Use","container-title":"J Occup Environ Hyg","page":"404-14","volume":"12","issue":"6","archive_location":"25751596","abstract":"Firefighters' personal protective equipment (PPE) ensembles will become contaminated with various compounds during firefighting. Some of these compounds will off-gas following a response, which could result in inhalation exposure. This study was conducted to determine the magnitude and composition of volatile organic compounds (VOCs) generated during controlled structure burns that subsequently off-gassed from the firefighters' PPE, and were systemically absorbed and exhaled in firefighters' breath. Three crews of five firefighters performed entry, suppression, and overhaul during a controlled burn. We used evacuated canisters to sample air inside the burn structure during active fire and overhaul. After each burn, we placed PPE from two firefighters inside clean enclosures and sampled the air using evacuated canisters over 15 min. Firefighters' exhaled breath was collected </w:instrText>
      </w:r>
      <w:r>
        <w:rPr>
          <w:rFonts w:ascii="Cambria Math" w:hAnsi="Cambria Math" w:cs="Cambria Math"/>
        </w:rPr>
        <w:instrText>∼</w:instrText>
      </w:r>
      <w:r>
        <w:instrText xml:space="preserve">1 hr before and 4-14 min after each burn. Using gas chromatography/mass spectrometry, the evacuated canister samples were analyzed for 64 VOCs and the exhaled breath samples were analyzed for benzene, toluene, ethylbenzene, xylene, and styrene (BTEXS). Fourteen of the same VOCs were detected off-gassing from PPE in 50% or more of the samples. Compared to background levels, we measured &gt;5 fold increases in mean off-gas concentrations of styrene, benzene, 1,4-dichlorobenzene, acetone, and cyclohexane. Several of the compounds detected off-gassing from PPE were also measured at concentrations above background during active fire and overhaul, including benzene, propene, and styrene. The overhaul and off-gas air concentrations were well below applicable short-term occupational exposure limits. Compared to pre-burn levels, we measured &gt;2 fold increases in mean breath concentrations of benzene, toluene, and styrene after the burns. Air concentrations of BTEXS measured off-gassing from firefighters' used PPE and in firefighters' post-burn exhaled breath were significantly correlated. The firefighters may have absorbed BTEXS through both the dermal route (during firefighting) and inhalation route (from off-gassing PPE after firefighting). Firefighters should be made aware of the potential for inhalation exposure when doffing and traveling in confined vehicles with contaminated PPE and take measures to minimize this exposure pathway.","DOI":"10.1080/15459624.2015.1025135","ISSN":"1545-9632","shortTitle":"Volatile Organic Compounds Off-gassing from Firefighters' Personal Protective Equipment Ensembles after Use","language":"eng","author":[{"family":"Fent","given":"K. W."},{"family":"Evans","given":"D. E."},{"family":"Booher","given":"D."},{"family":"Pleil","given":"J. D."},{"family":"Stiegel","given":"M. A."},{"family":"Horn","given":"G. P."},{"family":"Dalton","given":"J."}],"issued":{"date-parts":[["2015"]]}}}],"schema":"https://github.com/citation-style-language/schema/raw/master/csl-citation.json"} </w:instrText>
      </w:r>
      <w:r>
        <w:fldChar w:fldCharType="separate"/>
      </w:r>
      <w:r w:rsidRPr="001B1B46">
        <w:rPr>
          <w:rFonts w:ascii="Calibri" w:hAnsi="Calibri" w:cs="Calibri"/>
        </w:rPr>
        <w:t>(</w:t>
      </w:r>
      <w:proofErr w:type="spellStart"/>
      <w:r w:rsidRPr="001B1B46">
        <w:rPr>
          <w:rFonts w:ascii="Calibri" w:hAnsi="Calibri" w:cs="Calibri"/>
        </w:rPr>
        <w:t>Fent</w:t>
      </w:r>
      <w:proofErr w:type="spellEnd"/>
      <w:r w:rsidRPr="001B1B46">
        <w:rPr>
          <w:rFonts w:ascii="Calibri" w:hAnsi="Calibri" w:cs="Calibri"/>
        </w:rPr>
        <w:t xml:space="preserve"> et al. 2015)</w:t>
      </w:r>
      <w:r>
        <w:fldChar w:fldCharType="end"/>
      </w:r>
    </w:p>
    <w:p w:rsidR="0009264C" w:rsidRPr="0009264C" w:rsidRDefault="0009264C" w:rsidP="00643D67">
      <w:pPr>
        <w:spacing w:after="0" w:line="240" w:lineRule="auto"/>
        <w:jc w:val="both"/>
      </w:pPr>
    </w:p>
    <w:p w:rsidR="00D47470" w:rsidRDefault="0009264C" w:rsidP="0009264C">
      <w:pPr>
        <w:spacing w:after="0" w:line="240" w:lineRule="auto"/>
        <w:jc w:val="both"/>
      </w:pPr>
      <w:r w:rsidRPr="0009264C">
        <w:t>Les équipement</w:t>
      </w:r>
      <w:r w:rsidR="00D47470">
        <w:t>s</w:t>
      </w:r>
      <w:r w:rsidR="003C4762">
        <w:t xml:space="preserve"> de protection individuelle (EPI</w:t>
      </w:r>
      <w:r w:rsidRPr="0009264C">
        <w:t>) des pompiers sont contaminés par divers composés pendant la lutte contre l'incendie.</w:t>
      </w:r>
      <w:r w:rsidR="00D47470">
        <w:t xml:space="preserve"> L’élévation des concentrations surfaciques en HAP et </w:t>
      </w:r>
      <w:proofErr w:type="spellStart"/>
      <w:r w:rsidR="00D47470">
        <w:t>phtalates</w:t>
      </w:r>
      <w:proofErr w:type="spellEnd"/>
      <w:r w:rsidR="00D47470">
        <w:t xml:space="preserve"> est connue d’après les précédentes études. La contamination est corrélée et proportionnelle aux concentrations atmosphériques (Travaux de Kirk pour le Queensland </w:t>
      </w:r>
      <w:proofErr w:type="spellStart"/>
      <w:r w:rsidR="00D47470">
        <w:t>Fire</w:t>
      </w:r>
      <w:proofErr w:type="spellEnd"/>
      <w:r w:rsidR="00D47470">
        <w:t xml:space="preserve"> and </w:t>
      </w:r>
      <w:proofErr w:type="spellStart"/>
      <w:r w:rsidR="00D47470">
        <w:t>Rescue</w:t>
      </w:r>
      <w:proofErr w:type="spellEnd"/>
      <w:r w:rsidR="00D47470">
        <w:t xml:space="preserve"> Service)</w:t>
      </w:r>
    </w:p>
    <w:p w:rsidR="003C4762" w:rsidRDefault="003C4762" w:rsidP="0009264C">
      <w:pPr>
        <w:spacing w:after="0" w:line="240" w:lineRule="auto"/>
        <w:jc w:val="both"/>
      </w:pPr>
      <w:r>
        <w:t xml:space="preserve">Ces études ont ciblé des composés faiblement volatiles. </w:t>
      </w:r>
      <w:r w:rsidR="0009264C" w:rsidRPr="0009264C">
        <w:t>Certains composés</w:t>
      </w:r>
      <w:r>
        <w:t xml:space="preserve"> plus volatiles</w:t>
      </w:r>
      <w:r w:rsidR="0009264C" w:rsidRPr="0009264C">
        <w:t xml:space="preserve"> </w:t>
      </w:r>
      <w:r>
        <w:t>peuvent être libérés sous forme de gaz</w:t>
      </w:r>
      <w:r w:rsidR="0009264C" w:rsidRPr="0009264C">
        <w:t xml:space="preserve">, ce qui pourrait entraîner une exposition par inhalation. </w:t>
      </w:r>
    </w:p>
    <w:p w:rsidR="003C4762" w:rsidRDefault="003C4762" w:rsidP="0009264C">
      <w:pPr>
        <w:spacing w:after="0" w:line="240" w:lineRule="auto"/>
        <w:jc w:val="both"/>
      </w:pPr>
    </w:p>
    <w:p w:rsidR="003C4762" w:rsidRDefault="0009264C" w:rsidP="0009264C">
      <w:pPr>
        <w:spacing w:after="0" w:line="240" w:lineRule="auto"/>
        <w:jc w:val="both"/>
      </w:pPr>
      <w:r w:rsidRPr="0009264C">
        <w:t>Cette étude a été menée pour déterminer l'ampleur et la composition des composés organiques volatils (COV) générés lors des brûl</w:t>
      </w:r>
      <w:r w:rsidR="003C4762">
        <w:t>ag</w:t>
      </w:r>
      <w:r w:rsidRPr="0009264C">
        <w:t xml:space="preserve">es qui ont été </w:t>
      </w:r>
      <w:r w:rsidR="003C4762">
        <w:t>emmagasinés</w:t>
      </w:r>
      <w:r w:rsidRPr="0009264C">
        <w:t xml:space="preserve"> </w:t>
      </w:r>
      <w:r w:rsidR="003C4762">
        <w:t xml:space="preserve">par les </w:t>
      </w:r>
      <w:r w:rsidRPr="0009264C">
        <w:t>EPI des pompiers et ont été absorbées et exhalées</w:t>
      </w:r>
      <w:r w:rsidR="003C4762">
        <w:t xml:space="preserve"> par l’organisme.</w:t>
      </w:r>
    </w:p>
    <w:p w:rsidR="003C4762" w:rsidRDefault="003C4762" w:rsidP="0009264C">
      <w:pPr>
        <w:spacing w:after="0" w:line="240" w:lineRule="auto"/>
        <w:jc w:val="both"/>
      </w:pPr>
    </w:p>
    <w:p w:rsidR="00884969" w:rsidRDefault="0009264C" w:rsidP="0009264C">
      <w:pPr>
        <w:spacing w:after="0" w:line="240" w:lineRule="auto"/>
        <w:jc w:val="both"/>
      </w:pPr>
      <w:r w:rsidRPr="0009264C">
        <w:t xml:space="preserve">Trois équipages de cinq pompiers ont effectué une entrée, une </w:t>
      </w:r>
      <w:r w:rsidR="003C4762">
        <w:t>attaque</w:t>
      </w:r>
      <w:r w:rsidRPr="0009264C">
        <w:t xml:space="preserve"> et une </w:t>
      </w:r>
      <w:r w:rsidR="003C4762">
        <w:t>surveillance</w:t>
      </w:r>
      <w:r w:rsidRPr="0009264C">
        <w:t xml:space="preserve"> pendant un brûl</w:t>
      </w:r>
      <w:r w:rsidR="003C4762">
        <w:t>age contrôlé</w:t>
      </w:r>
      <w:r w:rsidRPr="0009264C">
        <w:t xml:space="preserve">. </w:t>
      </w:r>
      <w:r w:rsidR="003C4762">
        <w:t>Les auteurs ont</w:t>
      </w:r>
      <w:r w:rsidRPr="0009264C">
        <w:t xml:space="preserve"> utilisé des cartouches pour échantillonner l'air à l'intérieur de la st</w:t>
      </w:r>
      <w:r w:rsidR="003C4762">
        <w:t>ructure de combustion pendant la période d’activité</w:t>
      </w:r>
      <w:r w:rsidRPr="0009264C">
        <w:t xml:space="preserve"> </w:t>
      </w:r>
      <w:r w:rsidR="003C4762">
        <w:t xml:space="preserve">du </w:t>
      </w:r>
      <w:r w:rsidRPr="0009264C">
        <w:t xml:space="preserve">feu et la </w:t>
      </w:r>
      <w:r w:rsidR="003C4762">
        <w:t>surveillance. Après chaque brûlage</w:t>
      </w:r>
      <w:r w:rsidRPr="0009264C">
        <w:t xml:space="preserve">, </w:t>
      </w:r>
      <w:r w:rsidR="003C4762">
        <w:t>les EPI</w:t>
      </w:r>
      <w:r w:rsidRPr="0009264C">
        <w:t xml:space="preserve"> de deux pompiers </w:t>
      </w:r>
      <w:r w:rsidR="003C4762">
        <w:t>ont été placés à l'intérieur d’</w:t>
      </w:r>
      <w:r w:rsidRPr="0009264C">
        <w:t xml:space="preserve">enceintes propres </w:t>
      </w:r>
      <w:r w:rsidR="003C4762">
        <w:t>au sein desquelles</w:t>
      </w:r>
      <w:r w:rsidRPr="0009264C">
        <w:t xml:space="preserve"> </w:t>
      </w:r>
      <w:r w:rsidR="003C4762">
        <w:t xml:space="preserve">l’air a été </w:t>
      </w:r>
      <w:r w:rsidRPr="0009264C">
        <w:t>échantillonné pendant 15 minutes. Le souffle exhal</w:t>
      </w:r>
      <w:r w:rsidR="003C4762">
        <w:t>é des pompiers a été recueilli environ</w:t>
      </w:r>
      <w:r w:rsidRPr="0009264C">
        <w:t xml:space="preserve"> 1 heure avant et 4-14 min après chaque brûl</w:t>
      </w:r>
      <w:r w:rsidR="003C4762">
        <w:t>ag</w:t>
      </w:r>
      <w:r w:rsidRPr="0009264C">
        <w:t xml:space="preserve">e. </w:t>
      </w:r>
      <w:r w:rsidR="00884969">
        <w:t>La présence de 64 COV était</w:t>
      </w:r>
      <w:r w:rsidR="003C4762">
        <w:t xml:space="preserve"> recherchée dans les échantillons atmosphériques. L</w:t>
      </w:r>
      <w:r w:rsidR="003C4762" w:rsidRPr="0009264C">
        <w:t>e benzène, le toluène, l'</w:t>
      </w:r>
      <w:proofErr w:type="spellStart"/>
      <w:r w:rsidR="003C4762" w:rsidRPr="0009264C">
        <w:t>éthylbenzène</w:t>
      </w:r>
      <w:proofErr w:type="spellEnd"/>
      <w:r w:rsidR="003C4762" w:rsidRPr="0009264C">
        <w:t>, le xylène et le styrène (BTEXS)</w:t>
      </w:r>
      <w:r w:rsidRPr="0009264C">
        <w:t xml:space="preserve"> </w:t>
      </w:r>
      <w:r w:rsidR="00884969">
        <w:t>étaient recherchés dans</w:t>
      </w:r>
      <w:r w:rsidRPr="0009264C">
        <w:t xml:space="preserve"> les échantillons respiratoires. </w:t>
      </w:r>
    </w:p>
    <w:p w:rsidR="00884969" w:rsidRDefault="00884969" w:rsidP="0009264C">
      <w:pPr>
        <w:spacing w:after="0" w:line="240" w:lineRule="auto"/>
        <w:jc w:val="both"/>
      </w:pPr>
    </w:p>
    <w:p w:rsidR="00884969" w:rsidRPr="00884969" w:rsidRDefault="00884969" w:rsidP="0009264C">
      <w:pPr>
        <w:spacing w:after="0" w:line="240" w:lineRule="auto"/>
        <w:jc w:val="both"/>
        <w:rPr>
          <w:u w:val="single"/>
        </w:rPr>
      </w:pPr>
      <w:r w:rsidRPr="00884969">
        <w:rPr>
          <w:u w:val="single"/>
        </w:rPr>
        <w:t>Résultats :</w:t>
      </w:r>
    </w:p>
    <w:p w:rsidR="002A73D9" w:rsidRDefault="002A73D9" w:rsidP="0009264C">
      <w:pPr>
        <w:spacing w:after="0" w:line="240" w:lineRule="auto"/>
        <w:jc w:val="both"/>
      </w:pPr>
      <w:r>
        <w:t>Exposition de 18 à 20min (12-14 min de feu actif et 4-8min de déblai/surveillance).</w:t>
      </w:r>
      <w:r w:rsidR="00AC7F69">
        <w:t xml:space="preserve"> Dégazage des EPI recherché après une marche de 30min dans un hangar sans port de l’ARI.</w:t>
      </w:r>
    </w:p>
    <w:p w:rsidR="00884969" w:rsidRDefault="0009264C" w:rsidP="0009264C">
      <w:pPr>
        <w:spacing w:after="0" w:line="240" w:lineRule="auto"/>
        <w:jc w:val="both"/>
      </w:pPr>
      <w:r w:rsidRPr="0009264C">
        <w:t xml:space="preserve">Quatorze COV ont été détectés </w:t>
      </w:r>
      <w:r w:rsidR="00884969">
        <w:t>lors du dégazage</w:t>
      </w:r>
      <w:r w:rsidRPr="0009264C">
        <w:t xml:space="preserve"> de</w:t>
      </w:r>
      <w:r w:rsidR="00884969">
        <w:t>s E</w:t>
      </w:r>
      <w:r w:rsidRPr="0009264C">
        <w:t>PI dans 50% ou</w:t>
      </w:r>
      <w:r w:rsidR="00884969">
        <w:t xml:space="preserve"> p</w:t>
      </w:r>
      <w:r w:rsidRPr="0009264C">
        <w:t xml:space="preserve">lus </w:t>
      </w:r>
      <w:r w:rsidR="00884969">
        <w:t xml:space="preserve">des </w:t>
      </w:r>
      <w:r w:rsidRPr="0009264C">
        <w:t xml:space="preserve">échantillons. Par rapport aux niveaux de fond, </w:t>
      </w:r>
      <w:r w:rsidR="00884969">
        <w:t>les concentrations moyennes de dégazage du s</w:t>
      </w:r>
      <w:r w:rsidR="00884969" w:rsidRPr="0009264C">
        <w:t>tyrène, du benzène, du 1,4-dichlorobenzène, de l'acétone et du cyclohexane</w:t>
      </w:r>
      <w:r w:rsidRPr="0009264C">
        <w:t xml:space="preserve"> </w:t>
      </w:r>
      <w:r w:rsidR="00884969">
        <w:t>étaient au moins</w:t>
      </w:r>
      <w:r w:rsidRPr="0009264C">
        <w:t xml:space="preserve"> 5</w:t>
      </w:r>
      <w:r w:rsidR="00884969">
        <w:t xml:space="preserve"> fois supérieures</w:t>
      </w:r>
      <w:r w:rsidRPr="0009264C">
        <w:t xml:space="preserve">. Plusieurs des composés ont détecté </w:t>
      </w:r>
      <w:r w:rsidR="00884969">
        <w:t xml:space="preserve">lors du dégazage des EPI </w:t>
      </w:r>
      <w:r w:rsidRPr="0009264C">
        <w:t xml:space="preserve">ont également été mesurés à des concentrations </w:t>
      </w:r>
      <w:r w:rsidR="00884969">
        <w:t xml:space="preserve">supérieures au niveau de fond lors de la phase de feu actif (le </w:t>
      </w:r>
      <w:r w:rsidRPr="0009264C">
        <w:t>benzène, le propène et le styrène</w:t>
      </w:r>
      <w:r w:rsidR="00884969">
        <w:t>)</w:t>
      </w:r>
      <w:r w:rsidRPr="0009264C">
        <w:t>.</w:t>
      </w:r>
    </w:p>
    <w:p w:rsidR="0009264C" w:rsidRPr="0009264C" w:rsidRDefault="0009264C" w:rsidP="0009264C">
      <w:pPr>
        <w:spacing w:after="0" w:line="240" w:lineRule="auto"/>
        <w:jc w:val="both"/>
      </w:pPr>
      <w:r w:rsidRPr="0009264C">
        <w:t xml:space="preserve">Les concentrations </w:t>
      </w:r>
      <w:r w:rsidR="00884969">
        <w:t>mesurées lors de la surveillance</w:t>
      </w:r>
      <w:r w:rsidRPr="0009264C">
        <w:t xml:space="preserve"> et </w:t>
      </w:r>
      <w:r w:rsidR="00884969">
        <w:t>du dégazage</w:t>
      </w:r>
      <w:r w:rsidRPr="0009264C">
        <w:t xml:space="preserve"> étaient bien inférieures aux limites applicables d'exposition professionnelle à court terme.</w:t>
      </w:r>
    </w:p>
    <w:p w:rsidR="002A73D9" w:rsidRDefault="0009264C" w:rsidP="0009264C">
      <w:pPr>
        <w:spacing w:after="0" w:line="240" w:lineRule="auto"/>
        <w:jc w:val="both"/>
      </w:pPr>
      <w:r w:rsidRPr="0009264C">
        <w:t xml:space="preserve">Par rapport aux niveaux de pré-brûlage, </w:t>
      </w:r>
      <w:r w:rsidR="00884969">
        <w:t>une augmentation supérieure à 2</w:t>
      </w:r>
      <w:r w:rsidR="002A73D9">
        <w:t xml:space="preserve"> fois</w:t>
      </w:r>
      <w:r w:rsidRPr="0009264C">
        <w:t xml:space="preserve"> des concentrations moyennes</w:t>
      </w:r>
      <w:r w:rsidR="002A73D9">
        <w:t xml:space="preserve"> expirées</w:t>
      </w:r>
      <w:r w:rsidRPr="0009264C">
        <w:t xml:space="preserve"> de benzène, de toluène et de styrène </w:t>
      </w:r>
      <w:r w:rsidR="002A73D9">
        <w:t>étaient constatées après les brûlages</w:t>
      </w:r>
      <w:r w:rsidRPr="0009264C">
        <w:t>.</w:t>
      </w:r>
    </w:p>
    <w:p w:rsidR="0009264C" w:rsidRPr="0009264C" w:rsidRDefault="002A73D9" w:rsidP="0009264C">
      <w:pPr>
        <w:spacing w:after="0" w:line="240" w:lineRule="auto"/>
        <w:jc w:val="both"/>
      </w:pPr>
      <w:r>
        <w:t>Les concentrations</w:t>
      </w:r>
      <w:r w:rsidR="0009264C" w:rsidRPr="0009264C">
        <w:t xml:space="preserve"> de BTEXS ont </w:t>
      </w:r>
      <w:r>
        <w:t>montrés une corrélation significative entre le dégazage des EPI et les taux expirés après brulage.</w:t>
      </w:r>
    </w:p>
    <w:p w:rsidR="002A73D9" w:rsidRDefault="002A73D9" w:rsidP="0009264C">
      <w:pPr>
        <w:spacing w:after="0" w:line="240" w:lineRule="auto"/>
        <w:jc w:val="both"/>
      </w:pPr>
    </w:p>
    <w:p w:rsidR="002A73D9" w:rsidRPr="002A73D9" w:rsidRDefault="002A73D9" w:rsidP="0009264C">
      <w:pPr>
        <w:spacing w:after="0" w:line="240" w:lineRule="auto"/>
        <w:jc w:val="both"/>
        <w:rPr>
          <w:u w:val="single"/>
        </w:rPr>
      </w:pPr>
      <w:r w:rsidRPr="002A73D9">
        <w:rPr>
          <w:u w:val="single"/>
        </w:rPr>
        <w:t>Discussion :</w:t>
      </w:r>
    </w:p>
    <w:p w:rsidR="002A73D9" w:rsidRDefault="00AC7F69" w:rsidP="0009264C">
      <w:pPr>
        <w:spacing w:after="0" w:line="240" w:lineRule="auto"/>
        <w:jc w:val="both"/>
      </w:pPr>
      <w:r>
        <w:t xml:space="preserve">Les taux de passages sont supérieurs à ceux attendus en théorie. Rôle possible de la sueur. </w:t>
      </w:r>
      <w:r w:rsidR="0009264C" w:rsidRPr="0009264C">
        <w:t>Les pompiers ont p</w:t>
      </w:r>
      <w:r w:rsidR="002A73D9">
        <w:t>u absorber le</w:t>
      </w:r>
      <w:r w:rsidR="0009264C" w:rsidRPr="0009264C">
        <w:t xml:space="preserve"> BTEXS à la fois par voie dermique (pendan</w:t>
      </w:r>
      <w:r w:rsidR="002A73D9">
        <w:t>t</w:t>
      </w:r>
      <w:r w:rsidR="0009264C" w:rsidRPr="0009264C">
        <w:t xml:space="preserve"> la lutte contre l'incendie) et par voie </w:t>
      </w:r>
      <w:r w:rsidR="002A73D9">
        <w:t>inhalée</w:t>
      </w:r>
      <w:r w:rsidR="0009264C" w:rsidRPr="0009264C">
        <w:t xml:space="preserve"> (</w:t>
      </w:r>
      <w:r w:rsidR="002A73D9">
        <w:t xml:space="preserve">dégazage </w:t>
      </w:r>
      <w:r w:rsidR="0009264C" w:rsidRPr="0009264C">
        <w:t xml:space="preserve">de l'EPI après la </w:t>
      </w:r>
      <w:r w:rsidR="002A73D9">
        <w:t>mission d’extinction</w:t>
      </w:r>
      <w:r w:rsidR="0009264C" w:rsidRPr="0009264C">
        <w:t>).</w:t>
      </w:r>
    </w:p>
    <w:p w:rsidR="002A73D9" w:rsidRDefault="00AC7F69" w:rsidP="0009264C">
      <w:pPr>
        <w:spacing w:after="0" w:line="240" w:lineRule="auto"/>
        <w:jc w:val="both"/>
      </w:pPr>
      <w:r>
        <w:t>Les taux sont inférieurs au seuil de risque aigu. Pour le benzène, le taux expiré est similaire à celui retrouvé après 4h de travail dans un atelier de mécanique automobile</w:t>
      </w:r>
      <w:r w:rsidR="001B1B46">
        <w:t xml:space="preserve"> </w:t>
      </w:r>
      <w:r w:rsidR="001B1B46">
        <w:fldChar w:fldCharType="begin"/>
      </w:r>
      <w:r w:rsidR="001B1B46">
        <w:instrText xml:space="preserve"> ADDIN ZOTERO_ITEM CSL_CITATION {"citationID":"Mz3oRyQK","properties":{"formattedCitation":"(Egeghy et al. 2002)","plainCitation":"(Egeghy et al. 2002)","noteIndex":0},"citationItems":[{"id":207,"uris":["http://zotero.org/users/4687044/items/NHK2XSL8"],"uri":["http://zotero.org/users/4687044/items/NHK2XSL8"],"itemData":{"id":207,"type":"article-journal","title":"Self-collected breath sampling for monitoring low-level benzene exposures among automobile mechanics","container-title":"Ann Occup Hyg","page":"489-500","volume":"46","issue":"5","archive_location":"12176763","abstract":"Automobile mechanics are exposed to benzene through their contact with gasoline vapor and engine exhaust. This study investigated the benzene uptake associated with these exposures. We first evaluated the reliability of self-collected breath samples among a subset of subjects and found good agreement between these samples and those collected under expert supervision (intraclass correlation coefficient 0.79, n = 69). We then used self-monitoring together with a longitudinal sampling design (with up to three measurements per worker) to measure benzene in air and benzene in end-exhaled breath among 81 workers from 12 automobile repair garages in North Carolina. A statistically significant difference (P &lt; 0.0001, Mann-Whitney rank sum test) was observed between non-smokers and smokers for post-exposure benzene concentration in breath (median values of 18.9 and 39.1 micro g/m(3), respectively). Comparing pre- and post-exposure breath concentrations within these two groups, the difference was significant among non-smokers (P &lt; 0.0001) but not significant among smokers (P &gt; 0.05). Mixed effects regression analysis using backwards elimination yielded five significant predictors of benzene concentration in breath, namely benzene exposure (P &lt; 0.0001), pre-exposure benzene concentration in breath (P = 0.021), smoking status (P &lt; 0.0001), fuel system work (P = 0.0043) and carburetor cleaner use (P &lt; 0.0001). The between-person variance component comprised only 28% of the total variance in benzene levels in breath, indicating that differences among individuals related to physiological and metabolic characteristics had little influence on benzene uptake among these workers.","ISSN":"0003-4878","shortTitle":"Self-collected breath sampling for monitoring low-level benzene exposures among automobile mechanics","language":"eng","author":[{"family":"Egeghy","given":"P. P."},{"family":"Nylander-French","given":"L."},{"family":"Gwin","given":"K. K."},{"family":"Hertz-Picciotto","given":"I."},{"family":"Rappaport","given":"S. M."}],"issued":{"date-parts":[["2002",7]]}}}],"schema":"https://github.com/citation-style-language/schema/raw/master/csl-citation.json"} </w:instrText>
      </w:r>
      <w:r w:rsidR="001B1B46">
        <w:fldChar w:fldCharType="separate"/>
      </w:r>
      <w:r w:rsidR="001B1B46" w:rsidRPr="001B1B46">
        <w:rPr>
          <w:rFonts w:ascii="Calibri" w:hAnsi="Calibri" w:cs="Calibri"/>
        </w:rPr>
        <w:t>(</w:t>
      </w:r>
      <w:proofErr w:type="spellStart"/>
      <w:r w:rsidR="001B1B46" w:rsidRPr="001B1B46">
        <w:rPr>
          <w:rFonts w:ascii="Calibri" w:hAnsi="Calibri" w:cs="Calibri"/>
        </w:rPr>
        <w:t>Egeghy</w:t>
      </w:r>
      <w:proofErr w:type="spellEnd"/>
      <w:r w:rsidR="001B1B46" w:rsidRPr="001B1B46">
        <w:rPr>
          <w:rFonts w:ascii="Calibri" w:hAnsi="Calibri" w:cs="Calibri"/>
        </w:rPr>
        <w:t xml:space="preserve"> et al. 2002)</w:t>
      </w:r>
      <w:r w:rsidR="001B1B46">
        <w:fldChar w:fldCharType="end"/>
      </w:r>
      <w:r>
        <w:t>.</w:t>
      </w:r>
    </w:p>
    <w:p w:rsidR="00AC7F69" w:rsidRDefault="002A73D9" w:rsidP="00AC7F69">
      <w:pPr>
        <w:spacing w:after="0" w:line="240" w:lineRule="auto"/>
        <w:jc w:val="both"/>
      </w:pPr>
      <w:r>
        <w:t>Une information de</w:t>
      </w:r>
      <w:r w:rsidR="0009264C" w:rsidRPr="0009264C">
        <w:t xml:space="preserve">s pompiers </w:t>
      </w:r>
      <w:r>
        <w:t>sur le</w:t>
      </w:r>
      <w:r w:rsidR="0009264C" w:rsidRPr="0009264C">
        <w:t xml:space="preserve"> potentiel d'exposition à l'inhalation</w:t>
      </w:r>
      <w:r>
        <w:t xml:space="preserve"> est nécessaire. En particulier,</w:t>
      </w:r>
      <w:r w:rsidR="0009264C" w:rsidRPr="0009264C">
        <w:t xml:space="preserve"> lorsqu'ils </w:t>
      </w:r>
      <w:r>
        <w:t>entretiennent</w:t>
      </w:r>
      <w:r w:rsidR="0009264C" w:rsidRPr="0009264C">
        <w:t xml:space="preserve"> </w:t>
      </w:r>
      <w:r>
        <w:t xml:space="preserve">ou </w:t>
      </w:r>
      <w:r w:rsidR="0009264C" w:rsidRPr="0009264C">
        <w:t>voyagent dans des véhicules c</w:t>
      </w:r>
      <w:r>
        <w:t>onfinés avec des EPI contaminés.</w:t>
      </w:r>
      <w:r w:rsidR="00AC7F69">
        <w:t xml:space="preserve"> En effet, en opération, les temps et conditions d’exposition peuvent être supérieurs aux standards. </w:t>
      </w:r>
      <w:r w:rsidR="00AC7F69">
        <w:br w:type="page"/>
      </w:r>
    </w:p>
    <w:p w:rsidR="0009264C" w:rsidRPr="005B62AF" w:rsidRDefault="005B62AF" w:rsidP="006636B1">
      <w:pPr>
        <w:pStyle w:val="Titre2"/>
        <w:numPr>
          <w:ilvl w:val="0"/>
          <w:numId w:val="13"/>
        </w:numPr>
        <w:rPr>
          <w:lang w:val="en-US"/>
        </w:rPr>
      </w:pPr>
      <w:bookmarkStart w:id="11" w:name="_Toc491027433"/>
      <w:r w:rsidRPr="005B62AF">
        <w:rPr>
          <w:lang w:val="en-US"/>
        </w:rPr>
        <w:t>Systemic Exposure to PAHs and Benzene</w:t>
      </w:r>
      <w:r>
        <w:rPr>
          <w:lang w:val="en-US"/>
        </w:rPr>
        <w:t xml:space="preserve"> </w:t>
      </w:r>
      <w:r w:rsidRPr="005B62AF">
        <w:rPr>
          <w:lang w:val="en-US"/>
        </w:rPr>
        <w:t xml:space="preserve">in Firefighters Suppressing Controlled Structure Fires – </w:t>
      </w:r>
      <w:proofErr w:type="spellStart"/>
      <w:r w:rsidRPr="005B62AF">
        <w:rPr>
          <w:lang w:val="en-US"/>
        </w:rPr>
        <w:t>Fent</w:t>
      </w:r>
      <w:proofErr w:type="spellEnd"/>
      <w:r w:rsidRPr="005B62AF">
        <w:rPr>
          <w:lang w:val="en-US"/>
        </w:rPr>
        <w:t xml:space="preserve"> – Annals of Occupational </w:t>
      </w:r>
      <w:proofErr w:type="spellStart"/>
      <w:r w:rsidRPr="005B62AF">
        <w:rPr>
          <w:lang w:val="en-US"/>
        </w:rPr>
        <w:t>Hygene</w:t>
      </w:r>
      <w:proofErr w:type="spellEnd"/>
      <w:r w:rsidRPr="005B62AF">
        <w:rPr>
          <w:lang w:val="en-US"/>
        </w:rPr>
        <w:t xml:space="preserve"> 2014</w:t>
      </w:r>
      <w:bookmarkEnd w:id="11"/>
    </w:p>
    <w:p w:rsidR="00AC7F69" w:rsidRPr="00BA7F35" w:rsidRDefault="001B1B46" w:rsidP="00643D67">
      <w:pPr>
        <w:spacing w:after="0" w:line="240" w:lineRule="auto"/>
        <w:jc w:val="both"/>
      </w:pPr>
      <w:r>
        <w:fldChar w:fldCharType="begin"/>
      </w:r>
      <w:r>
        <w:instrText xml:space="preserve"> ADDIN ZOTERO_ITEM CSL_CITATION {"citationID":"J43wEbSt","properties":{"formattedCitation":"(Fent et al. 2014)","plainCitation":"(Fent et al. 2014)","noteIndex":0},"citationItems":[{"id":228,"uris":["http://zotero.org/users/4687044/items/GSECVNCT"],"uri":["http://zotero.org/users/4687044/items/GSECVNCT"],"itemData":{"id":228,"type":"article-journal","title":"Systemic exposure to PAHs and benzene in firefighters suppressing controlled structure fires","container-title":"Ann Occup Hyg","page":"830-45","volume":"58","issue":"7","archive_location":"24906357","abstract":"Turnout gear provides protection against dermal exposure to contaminants during firefighting; however, the level of protection is unknown. We explored the dermal contribution to the systemic dose of polycyclic aromatic hydrocarbons (PAHs) and other aromatic hydrocarbons in firefighters during suppression and overhaul of controlled structure burns. The study was organized into two rounds, three controlled burns per round, and five firefighters per burn. The firefighters wore new or laundered turnout gear tested before each burn to ensure lack of PAH contamination. To ensure that any increase in systemic PAH levels after the burn was the result of dermal rather than inhalation exposure, the firefighters did not remove their self-contained breathing apparatus until overhaul was completed and they were &gt;30 m upwind from the burn structure. Specimens were collected before and at intervals after the burn for biomarker analysis. Urine was analyzed for phenanthrene equivalents using enzyme-linked immunosorbent assay and a benzene metabolite (s-phenylmercapturic acid) using liquid chromatography/tandem mass spectrometry; both were adjusted by creatinine. Exhaled breath collected on thermal desorption tubes was analyzed for PAHs and other aromatic hydrocarbons using gas chromatography/mass spectrometry. We collected personal air samples during the burn and skin wipe samples (corn oil medium) on several body sites before and after the burn. The air and wipe samples were analyzed for PAHs using a liquid chromatography with photodiode array detection. We explored possible changes in external exposures or biomarkers over time and the relationships between these variables using non-parametric sign tests and Spearman tests, respectively. We found significantly elevated (P &lt; 0.05) post-exposure breath concentrations of benzene compared with pre-exposure concentrations for both rounds. We also found significantly elevated post-exposure levels of PAHs on the neck compared with pre-exposure levels for round 1. We found statistically significant positive correlations between external exposures (i.e. personal air concentrations of PAHs) and biomarkers (i.e. change in urinary PAH metabolite levels in round 1 and change in breath concentrations of benzene in round 2). The results suggest that firefighters wearing full protective ensembles absorbed combustion products into their bodies. The PAHs most likely entered firefighters' bodies through their skin, with the neck being the primary site of exposure and absorption due to the lower level of dermal protection afforded by hoods. Aromatic hydrocarbons could have been absorbed dermally during firefighting or inhaled during the doffing of gear that was off-gassing contaminants.","DOI":"10.1093/annhyg/meu036","ISSN":"1475-3162","shortTitle":"Systemic exposure to PAHs and benzene in firefighters suppressing controlled structure fires","language":"eng","author":[{"family":"Fent","given":"K. W."},{"family":"Eisenberg","given":"J."},{"family":"Snawder","given":"J."},{"family":"Sammons","given":"D."},{"family":"Pleil","given":"J. D."},{"family":"Stiegel","given":"M. A."},{"family":"Mueller","given":"C."},{"family":"Horn","given":"G. P."},{"family":"Dalton","given":"J."}],"issued":{"date-parts":[["2014",8]]}}}],"schema":"https://github.com/citation-style-language/schema/raw/master/csl-citation.json"} </w:instrText>
      </w:r>
      <w:r>
        <w:fldChar w:fldCharType="separate"/>
      </w:r>
      <w:r w:rsidRPr="001B1B46">
        <w:rPr>
          <w:rFonts w:ascii="Calibri" w:hAnsi="Calibri" w:cs="Calibri"/>
        </w:rPr>
        <w:t>(</w:t>
      </w:r>
      <w:proofErr w:type="spellStart"/>
      <w:r w:rsidRPr="001B1B46">
        <w:rPr>
          <w:rFonts w:ascii="Calibri" w:hAnsi="Calibri" w:cs="Calibri"/>
        </w:rPr>
        <w:t>Fent</w:t>
      </w:r>
      <w:proofErr w:type="spellEnd"/>
      <w:r w:rsidRPr="001B1B46">
        <w:rPr>
          <w:rFonts w:ascii="Calibri" w:hAnsi="Calibri" w:cs="Calibri"/>
        </w:rPr>
        <w:t xml:space="preserve"> et al. 2014)</w:t>
      </w:r>
      <w:r>
        <w:fldChar w:fldCharType="end"/>
      </w:r>
    </w:p>
    <w:p w:rsidR="00AC7F69" w:rsidRPr="00BA7F35" w:rsidRDefault="00AC7F69" w:rsidP="00643D67">
      <w:pPr>
        <w:spacing w:after="0" w:line="240" w:lineRule="auto"/>
        <w:jc w:val="both"/>
      </w:pPr>
    </w:p>
    <w:p w:rsidR="005954B7" w:rsidRDefault="003E369D" w:rsidP="00643D67">
      <w:pPr>
        <w:spacing w:after="0" w:line="240" w:lineRule="auto"/>
        <w:jc w:val="both"/>
      </w:pPr>
      <w:r w:rsidRPr="003E369D">
        <w:t>L'équipement fournit une protection contre l'exposition cutanée aux contaminants pen</w:t>
      </w:r>
      <w:r w:rsidR="005954B7">
        <w:t>dant la lutte contre l'incendie.</w:t>
      </w:r>
      <w:r w:rsidRPr="003E369D">
        <w:t xml:space="preserve"> Cependant, le ni</w:t>
      </w:r>
      <w:r w:rsidR="005954B7">
        <w:t>veau de protection est inconnu.</w:t>
      </w:r>
    </w:p>
    <w:p w:rsidR="005954B7" w:rsidRDefault="005954B7" w:rsidP="00643D67">
      <w:pPr>
        <w:spacing w:after="0" w:line="240" w:lineRule="auto"/>
        <w:jc w:val="both"/>
      </w:pPr>
      <w:r>
        <w:t>L’absorption par l’organisme de substances toxiques lors de la lutte contre l’incendie a été prouvée par de précédentes études</w:t>
      </w:r>
      <w:r w:rsidR="001B1B46">
        <w:t xml:space="preserve"> </w:t>
      </w:r>
      <w:r w:rsidR="001B1B46">
        <w:fldChar w:fldCharType="begin"/>
      </w:r>
      <w:r w:rsidR="001B1B46">
        <w:instrText xml:space="preserve"> ADDIN ZOTERO_ITEM CSL_CITATION {"citationID":"oz5XRCjR","properties":{"formattedCitation":"(Caux, O\\uc0\\u8217{}Brien, et Viau 2002; J. Laitinen et al. 2010)","plainCitation":"(Caux, O’Brien, et Viau 2002; J. Laitinen et al. 2010)","noteIndex":0},"citationItems":[{"id":157,"uris":["http://zotero.org/users/4687044/items/NQV3HT5P"],"uri":["http://zotero.org/users/4687044/items/NQV3HT5P"],"itemData":{"id":157,"type":"article-journal","title":"Determination of firefighter exposure to polycyclic aromatic hydrocarbons and benzene during fire fighting using measurement of biological indicators","container-title":"Appl Occup Environ Hyg","page":"379-86","volume":"17","issue":"5","archive_location":"12018402","abstract":"In accomplishing their duties, firefighters are potentially exposed to a vast array of toxic combustion and pyrolysis products such as benzene, carbon monoxide, acrolein, nitrogen dioxide, and polycyclic aromatic hydrocarbons. Exposure to PAH and benzene was assessed by means of urinary measurements of 1-hydroxypyrene and t,t-muconic acid, respectively. All urine samples were collected from 43 firefighters during a period extending for 20 h following the end of exposure during a fire. A control sample was also obtained from each participant after at least four days without involvement in fire fighting activities. Only one control 1-hydroxypyrene measurement exceeded the value of 0.32 micromol/mol creatinine considered as the 95th percentile of a normal reference population in this study. Following exposure, 38 percent of the maximum values of all samples collected from each firefighter exceeded this reference value. The highest single value observed in this study was 3.6 micromol/mol creatinine. None of the control samples had a t,t-muconic acid concentration above the limit of detection. A large number (81%) of post-fire samples also had nonquantifiable concentrations of this metabolite. Among 43 firefighters in this study, 17 had measurable excretion of this metabolite in any of the urine samples after fire fighting and, of the latter group, only 6 had t,t-muconic acid concentrations exceeding 1.1 mmol/mol creatinine, a value considered to correspond to a benzene-air concentration of approximately 1 ppm according to the literature. There is clear evidence that fire fighting activities are associated with exposure to PAH above environmental background, as assessed by 1-hydroxypyrene measurements, despite the use of protective equipment. However, in comparison with observations made in other cohorts of industrial workers with known polycyclic aromatic hydrocarbons exposure, firefighters' exposure in this study was low. Similarly, based on t,t-muconic acid determinations, exposure to benzene was rather low in this study. For both contaminants, observation of low exposure could be due to either low concentrations of the contaminant during fire fighting or to the efficiency of protective equipment worn.","DOI":"10.1080/10473220252864987","ISSN":"1047-322X","shortTitle":"Determination of firefighter exposure to polycyclic aromatic hydrocarbons and benzene during fire fighting using measurement of biological indicators","language":"eng","author":[{"family":"Caux","given":"C."},{"family":"O'Brien","given":"C."},{"family":"Viau","given":"C."}],"issued":{"date-parts":[["2002",5]]}}},{"id":334,"uris":["http://zotero.org/users/4687044/items/DFDC4NVG"],"uri":["http://zotero.org/users/4687044/items/DFDC4NVG"],"itemData":{"id":334,"type":"article-journal","title":"Fire fighting trainers' exposure to carcinogenic agents in smoke diving simulators","container-title":"Toxicol Lett","page":"61-5","volume":"192","issue":"1","archive_location":"19576276","abstract":"It is well known that fire fighters are potentially exposed to various carcinogenic agents at a fire scene. An almost unheeded issue, however, is fire fighters' exposure to carcinogenic agents in smoke diving simulators. Biomonitoring (urinary muconic acid, 1-naphthol and 1-pyrenol), dermal (polycyclic aromatic hydrocarbons) and occupational hygiene measurements (cyanides, hydrogen cyanide, polycyclic aromatic hydrocarbons, volatile organic compounds and formaldehyde) were used to determine how the burning material, the type of simulator and protective clothing used affect fire fighting trainers' exposure. The highest excretion of 1-pyrenol (sampled 6h after end of exposure, in average 4.3-9.2nmol/L) and emissions of benzene (1.0-2.5mg/m(3)) and hydrogen cyanide (0.2-0.9mg/m(3)) were measured during the burning of conifer plywood and chipboard, and the lowest when pure pine and spruce wood (1.5nmol/L, 0.6mg/m(3), and 0.05mg/m(3)) was burned. However the safest burning material seemed to be propane (1.0nmol/L, 0.2mg/m(3), and not measured). The type of simulator used affected trainers' exposure very clearly. The highest dermal whole body exposures to polycyclic aromatic hydrocarbons were measured in the fire house simulator (in average 1200ng/cm(2)). Clearly lower exposure levels were measured in container training sessions (760ng/cm(2)), where the average dermal exposure level was 35% lower than in the fire house. The exposure levels (30ng/cm(2)) in the gas simulator in turn, were only 4% of the levels in container training sessions. The amount of polycyclic aromatic hydrocarbons decreased by 80% on trainers' hands when they used under gloves (in average 8.7ng/cm(2)) compared to those (48.4ng/cm(2)) who did not. There was not difference in protection efficiency against polycyclic aromatic hydrocarbons between tested fire suits (Brage and Bristol).","DOI":"10.1016/j.toxlet.2009.06.864","ISSN":"1879-3169","shortTitle":"Fire fighting trainers' exposure to carcinogenic agents in smoke diving simulators","language":"eng","author":[{"family":"Laitinen","given":"J."},{"family":"Mäkelä","given":"M."},{"family":"Mikkola","given":"J."},{"family":"Huttu","given":"I."}],"issued":{"date-parts":[["2010",1]]}}}],"schema":"https://github.com/citation-style-language/schema/raw/master/csl-citation.json"} </w:instrText>
      </w:r>
      <w:r w:rsidR="001B1B46">
        <w:fldChar w:fldCharType="separate"/>
      </w:r>
      <w:r w:rsidR="001B1B46" w:rsidRPr="001B1B46">
        <w:rPr>
          <w:rFonts w:ascii="Calibri" w:hAnsi="Calibri" w:cs="Calibri"/>
          <w:szCs w:val="24"/>
        </w:rPr>
        <w:t xml:space="preserve">(Caux, O’Brien, et Viau 2002; J. </w:t>
      </w:r>
      <w:proofErr w:type="spellStart"/>
      <w:r w:rsidR="001B1B46" w:rsidRPr="001B1B46">
        <w:rPr>
          <w:rFonts w:ascii="Calibri" w:hAnsi="Calibri" w:cs="Calibri"/>
          <w:szCs w:val="24"/>
        </w:rPr>
        <w:t>Laitinen</w:t>
      </w:r>
      <w:proofErr w:type="spellEnd"/>
      <w:r w:rsidR="001B1B46" w:rsidRPr="001B1B46">
        <w:rPr>
          <w:rFonts w:ascii="Calibri" w:hAnsi="Calibri" w:cs="Calibri"/>
          <w:szCs w:val="24"/>
        </w:rPr>
        <w:t xml:space="preserve"> et al. 2010)</w:t>
      </w:r>
      <w:r w:rsidR="001B1B46">
        <w:fldChar w:fldCharType="end"/>
      </w:r>
      <w:r>
        <w:t>. La contribution des différentes voies est en revanche inconnu (orale, inhalation, dermique,…)</w:t>
      </w:r>
    </w:p>
    <w:p w:rsidR="005954B7" w:rsidRDefault="005954B7" w:rsidP="00643D67">
      <w:pPr>
        <w:spacing w:after="0" w:line="240" w:lineRule="auto"/>
        <w:jc w:val="both"/>
      </w:pPr>
      <w:r>
        <w:t>Les auteurs ont</w:t>
      </w:r>
      <w:r w:rsidR="003E369D" w:rsidRPr="003E369D">
        <w:t xml:space="preserve"> exploré la contribution dermique à la dose systémique d'hydrocarbures aromatiques polycycliques (HAP) et d'autres hydrocarbures aromatiques </w:t>
      </w:r>
      <w:r>
        <w:t>absorbée par</w:t>
      </w:r>
      <w:r w:rsidR="003E369D" w:rsidRPr="003E369D">
        <w:t xml:space="preserve"> les pompiers lors de la </w:t>
      </w:r>
      <w:r>
        <w:t>lutte contre l’incendie</w:t>
      </w:r>
      <w:r w:rsidR="003E369D" w:rsidRPr="003E369D">
        <w:t xml:space="preserve"> et </w:t>
      </w:r>
      <w:r>
        <w:t>le déblaie.</w:t>
      </w:r>
    </w:p>
    <w:p w:rsidR="005954B7" w:rsidRDefault="005954B7" w:rsidP="00643D67">
      <w:pPr>
        <w:spacing w:after="0" w:line="240" w:lineRule="auto"/>
        <w:jc w:val="both"/>
      </w:pPr>
    </w:p>
    <w:p w:rsidR="00F1708D" w:rsidRDefault="003E369D" w:rsidP="00643D67">
      <w:pPr>
        <w:spacing w:after="0" w:line="240" w:lineRule="auto"/>
        <w:jc w:val="both"/>
      </w:pPr>
      <w:r w:rsidRPr="003E369D">
        <w:t xml:space="preserve">L'étude a été organisée en deux </w:t>
      </w:r>
      <w:r w:rsidR="005954B7">
        <w:t>sessions de trois brûlages contrôlés</w:t>
      </w:r>
      <w:r w:rsidR="00B206B1">
        <w:t xml:space="preserve"> où c</w:t>
      </w:r>
      <w:r w:rsidRPr="003E369D">
        <w:t>inq pompiers</w:t>
      </w:r>
      <w:r w:rsidR="00B206B1">
        <w:t xml:space="preserve"> intervenaient. </w:t>
      </w:r>
      <w:r w:rsidR="00B206B1" w:rsidRPr="00B206B1">
        <w:t xml:space="preserve">Les pompiers portaient des </w:t>
      </w:r>
      <w:r w:rsidR="00B206B1">
        <w:t>tenues neuves</w:t>
      </w:r>
      <w:r w:rsidR="00B206B1" w:rsidRPr="00B206B1">
        <w:t xml:space="preserve"> ou </w:t>
      </w:r>
      <w:r w:rsidR="00B206B1">
        <w:t>entretenues</w:t>
      </w:r>
      <w:r w:rsidR="00B206B1" w:rsidRPr="00B206B1">
        <w:t xml:space="preserve"> testés avant chaque brûlage pour éviter tout risque de contamination </w:t>
      </w:r>
      <w:r w:rsidR="00B206B1">
        <w:t>hors brûlage</w:t>
      </w:r>
      <w:r w:rsidR="00B206B1" w:rsidRPr="00B206B1">
        <w:t>. Pour s'assurer que toute augmentation des niveaux systémiques d'HAP résult</w:t>
      </w:r>
      <w:r w:rsidR="00B206B1">
        <w:t>ait</w:t>
      </w:r>
      <w:r w:rsidR="00B206B1" w:rsidRPr="00B206B1">
        <w:t xml:space="preserve"> d'une exposition cutanée plutôt que d'une inhalation, les pompiers n'ont pas enlevé leur appareil respiratoire jusqu'à ce que </w:t>
      </w:r>
      <w:r w:rsidR="00B206B1">
        <w:t>le déblai soit terminé</w:t>
      </w:r>
      <w:r w:rsidR="00B206B1" w:rsidRPr="00B206B1">
        <w:t xml:space="preserve"> et qu</w:t>
      </w:r>
      <w:r w:rsidR="00B206B1">
        <w:t>’ils</w:t>
      </w:r>
      <w:r w:rsidR="00B206B1" w:rsidRPr="00B206B1">
        <w:t xml:space="preserve"> soient&gt; 30 m en contrebas de la structure</w:t>
      </w:r>
      <w:r w:rsidR="00F1708D">
        <w:t>.</w:t>
      </w:r>
    </w:p>
    <w:p w:rsidR="00F1708D" w:rsidRDefault="00B206B1" w:rsidP="00643D67">
      <w:pPr>
        <w:spacing w:after="0" w:line="240" w:lineRule="auto"/>
        <w:jc w:val="both"/>
      </w:pPr>
      <w:r w:rsidRPr="00B206B1">
        <w:t>Les échantillons ont été prélevés avant et à intervalles</w:t>
      </w:r>
      <w:r>
        <w:t xml:space="preserve"> réguliers</w:t>
      </w:r>
      <w:r w:rsidRPr="00B206B1">
        <w:t xml:space="preserve"> après la combustion pour l'analyse des </w:t>
      </w:r>
      <w:proofErr w:type="spellStart"/>
      <w:r w:rsidRPr="00B206B1">
        <w:t>biomarqueurs</w:t>
      </w:r>
      <w:proofErr w:type="spellEnd"/>
      <w:r w:rsidRPr="00B206B1">
        <w:t xml:space="preserve">. </w:t>
      </w:r>
      <w:r w:rsidR="00F1708D">
        <w:t>Le</w:t>
      </w:r>
      <w:r w:rsidRPr="00B206B1">
        <w:t xml:space="preserve"> phénanthrène</w:t>
      </w:r>
      <w:r w:rsidR="00F1708D">
        <w:t xml:space="preserve"> et l’</w:t>
      </w:r>
      <w:r w:rsidR="00F1708D" w:rsidRPr="00B206B1">
        <w:t>acide s-</w:t>
      </w:r>
      <w:proofErr w:type="spellStart"/>
      <w:r w:rsidR="00F1708D" w:rsidRPr="00B206B1">
        <w:t>phénylmercapturique</w:t>
      </w:r>
      <w:proofErr w:type="spellEnd"/>
      <w:r w:rsidR="00F1708D">
        <w:t xml:space="preserve"> (métabolite du benzène) étaient recherchés.</w:t>
      </w:r>
      <w:r w:rsidRPr="00B206B1">
        <w:t xml:space="preserve"> L</w:t>
      </w:r>
      <w:r w:rsidR="00F1708D">
        <w:t>’</w:t>
      </w:r>
      <w:r w:rsidRPr="00B206B1">
        <w:t>a</w:t>
      </w:r>
      <w:r w:rsidR="00F1708D">
        <w:t>ir</w:t>
      </w:r>
      <w:r w:rsidRPr="00B206B1">
        <w:t xml:space="preserve"> exhalé</w:t>
      </w:r>
      <w:r w:rsidR="00F1708D">
        <w:t xml:space="preserve"> était</w:t>
      </w:r>
      <w:r w:rsidRPr="00B206B1">
        <w:t xml:space="preserve"> recueilli</w:t>
      </w:r>
      <w:r w:rsidR="00F1708D">
        <w:t>,</w:t>
      </w:r>
      <w:r w:rsidRPr="00B206B1">
        <w:t xml:space="preserve"> les HAP et d'autres hydrocarbures aromatiques </w:t>
      </w:r>
      <w:r w:rsidR="00F1708D">
        <w:t>y étaient recherchés</w:t>
      </w:r>
      <w:r w:rsidRPr="00B206B1">
        <w:t xml:space="preserve">. </w:t>
      </w:r>
      <w:r w:rsidR="00F1708D">
        <w:t>Des</w:t>
      </w:r>
      <w:r w:rsidRPr="00B206B1">
        <w:t xml:space="preserve"> échantillons d'air </w:t>
      </w:r>
      <w:r w:rsidR="00F1708D">
        <w:t>à l’intérieur de la tenue</w:t>
      </w:r>
      <w:r w:rsidRPr="00B206B1">
        <w:t xml:space="preserve"> pendant les </w:t>
      </w:r>
      <w:r w:rsidR="00F1708D">
        <w:t>brûlag</w:t>
      </w:r>
      <w:r w:rsidRPr="00B206B1">
        <w:t>e</w:t>
      </w:r>
      <w:r w:rsidR="00F1708D">
        <w:t xml:space="preserve">s et des </w:t>
      </w:r>
      <w:r w:rsidRPr="00B206B1">
        <w:t>essuyage</w:t>
      </w:r>
      <w:r w:rsidR="00F1708D">
        <w:t>s</w:t>
      </w:r>
      <w:r w:rsidRPr="00B206B1">
        <w:t xml:space="preserve"> de la peau sur plusieurs sites corporels avant et après la </w:t>
      </w:r>
      <w:r w:rsidR="00F1708D">
        <w:t>séance étaient</w:t>
      </w:r>
      <w:r w:rsidR="00F1708D" w:rsidRPr="00F1708D">
        <w:t xml:space="preserve"> </w:t>
      </w:r>
      <w:r w:rsidR="00F1708D">
        <w:t>également</w:t>
      </w:r>
      <w:r w:rsidR="00F1708D" w:rsidRPr="00B206B1">
        <w:t xml:space="preserve"> recueillis</w:t>
      </w:r>
      <w:r w:rsidRPr="00B206B1">
        <w:t xml:space="preserve">. Les HAP </w:t>
      </w:r>
      <w:r w:rsidR="00F1708D">
        <w:t>étaient recherchés</w:t>
      </w:r>
      <w:r w:rsidRPr="00B206B1">
        <w:t xml:space="preserve">. </w:t>
      </w:r>
    </w:p>
    <w:p w:rsidR="00F1708D" w:rsidRDefault="00F1708D" w:rsidP="00643D67">
      <w:pPr>
        <w:spacing w:after="0" w:line="240" w:lineRule="auto"/>
        <w:jc w:val="both"/>
      </w:pPr>
    </w:p>
    <w:p w:rsidR="00F1708D" w:rsidRDefault="00F1708D" w:rsidP="00643D67">
      <w:pPr>
        <w:spacing w:after="0" w:line="240" w:lineRule="auto"/>
        <w:jc w:val="both"/>
        <w:rPr>
          <w:u w:val="single"/>
        </w:rPr>
      </w:pPr>
      <w:r w:rsidRPr="00F1708D">
        <w:rPr>
          <w:u w:val="single"/>
        </w:rPr>
        <w:t>Résultats</w:t>
      </w:r>
      <w:r>
        <w:rPr>
          <w:u w:val="single"/>
        </w:rPr>
        <w:t> :</w:t>
      </w:r>
    </w:p>
    <w:p w:rsidR="00F1708D" w:rsidRPr="00F1708D" w:rsidRDefault="00433534" w:rsidP="00643D67">
      <w:pPr>
        <w:spacing w:after="0" w:line="240" w:lineRule="auto"/>
        <w:jc w:val="both"/>
      </w:pPr>
      <w:r>
        <w:t>D</w:t>
      </w:r>
      <w:r w:rsidR="00F1708D" w:rsidRPr="00F1708D">
        <w:t xml:space="preserve">es concentrations </w:t>
      </w:r>
      <w:r w:rsidRPr="00F1708D">
        <w:t xml:space="preserve">post-exposition </w:t>
      </w:r>
      <w:r w:rsidR="00F1708D" w:rsidRPr="00F1708D">
        <w:t xml:space="preserve">élevées de benzène (P &lt;0,05) </w:t>
      </w:r>
      <w:r>
        <w:t xml:space="preserve">étaient retrouvées </w:t>
      </w:r>
      <w:r w:rsidR="00F1708D" w:rsidRPr="00F1708D">
        <w:t xml:space="preserve">par rapport aux concentrations préexposition pour les deux </w:t>
      </w:r>
      <w:r>
        <w:t>sessions.</w:t>
      </w:r>
    </w:p>
    <w:p w:rsidR="00433534" w:rsidRDefault="00433534" w:rsidP="00643D67">
      <w:pPr>
        <w:spacing w:after="0" w:line="240" w:lineRule="auto"/>
        <w:jc w:val="both"/>
      </w:pPr>
      <w:r>
        <w:t>D</w:t>
      </w:r>
      <w:r w:rsidR="00B206B1" w:rsidRPr="00B206B1">
        <w:t xml:space="preserve">es niveaux élevés de </w:t>
      </w:r>
      <w:r>
        <w:t>d’HAP</w:t>
      </w:r>
      <w:r w:rsidR="00B206B1" w:rsidRPr="00B206B1">
        <w:t xml:space="preserve"> sur le cou </w:t>
      </w:r>
      <w:r>
        <w:t>des pompiers étaient constatés lors de la</w:t>
      </w:r>
      <w:r w:rsidR="00B206B1" w:rsidRPr="00B206B1">
        <w:t xml:space="preserve"> </w:t>
      </w:r>
      <w:r w:rsidRPr="00B206B1">
        <w:t>premièr</w:t>
      </w:r>
      <w:r>
        <w:t>e</w:t>
      </w:r>
      <w:r w:rsidR="00B206B1" w:rsidRPr="00B206B1">
        <w:t xml:space="preserve"> </w:t>
      </w:r>
      <w:r>
        <w:t>session</w:t>
      </w:r>
      <w:r w:rsidR="00B206B1" w:rsidRPr="00B206B1">
        <w:t xml:space="preserve">. </w:t>
      </w:r>
      <w:r>
        <w:t>Il existait une corrélation statistiquement significative entre l’exposition externe (c.-à-d. l</w:t>
      </w:r>
      <w:r w:rsidR="00B206B1" w:rsidRPr="00B206B1">
        <w:t xml:space="preserve">es concentrations d'HAP </w:t>
      </w:r>
      <w:r>
        <w:t>dans l’air interne des tenues</w:t>
      </w:r>
      <w:r w:rsidR="00B206B1" w:rsidRPr="00B206B1">
        <w:t xml:space="preserve">) et les </w:t>
      </w:r>
      <w:proofErr w:type="spellStart"/>
      <w:r w:rsidR="00B206B1" w:rsidRPr="00B206B1">
        <w:t>biomarqueu</w:t>
      </w:r>
      <w:r>
        <w:t>rs</w:t>
      </w:r>
      <w:proofErr w:type="spellEnd"/>
      <w:r>
        <w:t xml:space="preserve"> (c.-à-d. la différence pré/post</w:t>
      </w:r>
      <w:r w:rsidR="00B206B1" w:rsidRPr="00B206B1">
        <w:t xml:space="preserve"> du métabolite urinaire des HAP </w:t>
      </w:r>
      <w:r>
        <w:t xml:space="preserve">et </w:t>
      </w:r>
      <w:r w:rsidR="00B206B1" w:rsidRPr="00B206B1">
        <w:t xml:space="preserve">des concentrations </w:t>
      </w:r>
      <w:r>
        <w:t>expirées</w:t>
      </w:r>
      <w:r w:rsidR="00B206B1" w:rsidRPr="00B206B1">
        <w:t xml:space="preserve"> de benzène</w:t>
      </w:r>
      <w:r>
        <w:t>).</w:t>
      </w:r>
    </w:p>
    <w:p w:rsidR="00433534" w:rsidRDefault="00433534" w:rsidP="00643D67">
      <w:pPr>
        <w:spacing w:after="0" w:line="240" w:lineRule="auto"/>
        <w:jc w:val="both"/>
      </w:pPr>
    </w:p>
    <w:p w:rsidR="00433534" w:rsidRPr="00433534" w:rsidRDefault="00433534" w:rsidP="00643D67">
      <w:pPr>
        <w:spacing w:after="0" w:line="240" w:lineRule="auto"/>
        <w:jc w:val="both"/>
        <w:rPr>
          <w:u w:val="single"/>
        </w:rPr>
      </w:pPr>
      <w:r w:rsidRPr="00433534">
        <w:rPr>
          <w:u w:val="single"/>
        </w:rPr>
        <w:t>Discussion :</w:t>
      </w:r>
    </w:p>
    <w:p w:rsidR="00A76677" w:rsidRDefault="00B206B1" w:rsidP="00643D67">
      <w:pPr>
        <w:spacing w:after="0" w:line="240" w:lineRule="auto"/>
        <w:jc w:val="both"/>
      </w:pPr>
      <w:r w:rsidRPr="00B206B1">
        <w:t xml:space="preserve">Les résultats suggèrent que les pompiers portant </w:t>
      </w:r>
      <w:r w:rsidR="00433534">
        <w:t>leur EPI</w:t>
      </w:r>
      <w:r w:rsidRPr="00B206B1">
        <w:t xml:space="preserve"> complets ont absorbé les produits de combustion </w:t>
      </w:r>
      <w:r w:rsidR="00433534">
        <w:t>(</w:t>
      </w:r>
      <w:r w:rsidRPr="00B206B1">
        <w:t>HAP</w:t>
      </w:r>
      <w:r w:rsidR="00433534">
        <w:t>)</w:t>
      </w:r>
      <w:r w:rsidRPr="00B206B1">
        <w:t xml:space="preserve"> probablement </w:t>
      </w:r>
      <w:r w:rsidR="00433534">
        <w:t xml:space="preserve">par voie transcutanée. </w:t>
      </w:r>
      <w:r w:rsidR="00A76677">
        <w:t xml:space="preserve">Bien que le taux de benzène expiré </w:t>
      </w:r>
      <w:proofErr w:type="gramStart"/>
      <w:r w:rsidR="00A76677">
        <w:t>augmentait</w:t>
      </w:r>
      <w:proofErr w:type="gramEnd"/>
      <w:r w:rsidR="00A76677">
        <w:t xml:space="preserve"> son métabolite urinaire restait inférieur à la limite de détection.</w:t>
      </w:r>
    </w:p>
    <w:p w:rsidR="00433534" w:rsidRDefault="00433534" w:rsidP="00643D67">
      <w:pPr>
        <w:spacing w:after="0" w:line="240" w:lineRule="auto"/>
        <w:jc w:val="both"/>
      </w:pPr>
      <w:r>
        <w:t>L</w:t>
      </w:r>
      <w:r w:rsidR="00B206B1" w:rsidRPr="00B206B1">
        <w:t xml:space="preserve">e cou </w:t>
      </w:r>
      <w:r>
        <w:t>est</w:t>
      </w:r>
      <w:r w:rsidR="00B206B1" w:rsidRPr="00B206B1">
        <w:t xml:space="preserve"> le principal site d'exposition et d'absorption </w:t>
      </w:r>
      <w:r>
        <w:t>du fait</w:t>
      </w:r>
      <w:r w:rsidR="00B206B1" w:rsidRPr="00B206B1">
        <w:t xml:space="preserve"> </w:t>
      </w:r>
      <w:r>
        <w:t xml:space="preserve">d’un </w:t>
      </w:r>
      <w:r w:rsidR="00B206B1" w:rsidRPr="00B206B1">
        <w:t xml:space="preserve">niveau inférieur de protection </w:t>
      </w:r>
      <w:r>
        <w:t>à ce niveau</w:t>
      </w:r>
      <w:r w:rsidR="00B206B1" w:rsidRPr="00B206B1">
        <w:t>.</w:t>
      </w:r>
    </w:p>
    <w:p w:rsidR="00A76677" w:rsidRDefault="00A76677" w:rsidP="00643D67">
      <w:pPr>
        <w:spacing w:after="0" w:line="240" w:lineRule="auto"/>
        <w:jc w:val="both"/>
      </w:pPr>
      <w:r>
        <w:t xml:space="preserve">L’humidité et la chaleur de la peau sont connus pour augmenter </w:t>
      </w:r>
      <w:r w:rsidR="00774431">
        <w:t xml:space="preserve">de 2.5 à 7.5 fois l’absorption cutanée </w:t>
      </w:r>
      <w:r w:rsidR="001B1B46">
        <w:fldChar w:fldCharType="begin"/>
      </w:r>
      <w:r w:rsidR="001B1B46">
        <w:instrText xml:space="preserve"> ADDIN ZOTERO_ITEM CSL_CITATION {"citationID":"9GSW6Lxt","properties":{"formattedCitation":"(Franz 1984)","plainCitation":"(Franz 1984)","noteIndex":0},"citationItems":[{"id":241,"uris":["http://zotero.org/users/4687044/items/YJHXBQVD"],"uri":["http://zotero.org/users/4687044/items/YJHXBQVD"],"itemData":{"id":241,"type":"chapter","title":"Advances in modern environmental toxicology.","publisher":"Princeton, NJ: Scientific Publishers.","page":"61-70","volume":"6,  applied toxicology of petroleum hydrocarbons.","shortTitle":"Advances in modern environmental toxicology.","author":[{"family":"Franz","given":"T.J."}],"issued":{"date-parts":[["1984"]]}}}],"schema":"https://github.com/citation-style-language/schema/raw/master/csl-citation.json"} </w:instrText>
      </w:r>
      <w:r w:rsidR="001B1B46">
        <w:fldChar w:fldCharType="separate"/>
      </w:r>
      <w:r w:rsidR="001B1B46" w:rsidRPr="001B1B46">
        <w:rPr>
          <w:rFonts w:ascii="Calibri" w:hAnsi="Calibri" w:cs="Calibri"/>
        </w:rPr>
        <w:t>(Franz 1984)</w:t>
      </w:r>
      <w:r w:rsidR="001B1B46">
        <w:fldChar w:fldCharType="end"/>
      </w:r>
      <w:r w:rsidR="00774431">
        <w:fldChar w:fldCharType="begin"/>
      </w:r>
      <w:r w:rsidR="002571BC">
        <w:instrText xml:space="preserve"> ADDIN EN.CITE &lt;EndNote&gt;&lt;Cite&gt;&lt;Author&gt;Franz&lt;/Author&gt;&lt;Year&gt;1984&lt;/Year&gt;&lt;IDText&gt;Advances in modern environmental toxicology.&lt;/IDText&gt;&lt;DisplayText&gt;(Franz 1984)&lt;/DisplayText&gt;&lt;record&gt;&lt;titles&gt;&lt;title&gt;Advances in modern environmental toxicology.&lt;/title&gt;&lt;/titles&gt;&lt;pages&gt;61-70&lt;/pages&gt;&lt;contributors&gt;&lt;authors&gt;&lt;author&gt;Franz, T.J.&lt;/author&gt;&lt;/authors&gt;&lt;/contributors&gt;&lt;section&gt;Percutaneous absorption of benzene.&lt;/section&gt;&lt;added-date format="utc"&gt;1489775389&lt;/added-date&gt;&lt;ref-type name="Book Section"&gt;5&lt;/ref-type&gt;&lt;dates&gt;&lt;year&gt;1984&lt;/year&gt;&lt;/dates&gt;&lt;rec-number&gt;228&lt;/rec-number&gt;&lt;publisher&gt;Princeton, NJ: Scientific Publishers.&lt;/publisher&gt;&lt;last-updated-date format="utc"&gt;1489775607&lt;/last-updated-date&gt;&lt;volume&gt;6,  applied toxicology of petroleum hydrocarbons.&lt;/volume&gt;&lt;/record&gt;&lt;/Cite&gt;&lt;/EndNote&gt;</w:instrText>
      </w:r>
      <w:r w:rsidR="00774431">
        <w:fldChar w:fldCharType="separate"/>
      </w:r>
      <w:r w:rsidR="00774431">
        <w:fldChar w:fldCharType="end"/>
      </w:r>
      <w:r w:rsidR="00774431">
        <w:t>.</w:t>
      </w:r>
    </w:p>
    <w:p w:rsidR="00D0131C" w:rsidRDefault="00A76677" w:rsidP="00643D67">
      <w:pPr>
        <w:spacing w:after="0" w:line="240" w:lineRule="auto"/>
        <w:jc w:val="both"/>
      </w:pPr>
      <w:r>
        <w:t>Il n’est pas exclu qu’une part de la contamination ait lieu par voie inhalée lors de la manipulation des tenue et par off-</w:t>
      </w:r>
      <w:proofErr w:type="spellStart"/>
      <w:r>
        <w:t>gassing</w:t>
      </w:r>
      <w:proofErr w:type="spellEnd"/>
      <w:r>
        <w:t xml:space="preserve"> (dégazage).</w:t>
      </w:r>
    </w:p>
    <w:p w:rsidR="00774431" w:rsidRDefault="00774431">
      <w:r>
        <w:br w:type="page"/>
      </w:r>
    </w:p>
    <w:p w:rsidR="00774431" w:rsidRDefault="00774431" w:rsidP="006636B1">
      <w:pPr>
        <w:pStyle w:val="Titre2"/>
        <w:numPr>
          <w:ilvl w:val="0"/>
          <w:numId w:val="13"/>
        </w:numPr>
        <w:rPr>
          <w:lang w:val="en-US"/>
        </w:rPr>
      </w:pPr>
      <w:bookmarkStart w:id="12" w:name="_Toc491027434"/>
      <w:proofErr w:type="spellStart"/>
      <w:proofErr w:type="gramStart"/>
      <w:r w:rsidRPr="00774431">
        <w:rPr>
          <w:lang w:val="en-US"/>
        </w:rPr>
        <w:t>Fire fighting</w:t>
      </w:r>
      <w:proofErr w:type="spellEnd"/>
      <w:r w:rsidRPr="00774431">
        <w:rPr>
          <w:lang w:val="en-US"/>
        </w:rPr>
        <w:t xml:space="preserve"> trainers' exposure to carcinogenic age</w:t>
      </w:r>
      <w:r>
        <w:rPr>
          <w:lang w:val="en-US"/>
        </w:rPr>
        <w:t xml:space="preserve">nts in smoke diving simulators – </w:t>
      </w:r>
      <w:proofErr w:type="spellStart"/>
      <w:r>
        <w:rPr>
          <w:lang w:val="en-US"/>
        </w:rPr>
        <w:t>Laitinen</w:t>
      </w:r>
      <w:proofErr w:type="spellEnd"/>
      <w:r>
        <w:rPr>
          <w:lang w:val="en-US"/>
        </w:rPr>
        <w:t xml:space="preserve"> - </w:t>
      </w:r>
      <w:r w:rsidRPr="00774431">
        <w:rPr>
          <w:lang w:val="en-US"/>
        </w:rPr>
        <w:t>Toxicol</w:t>
      </w:r>
      <w:r>
        <w:rPr>
          <w:lang w:val="en-US"/>
        </w:rPr>
        <w:t>ogy</w:t>
      </w:r>
      <w:r w:rsidRPr="00774431">
        <w:rPr>
          <w:lang w:val="en-US"/>
        </w:rPr>
        <w:t xml:space="preserve"> Lett</w:t>
      </w:r>
      <w:r>
        <w:rPr>
          <w:lang w:val="en-US"/>
        </w:rPr>
        <w:t xml:space="preserve">ers </w:t>
      </w:r>
      <w:r w:rsidRPr="00774431">
        <w:rPr>
          <w:lang w:val="en-US"/>
        </w:rPr>
        <w:t>2010</w:t>
      </w:r>
      <w:r>
        <w:rPr>
          <w:lang w:val="en-US"/>
        </w:rPr>
        <w:t>.</w:t>
      </w:r>
      <w:bookmarkEnd w:id="12"/>
      <w:proofErr w:type="gramEnd"/>
    </w:p>
    <w:p w:rsidR="001B1B46" w:rsidRDefault="001B1B46" w:rsidP="00643D67">
      <w:pPr>
        <w:spacing w:after="0" w:line="240" w:lineRule="auto"/>
        <w:jc w:val="both"/>
      </w:pPr>
      <w:r>
        <w:fldChar w:fldCharType="begin"/>
      </w:r>
      <w:r>
        <w:instrText xml:space="preserve"> ADDIN ZOTERO_ITEM CSL_CITATION {"citationID":"ju7ejDCI","properties":{"formattedCitation":"(J. Laitinen et al. 2010)","plainCitation":"(J. Laitinen et al. 2010)","noteIndex":0},"citationItems":[{"id":334,"uris":["http://zotero.org/users/4687044/items/DFDC4NVG"],"uri":["http://zotero.org/users/4687044/items/DFDC4NVG"],"itemData":{"id":334,"type":"article-journal","title":"Fire fighting trainers' exposure to carcinogenic agents in smoke diving simulators","container-title":"Toxicol Lett","page":"61-5","volume":"192","issue":"1","archive_location":"19576276","abstract":"It is well known that fire fighters are potentially exposed to various carcinogenic agents at a fire scene. An almost unheeded issue, however, is fire fighters' exposure to carcinogenic agents in smoke diving simulators. Biomonitoring (urinary muconic acid, 1-naphthol and 1-pyrenol), dermal (polycyclic aromatic hydrocarbons) and occupational hygiene measurements (cyanides, hydrogen cyanide, polycyclic aromatic hydrocarbons, volatile organic compounds and formaldehyde) were used to determine how the burning material, the type of simulator and protective clothing used affect fire fighting trainers' exposure. The highest excretion of 1-pyrenol (sampled 6h after end of exposure, in average 4.3-9.2nmol/L) and emissions of benzene (1.0-2.5mg/m(3)) and hydrogen cyanide (0.2-0.9mg/m(3)) were measured during the burning of conifer plywood and chipboard, and the lowest when pure pine and spruce wood (1.5nmol/L, 0.6mg/m(3), and 0.05mg/m(3)) was burned. However the safest burning material seemed to be propane (1.0nmol/L, 0.2mg/m(3), and not measured). The type of simulator used affected trainers' exposure very clearly. The highest dermal whole body exposures to polycyclic aromatic hydrocarbons were measured in the fire house simulator (in average 1200ng/cm(2)). Clearly lower exposure levels were measured in container training sessions (760ng/cm(2)), where the average dermal exposure level was 35% lower than in the fire house. The exposure levels (30ng/cm(2)) in the gas simulator in turn, were only 4% of the levels in container training sessions. The amount of polycyclic aromatic hydrocarbons decreased by 80% on trainers' hands when they used under gloves (in average 8.7ng/cm(2)) compared to those (48.4ng/cm(2)) who did not. There was not difference in protection efficiency against polycyclic aromatic hydrocarbons between tested fire suits (Brage and Bristol).","DOI":"10.1016/j.toxlet.2009.06.864","ISSN":"1879-3169","shortTitle":"Fire fighting trainers' exposure to carcinogenic agents in smoke diving simulators","language":"eng","author":[{"family":"Laitinen","given":"J."},{"family":"Mäkelä","given":"M."},{"family":"Mikkola","given":"J."},{"family":"Huttu","given":"I."}],"issued":{"date-parts":[["2010",1]]}}}],"schema":"https://github.com/citation-style-language/schema/raw/master/csl-citation.json"} </w:instrText>
      </w:r>
      <w:r>
        <w:fldChar w:fldCharType="separate"/>
      </w:r>
      <w:r w:rsidRPr="001B1B46">
        <w:rPr>
          <w:rFonts w:ascii="Calibri" w:hAnsi="Calibri" w:cs="Calibri"/>
        </w:rPr>
        <w:t xml:space="preserve">(J. </w:t>
      </w:r>
      <w:proofErr w:type="spellStart"/>
      <w:r w:rsidRPr="001B1B46">
        <w:rPr>
          <w:rFonts w:ascii="Calibri" w:hAnsi="Calibri" w:cs="Calibri"/>
        </w:rPr>
        <w:t>Laitinen</w:t>
      </w:r>
      <w:proofErr w:type="spellEnd"/>
      <w:r w:rsidRPr="001B1B46">
        <w:rPr>
          <w:rFonts w:ascii="Calibri" w:hAnsi="Calibri" w:cs="Calibri"/>
        </w:rPr>
        <w:t xml:space="preserve"> et al. 2010)</w:t>
      </w:r>
      <w:r>
        <w:fldChar w:fldCharType="end"/>
      </w:r>
    </w:p>
    <w:p w:rsidR="00774431" w:rsidRPr="00774431" w:rsidRDefault="00774431" w:rsidP="00643D67">
      <w:pPr>
        <w:spacing w:after="0" w:line="240" w:lineRule="auto"/>
        <w:jc w:val="both"/>
      </w:pPr>
    </w:p>
    <w:p w:rsidR="008708F4" w:rsidRDefault="00774431" w:rsidP="00774431">
      <w:pPr>
        <w:spacing w:after="0" w:line="240" w:lineRule="auto"/>
        <w:jc w:val="both"/>
      </w:pPr>
      <w:r w:rsidRPr="00774431">
        <w:t xml:space="preserve">Il est bien connu que les pompiers sont potentiellement exposés à différents agents cancérigènes sur les lieux d'un incendie. </w:t>
      </w:r>
      <w:r w:rsidR="008708F4">
        <w:t>L</w:t>
      </w:r>
      <w:r w:rsidRPr="00774431">
        <w:t xml:space="preserve">'exposition des pompiers aux agents cancérigènes de la fumée </w:t>
      </w:r>
      <w:r w:rsidR="008708F4">
        <w:t>lors de formations dans</w:t>
      </w:r>
      <w:r w:rsidRPr="00774431">
        <w:t xml:space="preserve"> les simulateurs d’incendies</w:t>
      </w:r>
      <w:r w:rsidR="008708F4">
        <w:t xml:space="preserve"> est moins connue.</w:t>
      </w:r>
    </w:p>
    <w:p w:rsidR="00774431" w:rsidRDefault="008708F4" w:rsidP="00774431">
      <w:pPr>
        <w:spacing w:after="0" w:line="240" w:lineRule="auto"/>
        <w:jc w:val="both"/>
      </w:pPr>
      <w:r>
        <w:t>Les métabolites urinaires</w:t>
      </w:r>
      <w:r w:rsidR="00774431" w:rsidRPr="00774431">
        <w:t xml:space="preserve"> (acide </w:t>
      </w:r>
      <w:proofErr w:type="spellStart"/>
      <w:r w:rsidR="00774431" w:rsidRPr="00774431">
        <w:t>muconique</w:t>
      </w:r>
      <w:proofErr w:type="spellEnd"/>
      <w:r w:rsidR="00774431" w:rsidRPr="00774431">
        <w:t xml:space="preserve"> urinaire, 1-naphtol et 1-pyrénol), </w:t>
      </w:r>
      <w:r>
        <w:t>des prélèvements</w:t>
      </w:r>
      <w:r w:rsidR="00774431" w:rsidRPr="00774431">
        <w:t xml:space="preserve"> cutané</w:t>
      </w:r>
      <w:r>
        <w:t>s</w:t>
      </w:r>
      <w:r w:rsidR="00774431" w:rsidRPr="00774431">
        <w:t xml:space="preserve"> (hydrocarbures aromatiques polycycliques) et </w:t>
      </w:r>
      <w:r>
        <w:t>d</w:t>
      </w:r>
      <w:r w:rsidR="00774431" w:rsidRPr="00774431">
        <w:t xml:space="preserve">es mesures </w:t>
      </w:r>
      <w:r>
        <w:t>atmosphériques (</w:t>
      </w:r>
      <w:r w:rsidR="00774431" w:rsidRPr="00774431">
        <w:t>cyanures, hydrocarbures aromatiques polycycliques, composés organiques volatils et formaldéhydes) ont été utilisés pour déterminer la manière dont la combustion des matériaux, le type de simulateur et les vêtements de protection utilisés affec</w:t>
      </w:r>
      <w:r>
        <w:t>taient les formateurs incendie.</w:t>
      </w:r>
    </w:p>
    <w:p w:rsidR="008708F4" w:rsidRDefault="008708F4" w:rsidP="00774431">
      <w:pPr>
        <w:spacing w:after="0" w:line="240" w:lineRule="auto"/>
        <w:jc w:val="both"/>
      </w:pPr>
    </w:p>
    <w:p w:rsidR="008708F4" w:rsidRPr="008708F4" w:rsidRDefault="008708F4" w:rsidP="00774431">
      <w:pPr>
        <w:spacing w:after="0" w:line="240" w:lineRule="auto"/>
        <w:jc w:val="both"/>
        <w:rPr>
          <w:u w:val="single"/>
        </w:rPr>
      </w:pPr>
      <w:r w:rsidRPr="008708F4">
        <w:rPr>
          <w:u w:val="single"/>
        </w:rPr>
        <w:t>Résultats :</w:t>
      </w:r>
    </w:p>
    <w:p w:rsidR="00774431" w:rsidRPr="00774431" w:rsidRDefault="00774431" w:rsidP="00774431">
      <w:pPr>
        <w:spacing w:after="0" w:line="240" w:lineRule="auto"/>
        <w:jc w:val="both"/>
      </w:pPr>
      <w:r w:rsidRPr="00774431">
        <w:t>Les plus fortes libérations de 1-pyrénol (prélevés 6h après la fin de l'exposition, en moyenne 4,3-9.2nmol / L), émission</w:t>
      </w:r>
      <w:r w:rsidR="008708F4">
        <w:t>s de benzène (1,0 2,5 mg / m</w:t>
      </w:r>
      <w:r w:rsidR="008708F4">
        <w:rPr>
          <w:vertAlign w:val="superscript"/>
        </w:rPr>
        <w:t>3</w:t>
      </w:r>
      <w:r w:rsidR="008708F4">
        <w:t>) et d</w:t>
      </w:r>
      <w:r w:rsidRPr="00774431">
        <w:t>e cyanure</w:t>
      </w:r>
      <w:r w:rsidR="008708F4">
        <w:t xml:space="preserve"> d'hydrogène (0,2 0,9 mg / m</w:t>
      </w:r>
      <w:r w:rsidR="008708F4">
        <w:rPr>
          <w:vertAlign w:val="superscript"/>
        </w:rPr>
        <w:t>3</w:t>
      </w:r>
      <w:r w:rsidRPr="00774431">
        <w:t>) ont été mesurées au cours de la combustion de contreplaqué de résineux et de panneaux d</w:t>
      </w:r>
      <w:r w:rsidR="008708F4">
        <w:t xml:space="preserve">’aggloméré. </w:t>
      </w:r>
      <w:r w:rsidR="006901B3">
        <w:t xml:space="preserve">La combustion de polystyrène entrainait une augmentation de 80% de l’acide cyanhydrique atmosphérique. </w:t>
      </w:r>
      <w:r w:rsidR="008708F4">
        <w:t>L</w:t>
      </w:r>
      <w:r w:rsidRPr="00774431">
        <w:t>es plus bas</w:t>
      </w:r>
      <w:r w:rsidR="008708F4">
        <w:t xml:space="preserve"> niveaux étaient mesurés</w:t>
      </w:r>
      <w:r w:rsidRPr="00774431">
        <w:t xml:space="preserve"> lors de la combustion de pin et de bois de sapin (1.5nmol / L, à 0,6 mg / </w:t>
      </w:r>
      <w:r w:rsidR="008708F4" w:rsidRPr="00774431">
        <w:t>m</w:t>
      </w:r>
      <w:r w:rsidR="008708F4">
        <w:rPr>
          <w:vertAlign w:val="superscript"/>
        </w:rPr>
        <w:t>3</w:t>
      </w:r>
      <w:r w:rsidR="008708F4" w:rsidRPr="00774431">
        <w:t>,</w:t>
      </w:r>
      <w:r w:rsidR="008708F4">
        <w:t xml:space="preserve"> et 0,05 mg / m</w:t>
      </w:r>
      <w:r w:rsidR="008708F4">
        <w:rPr>
          <w:vertAlign w:val="superscript"/>
        </w:rPr>
        <w:t>3</w:t>
      </w:r>
      <w:r w:rsidRPr="00774431">
        <w:t>). Cependant le combustible le plus sûr semble être le p</w:t>
      </w:r>
      <w:r w:rsidR="008708F4">
        <w:t>ropane (1.0nmol / L, 0,2 mg / m</w:t>
      </w:r>
      <w:r w:rsidR="008708F4">
        <w:rPr>
          <w:vertAlign w:val="superscript"/>
        </w:rPr>
        <w:t>3</w:t>
      </w:r>
      <w:r w:rsidRPr="00774431">
        <w:t xml:space="preserve">, </w:t>
      </w:r>
      <w:r w:rsidR="008708F4">
        <w:t>et non mesuré).</w:t>
      </w:r>
    </w:p>
    <w:p w:rsidR="007D4F98" w:rsidRDefault="00774431" w:rsidP="00774431">
      <w:pPr>
        <w:spacing w:after="0" w:line="240" w:lineRule="auto"/>
        <w:jc w:val="both"/>
      </w:pPr>
      <w:r w:rsidRPr="00774431">
        <w:t xml:space="preserve">Le type de simulateur utilisé impacte clairement les formateurs. Les plus fortes expositions cutanées à des </w:t>
      </w:r>
      <w:r w:rsidR="008708F4">
        <w:t>HAP</w:t>
      </w:r>
      <w:r w:rsidRPr="00774431">
        <w:t xml:space="preserve"> ont été mesurées dans les maisons à feu (en </w:t>
      </w:r>
      <w:r w:rsidR="007D4F98" w:rsidRPr="00774431">
        <w:t xml:space="preserve">moyenne </w:t>
      </w:r>
      <w:r w:rsidRPr="00774431">
        <w:t>1200ng/cm</w:t>
      </w:r>
      <w:r w:rsidR="007D4F98">
        <w:t>²</w:t>
      </w:r>
      <w:r w:rsidRPr="00774431">
        <w:t>). Des niveaux d'exposition nettement inférieurs ont été mesurés dans des sessions de formation en caisson (760ng/cm</w:t>
      </w:r>
      <w:r w:rsidR="007D4F98">
        <w:t>²</w:t>
      </w:r>
      <w:r w:rsidRPr="00774431">
        <w:t>), où le niveau moyen d'exposition par voie cutanée était de 35% inférieur à celui de la maison à feu. Les niveaux d'exposition (30ng/cm</w:t>
      </w:r>
      <w:r w:rsidR="007D4F98">
        <w:t>²</w:t>
      </w:r>
      <w:r w:rsidR="006901B3">
        <w:t>) dans le simulateur à</w:t>
      </w:r>
      <w:r w:rsidRPr="00774431">
        <w:t xml:space="preserve"> gaz</w:t>
      </w:r>
      <w:r w:rsidR="006901B3">
        <w:t xml:space="preserve"> (propane)</w:t>
      </w:r>
      <w:r w:rsidRPr="00774431">
        <w:t>, ne représentent que 4% du niveau mesuré lors des se</w:t>
      </w:r>
      <w:r w:rsidR="007D4F98">
        <w:t>ssions de formation en caisson.</w:t>
      </w:r>
      <w:r w:rsidR="006901B3">
        <w:t xml:space="preserve"> En revanche, le taux de formaldéhyde atmosphérique augmentait dans ce simulateur du fait de l’utilisation de fumée artificielle.</w:t>
      </w:r>
    </w:p>
    <w:p w:rsidR="007D4F98" w:rsidRDefault="00774431" w:rsidP="00774431">
      <w:pPr>
        <w:spacing w:after="0" w:line="240" w:lineRule="auto"/>
        <w:jc w:val="both"/>
      </w:pPr>
      <w:r w:rsidRPr="00774431">
        <w:t>La quantité des hydrocarbures aromatiques polycycliques a diminué de 80% sur les mains des formateurs quand ils ont utilisé des sous gants (de 8.7ng/cm</w:t>
      </w:r>
      <w:r w:rsidR="007D4F98">
        <w:t>² en moyenne</w:t>
      </w:r>
      <w:r w:rsidRPr="00774431">
        <w:t xml:space="preserve">) par rapport à ceux </w:t>
      </w:r>
      <w:r w:rsidR="007D4F98" w:rsidRPr="00774431">
        <w:t xml:space="preserve">qui n'en avaient pas </w:t>
      </w:r>
      <w:r w:rsidRPr="00774431">
        <w:t>(48.4ng/cm</w:t>
      </w:r>
      <w:r w:rsidR="007D4F98">
        <w:t>²</w:t>
      </w:r>
      <w:r w:rsidRPr="00774431">
        <w:t>).</w:t>
      </w:r>
    </w:p>
    <w:p w:rsidR="00774431" w:rsidRPr="00774431" w:rsidRDefault="00774431" w:rsidP="00774431">
      <w:pPr>
        <w:spacing w:after="0" w:line="240" w:lineRule="auto"/>
        <w:jc w:val="both"/>
      </w:pPr>
      <w:r w:rsidRPr="00774431">
        <w:t xml:space="preserve">Il n'y avait pas de différence dans l'efficacité de protection contre </w:t>
      </w:r>
      <w:r w:rsidR="007D4F98">
        <w:t>HAP</w:t>
      </w:r>
      <w:r w:rsidRPr="00774431">
        <w:t xml:space="preserve"> entre les différentes tenues de feu testées (</w:t>
      </w:r>
      <w:r w:rsidR="007D4F98">
        <w:t>Goretex</w:t>
      </w:r>
      <w:r w:rsidRPr="00774431">
        <w:t xml:space="preserve"> et </w:t>
      </w:r>
      <w:proofErr w:type="spellStart"/>
      <w:r w:rsidR="007D4F98">
        <w:t>Nomex</w:t>
      </w:r>
      <w:proofErr w:type="spellEnd"/>
      <w:r w:rsidRPr="00774431">
        <w:t>).</w:t>
      </w:r>
    </w:p>
    <w:p w:rsidR="00774431" w:rsidRDefault="00774431" w:rsidP="00643D67">
      <w:pPr>
        <w:spacing w:after="0" w:line="240" w:lineRule="auto"/>
        <w:jc w:val="both"/>
      </w:pPr>
    </w:p>
    <w:p w:rsidR="005A3F19" w:rsidRPr="005A3F19" w:rsidRDefault="005A3F19" w:rsidP="00643D67">
      <w:pPr>
        <w:spacing w:after="0" w:line="240" w:lineRule="auto"/>
        <w:jc w:val="both"/>
        <w:rPr>
          <w:u w:val="single"/>
        </w:rPr>
      </w:pPr>
      <w:r w:rsidRPr="005A3F19">
        <w:rPr>
          <w:u w:val="single"/>
        </w:rPr>
        <w:t>Discussion :</w:t>
      </w:r>
    </w:p>
    <w:p w:rsidR="005A3F19" w:rsidRDefault="005A3F19" w:rsidP="00643D67">
      <w:pPr>
        <w:spacing w:after="0" w:line="240" w:lineRule="auto"/>
        <w:jc w:val="both"/>
      </w:pPr>
      <w:r>
        <w:t>La présence de colle dans le bois semble être un déterminant majeur dans la composition des fumées. Les simulateurs à gaz exposent à des niveaux très inférieurs d’HAP et de COV, mais il existe une exposition au formaldéhyde spécifique non retrouvée dans les autres simulateurs.</w:t>
      </w:r>
    </w:p>
    <w:p w:rsidR="005A3F19" w:rsidRDefault="005A3F19" w:rsidP="00643D67">
      <w:pPr>
        <w:spacing w:after="0" w:line="240" w:lineRule="auto"/>
        <w:jc w:val="both"/>
      </w:pPr>
      <w:r>
        <w:t>Les différentes tenues n’ont pas d’effets sur la contamination, en revanche, l’ajout de couches (sous-gants) semble avoir un effet important sur la contamination cutanée.</w:t>
      </w:r>
    </w:p>
    <w:p w:rsidR="00202E49" w:rsidRDefault="00202E49">
      <w:r>
        <w:br w:type="page"/>
      </w:r>
    </w:p>
    <w:p w:rsidR="00214FEC" w:rsidRPr="00202E49" w:rsidRDefault="00202E49" w:rsidP="00202E49">
      <w:pPr>
        <w:pStyle w:val="Titre2"/>
        <w:numPr>
          <w:ilvl w:val="0"/>
          <w:numId w:val="13"/>
        </w:numPr>
        <w:rPr>
          <w:lang w:val="en-US"/>
        </w:rPr>
      </w:pPr>
      <w:bookmarkStart w:id="13" w:name="_Toc491027435"/>
      <w:r w:rsidRPr="00202E49">
        <w:rPr>
          <w:lang w:val="en-US"/>
        </w:rPr>
        <w:t xml:space="preserve">Firefighters’ exposure to </w:t>
      </w:r>
      <w:proofErr w:type="spellStart"/>
      <w:r w:rsidRPr="00202E49">
        <w:rPr>
          <w:lang w:val="en-US"/>
        </w:rPr>
        <w:t>perfluoroalkyl</w:t>
      </w:r>
      <w:proofErr w:type="spellEnd"/>
      <w:r w:rsidRPr="00202E49">
        <w:rPr>
          <w:lang w:val="en-US"/>
        </w:rPr>
        <w:t xml:space="preserve"> acids and 2-butoxyethanol present in firefighting foams – </w:t>
      </w:r>
      <w:proofErr w:type="spellStart"/>
      <w:r w:rsidRPr="00202E49">
        <w:rPr>
          <w:lang w:val="en-US"/>
        </w:rPr>
        <w:t>Laitinen</w:t>
      </w:r>
      <w:proofErr w:type="spellEnd"/>
      <w:r w:rsidRPr="00202E49">
        <w:rPr>
          <w:lang w:val="en-US"/>
        </w:rPr>
        <w:t xml:space="preserve"> – Toxicology Letters 2014</w:t>
      </w:r>
      <w:bookmarkEnd w:id="13"/>
    </w:p>
    <w:p w:rsidR="00202E49" w:rsidRPr="00202E49" w:rsidRDefault="001B1B46">
      <w:r>
        <w:fldChar w:fldCharType="begin"/>
      </w:r>
      <w:r>
        <w:instrText xml:space="preserve"> ADDIN ZOTERO_ITEM CSL_CITATION {"citationID":"D0KwHn5V","properties":{"formattedCitation":"(J. A. Laitinen et al. 2014)","plainCitation":"(J. A. Laitinen et al. 2014)","noteIndex":0},"citationItems":[{"id":331,"uris":["http://zotero.org/users/4687044/items/48PMVMNK"],"uri":["http://zotero.org/users/4687044/items/48PMVMNK"],"itemData":{"id":331,"type":"article-journal","title":"Firefighters' exposure to perfluoroalkyl acids and 2-butoxyethanol present in firefighting foams","container-title":"Toxicol Lett","page":"227-32","volume":"231","issue":"2","archive_location":"25447453","abstract":"The aim of this study was to assess eight firefighters' exposure to Sthamex 3% AFFF (aqueous film forming foam) in the simulation of aircraft accidents at Oulu airport in Finland. Study was conducted in 2010 before limitation for the use of PFOA and PFOS in AFFFs. Due to prospective limitation also eight commercially available AFFFs were evaluated from occupational and environmental point of view to find substitutive AFFFs for future. The firefighters' exposure to twelve perfluoroalkyl acids (PFAS) was analyzed in order to observe the signs of accumulation during three consecutive training sessions. The firefighters' short-term exposure to 2-butoxyethanol (EGBE) was analyzed by urinalysis of 2-butoxyacetic acid (2-BAA). For the background information also the concentration of PFAS in used AFFF-liquid was analyzed. Fire fighters' serum PFHxS and PFNA concentrations seemed to increase during the three training sessions although they were not the main PFAS in used AFFF. The statistical significance for the elevations was not able to test due to limited size of test group. In two training sessions, the average urinary excretions of 2-BAA exceeded the reference limit of the occupationally unexposed population. In the evaluations of the firefighting foams, non-fluorine based products were favored and the alcohol resistance properties of foams were recommended for consideration due to the increasing use of biofuels.","DOI":"10.1016/j.toxlet.2014.09.007","ISSN":"1879-3169","shortTitle":"Firefighters' exposure to perfluoroalkyl acids and 2-butoxyethanol present in firefighting foams","language":"eng","author":[{"family":"Laitinen","given":"J. A."},{"family":"Koponen","given":"J."},{"family":"Koikkalainen","given":"J."},{"family":"Kiviranta","given":"H."}],"issued":{"date-parts":[["2014",12]]}}}],"schema":"https://github.com/citation-style-language/schema/raw/master/csl-citation.json"} </w:instrText>
      </w:r>
      <w:r>
        <w:fldChar w:fldCharType="separate"/>
      </w:r>
      <w:r w:rsidRPr="001B1B46">
        <w:rPr>
          <w:rFonts w:ascii="Calibri" w:hAnsi="Calibri" w:cs="Calibri"/>
        </w:rPr>
        <w:t xml:space="preserve">(J. A. </w:t>
      </w:r>
      <w:proofErr w:type="spellStart"/>
      <w:r w:rsidRPr="001B1B46">
        <w:rPr>
          <w:rFonts w:ascii="Calibri" w:hAnsi="Calibri" w:cs="Calibri"/>
        </w:rPr>
        <w:t>Laitinen</w:t>
      </w:r>
      <w:proofErr w:type="spellEnd"/>
      <w:r w:rsidRPr="001B1B46">
        <w:rPr>
          <w:rFonts w:ascii="Calibri" w:hAnsi="Calibri" w:cs="Calibri"/>
        </w:rPr>
        <w:t xml:space="preserve"> et al. 2014)</w:t>
      </w:r>
      <w:r>
        <w:fldChar w:fldCharType="end"/>
      </w:r>
    </w:p>
    <w:p w:rsidR="00202E49" w:rsidRDefault="00202E49"/>
    <w:p w:rsidR="0092622E" w:rsidRDefault="0092622E" w:rsidP="00C377DF">
      <w:pPr>
        <w:jc w:val="both"/>
      </w:pPr>
      <w:r>
        <w:t xml:space="preserve">Les acides </w:t>
      </w:r>
      <w:proofErr w:type="spellStart"/>
      <w:r>
        <w:t>perfluoroalkyl</w:t>
      </w:r>
      <w:r w:rsidR="00085B44">
        <w:t>ique</w:t>
      </w:r>
      <w:r>
        <w:t>s</w:t>
      </w:r>
      <w:proofErr w:type="spellEnd"/>
      <w:r>
        <w:t xml:space="preserve"> (PFAA) regroupent le </w:t>
      </w:r>
      <w:proofErr w:type="spellStart"/>
      <w:r>
        <w:t>Perfluorooctanoate</w:t>
      </w:r>
      <w:proofErr w:type="spellEnd"/>
      <w:r>
        <w:t xml:space="preserve"> (PFOA), le </w:t>
      </w:r>
      <w:proofErr w:type="spellStart"/>
      <w:r>
        <w:t>sulfonate</w:t>
      </w:r>
      <w:proofErr w:type="spellEnd"/>
      <w:r>
        <w:t xml:space="preserve"> de </w:t>
      </w:r>
      <w:proofErr w:type="spellStart"/>
      <w:r>
        <w:t>perfluorooctane</w:t>
      </w:r>
      <w:proofErr w:type="spellEnd"/>
      <w:r>
        <w:t xml:space="preserve"> (PFOS) sous-groupe des alkyles per et </w:t>
      </w:r>
      <w:proofErr w:type="spellStart"/>
      <w:r>
        <w:t>polyfluorés</w:t>
      </w:r>
      <w:proofErr w:type="spellEnd"/>
      <w:r>
        <w:t xml:space="preserve"> (PFAS). Ils sont utilisés comme surfactant et polymères. Ils rentrent dans la composition des additifs (mousses) pour l’extinction des feux d’hydrocarbures.</w:t>
      </w:r>
      <w:r w:rsidR="00F83CEF">
        <w:t xml:space="preserve"> Il existe une bioaccumulation.</w:t>
      </w:r>
    </w:p>
    <w:p w:rsidR="00F83CEF" w:rsidRPr="00F83CEF" w:rsidRDefault="00F83CEF" w:rsidP="00C377DF">
      <w:pPr>
        <w:jc w:val="both"/>
      </w:pPr>
      <w:r w:rsidRPr="00F83CEF">
        <w:t xml:space="preserve">Les 2-butoxyethanol (EGBE), 2-2-butoxyethanol (DEGBE) et 1-2- </w:t>
      </w:r>
      <w:proofErr w:type="spellStart"/>
      <w:r w:rsidRPr="00F83CEF">
        <w:t>butoxyethanol</w:t>
      </w:r>
      <w:proofErr w:type="spellEnd"/>
      <w:r w:rsidRPr="00F83CEF">
        <w:t xml:space="preserve"> (EG) ont des propri</w:t>
      </w:r>
      <w:r>
        <w:t>é</w:t>
      </w:r>
      <w:r w:rsidRPr="00F83CEF">
        <w:t>t</w:t>
      </w:r>
      <w:r>
        <w:t>é</w:t>
      </w:r>
      <w:r w:rsidRPr="00F83CEF">
        <w:t>s antigel et de stabilisation des mousses.</w:t>
      </w:r>
    </w:p>
    <w:p w:rsidR="00202E49" w:rsidRDefault="00F83CEF" w:rsidP="00C377DF">
      <w:pPr>
        <w:jc w:val="both"/>
      </w:pPr>
      <w:r>
        <w:t>Les PFAA sont des perturbateurs endocriniens connus pour augmenter le taux de cholestérol et modifier l’équilibre thyroïdien, ils augmenteraient également l’incidence des cancers du sein.</w:t>
      </w:r>
    </w:p>
    <w:p w:rsidR="00F83CEF" w:rsidRPr="00F83CEF" w:rsidRDefault="00F83CEF" w:rsidP="00C377DF">
      <w:pPr>
        <w:jc w:val="both"/>
      </w:pPr>
      <w:r>
        <w:t>Une accumulation dans l’organisme de retardant a été prouvé chez les Sapeurs-Pompiers</w:t>
      </w:r>
      <w:r w:rsidR="001B1B46">
        <w:t xml:space="preserve"> </w:t>
      </w:r>
      <w:r w:rsidR="001B1B46">
        <w:fldChar w:fldCharType="begin"/>
      </w:r>
      <w:r w:rsidR="001B1B46">
        <w:instrText xml:space="preserve"> ADDIN ZOTERO_ITEM CSL_CITATION {"citationID":"vd6jv0fP","properties":{"formattedCitation":"(Shaw et al. 2013)","plainCitation":"(Shaw et al. 2013)","noteIndex":0},"citationItems":[{"id":414,"uris":["http://zotero.org/users/4687044/items/R5CYGKT9"],"uri":["http://zotero.org/users/4687044/items/R5CYGKT9"],"itemData":{"id":414,"type":"article-journal","title":"Persistent organic pollutants including polychlorinated and polybrominated dibenzo-p-dioxins and dibenzofurans in firefighters from Northern California","container-title":"Chemosphere","page":"1386-94","volume":"91","issue":"10","archive_location":"23395527","abstract":"Polychlorinated and polybrominated dibenzo-p-dioxins and dibenzofurans (PCDD/Fs and PBDD/Fs) were measured in serum of twelve firefighters sampled after a fire event in San Francisco, California, along with polybrominated diphenyl ethers (PBDEs), polychlorinated biphenyls (PCBs), p,p'-DDE, hexachlorobenzene (HCB), perfluorinated chemicals (PFCs), bisphenol-A (BPA) and tetrabromobisphenol-A (TBBPA). TEQPCDD/F concentrations were relatively low (mean 5pgg(-1) (lipid weight), lw, range 1-11pgg(-1)lw), but concentrations of 1,2,3,4,6,7,8-HpCDD, a congener indicative of exposure during firefighting, were elevated. Tentative WHO2005-TEQs calculated for PBDD/Fs in our samples (mean 104pgg(-1)lw, range 0.2-734pgg(-1)lw) suggested that PBDD/Fs may contribute substantially to dioxin-like toxicity in individual firefighters. PBDE concentrations were elevated in firefighter serum (mean 135ngg(-1)lw, range 48-442ngg(-1)lw). PBDE-209, PBDE-47 and PBDE-153 were prevalent congeners; PBDE-209 contributed &gt;50% of the total PBDE concentration in four individuals, implying continuous occupational exposure to deca-BDE. Perfluorooctanesulfonate (PFOS) was the dominant PFC in serum (mean 12ngml(-1) (wet weight), ww, range 3ngml(-1)ww to 59ngml(-1)ww), followed by perfluorooctanoic acid (PFOA) (mean 7ngml(-1)ww, range 2ngml(-1)ww to 12ngml(-1)ww). Concentrations of perfluorononanoic acid (PFNA) (mean 2ngml(-1)ww, range 1-4ngml(-1)ww) were higher than those reported in the high-smoke exposure group of World Trade Center fire responders, suggesting that the California firefighters were exposed to PFNA in smoke during firefighting. Given their elevated rates of cancers, these results illustrate the importance of monitoring halogenated contaminants including PBDD/Fs in firefighters.","DOI":"10.1016/j.chemosphere.2012.12.070","ISSN":"1879-1298","shortTitle":"Persistent organic pollutants including polychlorinated and polybrominated dibenzo-p-dioxins and dibenzofurans in firefighters from Northern California","language":"eng","author":[{"family":"Shaw","given":"S. D."},{"family":"Berger","given":"M. L."},{"family":"Harris","given":"J. H."},{"family":"Yun","given":"S. H."},{"family":"Wu","given":"Q."},{"family":"Liao","given":"C."},{"family":"Blum","given":"A."},{"family":"Stefani","given":"A."},{"family":"Kannan","given":"K."}],"issued":{"date-parts":[["2013",6]]}}}],"schema":"https://github.com/citation-style-language/schema/raw/master/csl-citation.json"} </w:instrText>
      </w:r>
      <w:r w:rsidR="001B1B46">
        <w:fldChar w:fldCharType="separate"/>
      </w:r>
      <w:r w:rsidR="001B1B46" w:rsidRPr="001B1B46">
        <w:rPr>
          <w:rFonts w:ascii="Calibri" w:hAnsi="Calibri" w:cs="Calibri"/>
        </w:rPr>
        <w:t>(Shaw et al. 2013)</w:t>
      </w:r>
      <w:r w:rsidR="001B1B46">
        <w:fldChar w:fldCharType="end"/>
      </w:r>
      <w:r w:rsidR="00085B44">
        <w:t>, les auteurs ont souhaité rechercher si cet effet était également présent pour ces substances. Les SP y étant exposés au cours de leurs interventions (port de tenues contaminées, usage de mousses, transfert mains-bouche).</w:t>
      </w:r>
    </w:p>
    <w:p w:rsidR="00736D6F" w:rsidRDefault="00202E49" w:rsidP="00C377DF">
      <w:pPr>
        <w:jc w:val="both"/>
      </w:pPr>
      <w:r w:rsidRPr="00202E49">
        <w:t xml:space="preserve">L'objectif de cette étude était d'évaluer l'exposition de huit pompiers </w:t>
      </w:r>
      <w:r w:rsidR="00085B44">
        <w:t>au</w:t>
      </w:r>
      <w:r w:rsidRPr="00202E49">
        <w:t xml:space="preserve"> </w:t>
      </w:r>
      <w:proofErr w:type="spellStart"/>
      <w:r w:rsidRPr="00202E49">
        <w:t>Sthamex</w:t>
      </w:r>
      <w:proofErr w:type="spellEnd"/>
      <w:r w:rsidRPr="00202E49">
        <w:t xml:space="preserve"> 3% AFFF (</w:t>
      </w:r>
      <w:r w:rsidR="00085B44">
        <w:t>Agent Formant un Film Flottant</w:t>
      </w:r>
      <w:r w:rsidRPr="00202E49">
        <w:t xml:space="preserve">) dans la simulation d'accidents d'avion dans l'aéroport d'Oulu en Finlande. </w:t>
      </w:r>
      <w:r w:rsidR="00085B44">
        <w:t>L’</w:t>
      </w:r>
      <w:r w:rsidRPr="00202E49">
        <w:t>étude a été menée en 2010 avant</w:t>
      </w:r>
      <w:r w:rsidR="00085B44">
        <w:t xml:space="preserve"> la</w:t>
      </w:r>
      <w:r w:rsidRPr="00202E49">
        <w:t xml:space="preserve"> limitation de l'utilisation de PFOA et PFOS dans les AFFF</w:t>
      </w:r>
      <w:r w:rsidR="00085B44">
        <w:t xml:space="preserve"> par l’union européenne</w:t>
      </w:r>
      <w:r w:rsidRPr="00202E49">
        <w:t xml:space="preserve">. L'exposition des pompiers à douze </w:t>
      </w:r>
      <w:r w:rsidR="00085B44">
        <w:t>PFAS</w:t>
      </w:r>
      <w:r w:rsidRPr="00202E49">
        <w:t xml:space="preserve"> a été analysée afin d'observer les signes d'accumulation pendant trois sessions de formation consécutives. L'exposition à court terme du pompier </w:t>
      </w:r>
      <w:r w:rsidR="00085B44" w:rsidRPr="00202E49">
        <w:t>à l’EGBE</w:t>
      </w:r>
      <w:r w:rsidRPr="00202E49">
        <w:t xml:space="preserve"> a été analysée par analyse urinaire d'acide 2-butoxyacétique (2-BAA). </w:t>
      </w:r>
      <w:r w:rsidR="00736D6F">
        <w:t>L</w:t>
      </w:r>
      <w:r w:rsidRPr="00202E49">
        <w:t>a concentration de PFAS dans le liquide AFFF utilisé</w:t>
      </w:r>
      <w:r w:rsidR="00736D6F">
        <w:t xml:space="preserve"> était mesurée</w:t>
      </w:r>
      <w:r w:rsidRPr="00202E49">
        <w:t xml:space="preserve">. </w:t>
      </w:r>
      <w:r w:rsidR="00736D6F">
        <w:t>La composition de h</w:t>
      </w:r>
      <w:r w:rsidR="00736D6F" w:rsidRPr="00202E49">
        <w:t>uit AFFF disponibles dans le commerce a</w:t>
      </w:r>
      <w:r w:rsidR="00736D6F">
        <w:t xml:space="preserve"> été évaluée</w:t>
      </w:r>
      <w:r w:rsidR="00736D6F" w:rsidRPr="00202E49">
        <w:t>.</w:t>
      </w:r>
    </w:p>
    <w:p w:rsidR="00736D6F" w:rsidRPr="00736D6F" w:rsidRDefault="00736D6F" w:rsidP="00C377DF">
      <w:pPr>
        <w:jc w:val="both"/>
        <w:rPr>
          <w:u w:val="single"/>
        </w:rPr>
      </w:pPr>
      <w:r w:rsidRPr="00736D6F">
        <w:rPr>
          <w:u w:val="single"/>
        </w:rPr>
        <w:t>Résultats</w:t>
      </w:r>
    </w:p>
    <w:p w:rsidR="00D65C7B" w:rsidRDefault="00736D6F" w:rsidP="00C377DF">
      <w:pPr>
        <w:jc w:val="both"/>
      </w:pPr>
      <w:r>
        <w:t xml:space="preserve">Les concentrations de </w:t>
      </w:r>
      <w:proofErr w:type="spellStart"/>
      <w:r>
        <w:t>PF</w:t>
      </w:r>
      <w:r w:rsidR="00D65C7B">
        <w:t>Hx</w:t>
      </w:r>
      <w:r w:rsidR="00202E49" w:rsidRPr="00202E49">
        <w:t>S</w:t>
      </w:r>
      <w:proofErr w:type="spellEnd"/>
      <w:r w:rsidR="00202E49" w:rsidRPr="00202E49">
        <w:t xml:space="preserve"> et PFNA sériques des pompiers semblent augmenter au cours des trois séances d'entraînement, bien qu'elles </w:t>
      </w:r>
      <w:r w:rsidRPr="00202E49">
        <w:t>ne fussent</w:t>
      </w:r>
      <w:r w:rsidR="00202E49" w:rsidRPr="00202E49">
        <w:t xml:space="preserve"> pas les principaux PFAS dans l'AFFF utilisé. La signification statistique </w:t>
      </w:r>
      <w:r>
        <w:t>n'a pas pu être recherchée</w:t>
      </w:r>
      <w:r w:rsidR="00202E49" w:rsidRPr="00202E49">
        <w:t xml:space="preserve"> en raison de la taille limit</w:t>
      </w:r>
      <w:r>
        <w:t>ée du groupe test.</w:t>
      </w:r>
      <w:r w:rsidR="00D65C7B">
        <w:t xml:space="preserve"> Il existe une augmentation relative des taux plasmatiques de PFHS et PFNA 2 semaines après exercice.</w:t>
      </w:r>
    </w:p>
    <w:p w:rsidR="00736D6F" w:rsidRDefault="00736D6F" w:rsidP="00C377DF">
      <w:pPr>
        <w:jc w:val="both"/>
      </w:pPr>
      <w:r>
        <w:t xml:space="preserve">Au cours de </w:t>
      </w:r>
      <w:r w:rsidR="00202E49" w:rsidRPr="00202E49">
        <w:t>deux séances d'entraînement, les excrétions urinaires moyennes de 2-BAA ont dépassé la limite de référence de la p</w:t>
      </w:r>
      <w:r>
        <w:t>opulation non exposée en restant inférieur à la limite d’action biologique (60mmol/</w:t>
      </w:r>
      <w:proofErr w:type="spellStart"/>
      <w:r>
        <w:t>molCréat</w:t>
      </w:r>
      <w:proofErr w:type="spellEnd"/>
      <w:r>
        <w:t>).</w:t>
      </w:r>
    </w:p>
    <w:p w:rsidR="00736D6F" w:rsidRDefault="00736D6F" w:rsidP="00C377DF">
      <w:pPr>
        <w:jc w:val="both"/>
      </w:pPr>
      <w:r>
        <w:t>Analyse des différents AFFF : Certains produits ne contiennent pas de PFAA.</w:t>
      </w:r>
    </w:p>
    <w:p w:rsidR="00736D6F" w:rsidRPr="00736D6F" w:rsidRDefault="00736D6F" w:rsidP="00C377DF">
      <w:pPr>
        <w:jc w:val="both"/>
        <w:rPr>
          <w:u w:val="single"/>
        </w:rPr>
      </w:pPr>
      <w:r w:rsidRPr="00736D6F">
        <w:rPr>
          <w:u w:val="single"/>
        </w:rPr>
        <w:t>Discussion</w:t>
      </w:r>
    </w:p>
    <w:p w:rsidR="00D65C7B" w:rsidRDefault="00D65C7B" w:rsidP="00C377DF">
      <w:pPr>
        <w:jc w:val="both"/>
      </w:pPr>
      <w:r>
        <w:t>Il existe une exposition modéré aux PFAA</w:t>
      </w:r>
      <w:r w:rsidRPr="00D65C7B">
        <w:t xml:space="preserve"> inférieur</w:t>
      </w:r>
      <w:r>
        <w:t>e</w:t>
      </w:r>
      <w:r w:rsidRPr="00D65C7B">
        <w:t xml:space="preserve"> au seuil d’action biologique</w:t>
      </w:r>
      <w:r>
        <w:t>.</w:t>
      </w:r>
    </w:p>
    <w:p w:rsidR="00D65C7B" w:rsidRDefault="00D65C7B" w:rsidP="00C377DF">
      <w:pPr>
        <w:jc w:val="both"/>
      </w:pPr>
      <w:r>
        <w:t>Doute sur une bioaccumulation des PFAA, néanmoins celle-ci serait de faible ampleur. Il est surprenant de voir qu’elle concerne des composés (PFHS et PFNA) qui n’étaient pas présent dans l’analyse de la mousse. L’hypothèse étant celle d’une modification chimique lors de la combustion.</w:t>
      </w:r>
    </w:p>
    <w:p w:rsidR="00D65C7B" w:rsidRDefault="00214FEC">
      <w:r w:rsidRPr="00202E49">
        <w:br w:type="page"/>
      </w:r>
    </w:p>
    <w:p w:rsidR="00D65C7B" w:rsidRDefault="00D65C7B" w:rsidP="00D65C7B">
      <w:pPr>
        <w:pStyle w:val="Titre2"/>
        <w:numPr>
          <w:ilvl w:val="0"/>
          <w:numId w:val="13"/>
        </w:numPr>
      </w:pPr>
      <w:bookmarkStart w:id="14" w:name="_Toc491027436"/>
      <w:r>
        <w:t xml:space="preserve">Evaluation du risque chimique professionnel lors des manœuvres de nettoyage et de déblai – </w:t>
      </w:r>
      <w:proofErr w:type="spellStart"/>
      <w:r>
        <w:t>Escarrat</w:t>
      </w:r>
      <w:proofErr w:type="spellEnd"/>
      <w:r>
        <w:t xml:space="preserve"> – Bataillon des Marins Pompiers de Marseille 2004</w:t>
      </w:r>
      <w:bookmarkEnd w:id="14"/>
    </w:p>
    <w:p w:rsidR="00D65C7B" w:rsidRDefault="005434FC">
      <w:r>
        <w:t>Non publiée</w:t>
      </w:r>
    </w:p>
    <w:p w:rsidR="005434FC" w:rsidRDefault="005434FC"/>
    <w:p w:rsidR="00D65C7B" w:rsidRDefault="00D65C7B" w:rsidP="00C377DF">
      <w:pPr>
        <w:jc w:val="both"/>
      </w:pPr>
      <w:r>
        <w:t>Recherche d’</w:t>
      </w:r>
      <w:r w:rsidR="005434FC">
        <w:t xml:space="preserve">un marqueur permettant d’évaluer la toxicité atmosphérique (aigue NDLR) lors des phases de nettoyage/déblai potentiellement avec l’ARI </w:t>
      </w:r>
      <w:proofErr w:type="spellStart"/>
      <w:r w:rsidR="00BB08C9">
        <w:t>décaplé</w:t>
      </w:r>
      <w:proofErr w:type="spellEnd"/>
      <w:r w:rsidR="005434FC">
        <w:t>.</w:t>
      </w:r>
    </w:p>
    <w:p w:rsidR="005434FC" w:rsidRDefault="005434FC" w:rsidP="00C377DF">
      <w:pPr>
        <w:jc w:val="both"/>
      </w:pPr>
      <w:r>
        <w:t xml:space="preserve">Analyse de 367 prélèvements atmosphériques réalisés au cours de la phase de nettoyage/déblai de feux urbains. Etude qualitative (présence / absence) des composés toxiques sur 285 prélèvements permettant d’identifier 13 Composés Organiques Volatiles les plus fréquents qui seront dosés (étude qualitative) sur 82 prélèvements associé à une recherche de 4 </w:t>
      </w:r>
      <w:r w:rsidR="00BB08C9">
        <w:t>gaz</w:t>
      </w:r>
      <w:r>
        <w:t xml:space="preserve"> dits « permanents » (</w:t>
      </w:r>
      <w:r w:rsidR="00BB08C9">
        <w:t>constamment</w:t>
      </w:r>
      <w:r>
        <w:t xml:space="preserve"> retrouvés dans les atmosphères d’incendies) </w:t>
      </w:r>
      <w:proofErr w:type="spellStart"/>
      <w:r>
        <w:t>c.a.d</w:t>
      </w:r>
      <w:proofErr w:type="spellEnd"/>
      <w:r>
        <w:t>. CO, N</w:t>
      </w:r>
      <w:r>
        <w:rPr>
          <w:vertAlign w:val="subscript"/>
        </w:rPr>
        <w:t>2</w:t>
      </w:r>
      <w:r>
        <w:t>, HCN et SO</w:t>
      </w:r>
      <w:r>
        <w:rPr>
          <w:vertAlign w:val="subscript"/>
        </w:rPr>
        <w:t>2</w:t>
      </w:r>
      <w:r>
        <w:t>.</w:t>
      </w:r>
    </w:p>
    <w:p w:rsidR="005434FC" w:rsidRPr="005434FC" w:rsidRDefault="005434FC" w:rsidP="00C377DF">
      <w:pPr>
        <w:jc w:val="both"/>
        <w:rPr>
          <w:u w:val="single"/>
        </w:rPr>
      </w:pPr>
      <w:r w:rsidRPr="005434FC">
        <w:rPr>
          <w:u w:val="single"/>
        </w:rPr>
        <w:t>Résultats</w:t>
      </w:r>
    </w:p>
    <w:p w:rsidR="00D65C7B" w:rsidRDefault="005434FC" w:rsidP="00C377DF">
      <w:pPr>
        <w:jc w:val="both"/>
      </w:pPr>
      <w:r>
        <w:t xml:space="preserve">2 COV étaient retrouvés à des concentrations supérieures au Valeurs Limites Moyenne d’Exposition (VME) : </w:t>
      </w:r>
      <w:r w:rsidR="00BB08C9">
        <w:t>Benzène et Phénol.</w:t>
      </w:r>
    </w:p>
    <w:p w:rsidR="00BB08C9" w:rsidRDefault="00BB08C9" w:rsidP="00C377DF">
      <w:pPr>
        <w:jc w:val="both"/>
      </w:pPr>
      <w:r>
        <w:t>Parmi les gaz permanents, CO était supérieur à sa VME dans 50% des cas. Moins fréquemment pour les autres.</w:t>
      </w:r>
    </w:p>
    <w:p w:rsidR="00BB08C9" w:rsidRDefault="00BB08C9" w:rsidP="00C377DF">
      <w:pPr>
        <w:jc w:val="both"/>
      </w:pPr>
      <w:r>
        <w:t>Dans les 2 cas où le Phénol et le Benzène étaient supérieurs à leur VME, le CO était très supérieur à la sienne. Idem pour les autres gaz permanents qui étaient toujours associés à des concentrations de CO supérieur à sa VME. Inversement lorsque le CO était inférieure à sa VME, aucun gaz ou COV était supérieur à la sienne.</w:t>
      </w:r>
    </w:p>
    <w:p w:rsidR="00D65C7B" w:rsidRPr="00BB08C9" w:rsidRDefault="00BB08C9" w:rsidP="00C377DF">
      <w:pPr>
        <w:jc w:val="both"/>
        <w:rPr>
          <w:u w:val="single"/>
        </w:rPr>
      </w:pPr>
      <w:r w:rsidRPr="00BB08C9">
        <w:rPr>
          <w:u w:val="single"/>
        </w:rPr>
        <w:t>Discussion</w:t>
      </w:r>
    </w:p>
    <w:p w:rsidR="00BB08C9" w:rsidRDefault="00BB08C9" w:rsidP="00C377DF">
      <w:pPr>
        <w:jc w:val="both"/>
      </w:pPr>
      <w:r>
        <w:t>Le dosage du CO en permanence dans les atmosphères des sites d’interventions pour feu urbain semble pertinent comme marqueur de la présence de gaz ou COV. Si supérieur à 50ppm l’atmosphère est à considérer comme vicié.</w:t>
      </w:r>
    </w:p>
    <w:p w:rsidR="00BB08C9" w:rsidRDefault="00BB08C9" w:rsidP="00C377DF">
      <w:pPr>
        <w:jc w:val="both"/>
      </w:pPr>
      <w:r>
        <w:t xml:space="preserve">La limite de cette étude concerne l’absence de prise en compte du risque lié aux particules fines ni au dégazage des tenues. Si l’atmosphère n’est pas </w:t>
      </w:r>
      <w:r w:rsidR="00C377DF">
        <w:t>viciée</w:t>
      </w:r>
      <w:r>
        <w:t xml:space="preserve">, il ne semble pas exister de risque de toxicité aigüe, en revanche, la contamination par le biais du matériel, des EPI et des particules en suspension ne permet </w:t>
      </w:r>
      <w:r w:rsidR="00097370">
        <w:t>pas</w:t>
      </w:r>
      <w:r>
        <w:t xml:space="preserve"> d’écarter un risque de toxicité chronique</w:t>
      </w:r>
      <w:r w:rsidR="00C377DF">
        <w:t xml:space="preserve"> et pourrait faussement rassurer l’intervenant.</w:t>
      </w:r>
    </w:p>
    <w:p w:rsidR="00D65C7B" w:rsidRDefault="00D65C7B">
      <w:r>
        <w:br w:type="page"/>
      </w:r>
    </w:p>
    <w:p w:rsidR="00C377DF" w:rsidRPr="00C377DF" w:rsidRDefault="00C377DF" w:rsidP="00C377DF">
      <w:pPr>
        <w:pStyle w:val="Titre2"/>
        <w:numPr>
          <w:ilvl w:val="0"/>
          <w:numId w:val="13"/>
        </w:numPr>
        <w:rPr>
          <w:lang w:val="en-US"/>
        </w:rPr>
      </w:pPr>
      <w:bookmarkStart w:id="15" w:name="_Toc491027437"/>
      <w:r w:rsidRPr="00C377DF">
        <w:rPr>
          <w:lang w:val="en-US"/>
        </w:rPr>
        <w:t>Structural Fire Fighting Ensembles: Accumulation and Off-gassing of Combustion Products</w:t>
      </w:r>
      <w:r>
        <w:rPr>
          <w:lang w:val="en-US"/>
        </w:rPr>
        <w:t xml:space="preserve"> – Kirk - </w:t>
      </w:r>
      <w:r w:rsidRPr="00C377DF">
        <w:rPr>
          <w:lang w:val="en-US"/>
        </w:rPr>
        <w:t>Journal of Occupational and Environmental Hygiene</w:t>
      </w:r>
      <w:r>
        <w:rPr>
          <w:lang w:val="en-US"/>
        </w:rPr>
        <w:t xml:space="preserve"> 2015</w:t>
      </w:r>
      <w:bookmarkEnd w:id="15"/>
    </w:p>
    <w:p w:rsidR="00C377DF" w:rsidRPr="00D27FB1" w:rsidRDefault="001B1B46">
      <w:r>
        <w:fldChar w:fldCharType="begin"/>
      </w:r>
      <w:r>
        <w:instrText xml:space="preserve"> ADDIN ZOTERO_ITEM CSL_CITATION {"citationID":"BKJpSLWu","properties":{"formattedCitation":"(Kirk et Logan 2015b)","plainCitation":"(Kirk et Logan 2015b)","noteIndex":0},"citationItems":[{"id":318,"uris":["http://zotero.org/users/4687044/items/SVYBBKEX"],"uri":["http://zotero.org/users/4687044/items/SVYBBKEX"],"itemData":{"id":318,"type":"article-journal","title":"Structural Fire Fighting Ensembles: Accumulation and Off-gassing of Combustion Products","container-title":"J Occup Environ Hyg","page":"376-83","volume":"12","issue":"6","archive_location":"25626009","abstract":"Firefighters may be exposed to toxic combustion products not only during fire fighting operations and training, but also afterwards as a result of contact with contaminated structural fire fighting ensembles. This study characterized the deposition of polycyclic aromatic hydrocarbons (PAHs) onto structural fire fighting ensembles and off-gassing of combustion products from ensembles after multiple exposures to hostile structural attack fire environments. A variety of PAHs were deposited onto the outer layer of structural fire fighting ensembles, with no variation in deposition flux between new ensembles and already contaminated ensembles. Contaminants released from ensembles after use included volatile organic compounds, carbonyl compounds, low molecular weight PAHs, and hydrogen cyanide. Air samples collected in a similar manner after laundering of ensembles according to manufacturer specifications indicated that laundering returns off-gassing concentrations of most of the investigated compounds to pre-exposure levels. These findings suggest that contamination of firefighter protective clothing increases with use, and that storage of unlaundered structural fire fighting ensembles in small, unventilated spaces immediately after use may create a source of future exposure to toxic combustion products for fire fighting personnel.","DOI":"10.1080/15459624.2015.1006638","ISSN":"1545-9632","shortTitle":"Structural Fire Fighting Ensembles: Accumulation and Off-gassing of Combustion Products","language":"eng","author":[{"family":"Kirk","given":"K. M."},{"family":"Logan","given":"M. B."}],"issued":{"date-parts":[["2015"]]}}}],"schema":"https://github.com/citation-style-language/schema/raw/master/csl-citation.json"} </w:instrText>
      </w:r>
      <w:r>
        <w:fldChar w:fldCharType="separate"/>
      </w:r>
      <w:r w:rsidRPr="001B1B46">
        <w:rPr>
          <w:rFonts w:ascii="Calibri" w:hAnsi="Calibri" w:cs="Calibri"/>
        </w:rPr>
        <w:t>(Kirk et Logan 2015b)</w:t>
      </w:r>
      <w:r>
        <w:fldChar w:fldCharType="end"/>
      </w:r>
    </w:p>
    <w:p w:rsidR="00C377DF" w:rsidRPr="00D27FB1" w:rsidRDefault="00C377DF" w:rsidP="004B2079">
      <w:pPr>
        <w:jc w:val="both"/>
      </w:pPr>
    </w:p>
    <w:p w:rsidR="00D27FB1" w:rsidRDefault="00D27FB1" w:rsidP="00ED0CB5">
      <w:pPr>
        <w:jc w:val="both"/>
      </w:pPr>
      <w:r w:rsidRPr="00D27FB1">
        <w:t>Les pompiers peuvent être exposés à des produits de combustion toxiques non seulement lors des opérations de lutte contre l'incendie et de la formation, mais également par suite du contact avec des ensembles de lutte contre les incendies de structure contaminés.</w:t>
      </w:r>
      <w:r>
        <w:t xml:space="preserve"> Les voies potentielles de contamination sont alors la voie cutanée mais également respiratoire lors du relargage de vapeurs et de particules lorsque le pompier ne porte plus son ARI.</w:t>
      </w:r>
    </w:p>
    <w:p w:rsidR="00D27FB1" w:rsidRPr="00D27FB1" w:rsidRDefault="00D27FB1" w:rsidP="00ED0CB5">
      <w:pPr>
        <w:jc w:val="both"/>
      </w:pPr>
      <w:r>
        <w:t>La contamination de surface concerne plutôt les HAP alors le dégazage est l’apanage des COV. Il a été montré que la contamination augmentait avec la durée d’utilisation (</w:t>
      </w:r>
      <w:r w:rsidR="00EA2D36">
        <w:fldChar w:fldCharType="begin"/>
      </w:r>
      <w:r w:rsidR="00EA2D36">
        <w:instrText xml:space="preserve"> ADDIN ZOTERO_ITEM CSL_CITATION {"citationID":"8A3Orf28","properties":{"formattedCitation":"(Lacey, Alexander, et Baxter 2014)","plainCitation":"(Lacey, Alexander, et Baxter 2014)","noteIndex":0},"citationItems":[{"id":324,"uris":["http://zotero.org/users/4687044/items/H99L5SVW"],"uri":["http://zotero.org/users/4687044/items/H99L5SVW"],"itemData":{"id":324,"type":"article-journal","title":"Plasticizer contamination of firefighter personal protective clothing--a potential factor in increased health risks in firefighters","container-title":"J Occup Environ Hyg","page":"D43-8","volume":"11","issue":"5","archive_location":"24467725","abstract":"Chemical exposures may be responsible for firefighters' elevated incidences of cancer and cardiovascular disease. This study characterized semivolatile chemical contamination on firefighter personal protective clothing to assess exposure of firefighters to these chemicals. Samples from used firefighter protective clothing, including gloves, hood, and one coat wristlet, were extracted with methylene chloride and analyzed by EPA method 8270 for semivolatile contaminants, including 20 polycyclic aromatic hydrocarbons (PAHs) and 6 phthalate diesters. Twenty-two of the chemicals of interest were found on at least one clothing swatch. Only di-(2-ethylhexyl) phthalate (DEHP), a plasticizer, added to polyvinyl chloride (PVC) to increase flexibility, was found on every swatch. DEHP concentrations were the highest of any chemical measured, and were 52 to 875 times higher than any PAH concentration measured. DEHP was also detected on most items of unused firefighter personal protective clothing, although at much lower levels. These findings suggest that firefighters are exposed to high levels of DEHP, a probable human carcinogen, and at levels much higher than PAHs, the semivolatile toxic combustion products most extensively studied historically. Firefighter exposure to DEHP and other phthalate diesters therefore merits further study.","DOI":"10.1080/15459624.2013.877142","ISSN":"1545-9632","shortTitle":"Plasticizer contamination of firefighter personal protective clothing--a potential factor in increased health risks in firefighters","language":"eng","author":[{"family":"Lacey","given":"S."},{"family":"Alexander","given":"B. M."},{"family":"Baxter","given":"C. S."}],"issued":{"date-parts":[["2014"]]}}}],"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Lacey</w:t>
      </w:r>
      <w:proofErr w:type="spellEnd"/>
      <w:r w:rsidR="00EA2D36" w:rsidRPr="00EA2D36">
        <w:rPr>
          <w:rFonts w:ascii="Calibri" w:hAnsi="Calibri" w:cs="Calibri"/>
        </w:rPr>
        <w:t>, Alexander, et Baxter 2014)</w:t>
      </w:r>
      <w:r w:rsidR="00EA2D36">
        <w:fldChar w:fldCharType="end"/>
      </w:r>
      <w:r>
        <w:t>VS</w:t>
      </w:r>
      <w:r w:rsidR="00EA2D36">
        <w:fldChar w:fldCharType="begin"/>
      </w:r>
      <w:r w:rsidR="00EA2D36">
        <w:instrText xml:space="preserve"> ADDIN ZOTERO_ITEM CSL_CITATION {"citationID":"ggdybhoC","properties":{"formattedCitation":"(Fabian et al. 2014)","plainCitation":"(Fabian et al. 2014)","noteIndex":0},"citationItems":[{"id":216,"uris":["http://zotero.org/users/4687044/items/SG2DV8B5"],"uri":["http://zotero.org/users/4687044/items/SG2DV8B5"],"itemData":{"id":216,"type":"article-journal","title":"Characterization of firefighter smoke exposure.","container-title":"Fire Technol.","page":"993–1019","volume":"50","shortTitle":"Characterization of firefighter smoke exposure.","author":[{"family":"Fabian","given":"T.Z."},{"family":"Borgerson","given":"J.L."},{"family":"Gandhi","given":"P.D."},{"family":"al.","given":"et"}],"issued":{"date-parts":[["2014"]]}}}],"schema":"https://github.com/citation-style-language/schema/raw/master/csl-citation.json"} </w:instrText>
      </w:r>
      <w:r w:rsidR="00EA2D36">
        <w:fldChar w:fldCharType="separate"/>
      </w:r>
      <w:r w:rsidR="00EA2D36" w:rsidRPr="00EA2D36">
        <w:rPr>
          <w:rFonts w:ascii="Calibri" w:hAnsi="Calibri" w:cs="Calibri"/>
        </w:rPr>
        <w:t>(Fabian et al. 2014)</w:t>
      </w:r>
      <w:r w:rsidR="00EA2D36">
        <w:fldChar w:fldCharType="end"/>
      </w:r>
      <w:r>
        <w:t>).</w:t>
      </w:r>
      <w:r w:rsidR="002571BC">
        <w:t xml:space="preserve"> Il n’existait pas de données sur les utilisations multiples.</w:t>
      </w:r>
    </w:p>
    <w:p w:rsidR="002571BC" w:rsidRDefault="00D27FB1" w:rsidP="00ED0CB5">
      <w:pPr>
        <w:jc w:val="both"/>
      </w:pPr>
      <w:r w:rsidRPr="00D27FB1">
        <w:t xml:space="preserve">Cette étude a caractérisé le dépôt </w:t>
      </w:r>
      <w:r w:rsidR="002571BC">
        <w:t>d’HAP</w:t>
      </w:r>
      <w:r w:rsidRPr="00D27FB1">
        <w:t xml:space="preserve"> sur des </w:t>
      </w:r>
      <w:r w:rsidR="00F469EB">
        <w:t>tenues de feu</w:t>
      </w:r>
      <w:r w:rsidRPr="00D27FB1">
        <w:t xml:space="preserve"> et le dégazage de produits de</w:t>
      </w:r>
      <w:r w:rsidR="002571BC">
        <w:t xml:space="preserve"> combustion</w:t>
      </w:r>
      <w:r w:rsidRPr="00D27FB1">
        <w:t xml:space="preserve"> après des expositions multiples à des </w:t>
      </w:r>
      <w:r w:rsidR="002571BC">
        <w:t>simulations d’incendies en milieu clos</w:t>
      </w:r>
      <w:r w:rsidRPr="00D27FB1">
        <w:t>.</w:t>
      </w:r>
      <w:r w:rsidR="002571BC">
        <w:t xml:space="preserve"> 4 attaques successives (14 min par scénario) chacun des 3jours </w:t>
      </w:r>
      <w:proofErr w:type="spellStart"/>
      <w:r w:rsidR="002571BC">
        <w:t>consecutifs</w:t>
      </w:r>
      <w:proofErr w:type="spellEnd"/>
      <w:r w:rsidR="002571BC">
        <w:t xml:space="preserve"> (tenue propre chaque jour).</w:t>
      </w:r>
    </w:p>
    <w:p w:rsidR="002571BC" w:rsidRDefault="002571BC" w:rsidP="00ED0CB5">
      <w:pPr>
        <w:jc w:val="both"/>
      </w:pPr>
      <w:r>
        <w:t>Mesure du dépôt d’HAP en surface par des patchs de 10cm² positionnés au milieu du torse, retrait d’un patch à chaque évolution. Recherche en enceinte close (sac) d’un dégazage de la tenue après 4 sessions et après lavage.</w:t>
      </w:r>
    </w:p>
    <w:p w:rsidR="004B2079" w:rsidRPr="004B2079" w:rsidRDefault="004B2079" w:rsidP="00ED0CB5">
      <w:pPr>
        <w:jc w:val="both"/>
        <w:rPr>
          <w:u w:val="single"/>
        </w:rPr>
      </w:pPr>
      <w:r w:rsidRPr="004B2079">
        <w:rPr>
          <w:u w:val="single"/>
        </w:rPr>
        <w:t>Résultats :</w:t>
      </w:r>
    </w:p>
    <w:p w:rsidR="004B2079" w:rsidRDefault="004B2079" w:rsidP="00ED0CB5">
      <w:pPr>
        <w:jc w:val="both"/>
      </w:pPr>
      <w:r>
        <w:t>Différents HAP se sont déposés</w:t>
      </w:r>
      <w:r w:rsidR="00D27FB1" w:rsidRPr="00D27FB1">
        <w:t xml:space="preserve"> sur la couche externe </w:t>
      </w:r>
      <w:r>
        <w:t>des tenues</w:t>
      </w:r>
      <w:r w:rsidR="00D27FB1" w:rsidRPr="00D27FB1">
        <w:t xml:space="preserve">, sans variation dans le flux de dépôt entre les </w:t>
      </w:r>
      <w:r>
        <w:t>tenues propres</w:t>
      </w:r>
      <w:r w:rsidR="00D27FB1" w:rsidRPr="00D27FB1">
        <w:t xml:space="preserve"> et </w:t>
      </w:r>
      <w:r>
        <w:t>les tenues</w:t>
      </w:r>
      <w:r w:rsidR="00D27FB1" w:rsidRPr="00D27FB1">
        <w:t xml:space="preserve"> déjà contaminé</w:t>
      </w:r>
      <w:r>
        <w:t>e</w:t>
      </w:r>
      <w:r w:rsidR="00D27FB1" w:rsidRPr="00D27FB1">
        <w:t>s.</w:t>
      </w:r>
      <w:r>
        <w:t xml:space="preserve"> Il existe une augmentation très modérée des concentrations d’HAP au fur et à mesure.</w:t>
      </w:r>
    </w:p>
    <w:p w:rsidR="004B2079" w:rsidRDefault="00D27FB1" w:rsidP="00ED0CB5">
      <w:pPr>
        <w:jc w:val="both"/>
      </w:pPr>
      <w:r w:rsidRPr="00D27FB1">
        <w:t xml:space="preserve">Les contaminants rejetés </w:t>
      </w:r>
      <w:r w:rsidR="004B2079">
        <w:t>par</w:t>
      </w:r>
      <w:r w:rsidRPr="00D27FB1">
        <w:t xml:space="preserve"> les </w:t>
      </w:r>
      <w:r w:rsidR="004B2079">
        <w:t>tenues</w:t>
      </w:r>
      <w:r w:rsidRPr="00D27FB1">
        <w:t xml:space="preserve"> après utilisation comprenaient des composés organiques volatils</w:t>
      </w:r>
      <w:r w:rsidR="00ED0CB5">
        <w:t xml:space="preserve"> (certains à des taux élevés)</w:t>
      </w:r>
      <w:r w:rsidRPr="00D27FB1">
        <w:t>, des composés de carbonyle, des HAP à faible poids moléculaire et du cyanure d'hydrogène</w:t>
      </w:r>
      <w:r w:rsidR="004B2079">
        <w:t xml:space="preserve"> (630 à 1300 µg/m</w:t>
      </w:r>
      <w:r w:rsidR="004B2079">
        <w:rPr>
          <w:vertAlign w:val="superscript"/>
        </w:rPr>
        <w:t>3</w:t>
      </w:r>
      <w:r w:rsidR="004B2079">
        <w:t>)</w:t>
      </w:r>
      <w:r w:rsidRPr="00D27FB1">
        <w:t xml:space="preserve">. Les échantillons d'air recueillis d'une manière similaire après </w:t>
      </w:r>
      <w:r w:rsidR="004B2079">
        <w:t xml:space="preserve">lavage des tenues </w:t>
      </w:r>
      <w:r w:rsidRPr="00D27FB1">
        <w:t xml:space="preserve">montrent les concentrations de gaz de la plupart des composés étudiés </w:t>
      </w:r>
      <w:r w:rsidR="004B2079">
        <w:t xml:space="preserve">sont revenus </w:t>
      </w:r>
      <w:r w:rsidRPr="00D27FB1">
        <w:t xml:space="preserve">à des niveaux de </w:t>
      </w:r>
      <w:r w:rsidR="004B2079" w:rsidRPr="00D27FB1">
        <w:t>préexposition</w:t>
      </w:r>
      <w:r w:rsidRPr="00D27FB1">
        <w:t xml:space="preserve">. </w:t>
      </w:r>
      <w:r w:rsidR="004B2079">
        <w:t>Pas de tests statistiques du fait des faibles effectifs.</w:t>
      </w:r>
    </w:p>
    <w:p w:rsidR="004B2079" w:rsidRPr="004B2079" w:rsidRDefault="004B2079" w:rsidP="00ED0CB5">
      <w:pPr>
        <w:jc w:val="both"/>
        <w:rPr>
          <w:u w:val="single"/>
        </w:rPr>
      </w:pPr>
      <w:r w:rsidRPr="004B2079">
        <w:rPr>
          <w:u w:val="single"/>
        </w:rPr>
        <w:t>Discussion :</w:t>
      </w:r>
    </w:p>
    <w:p w:rsidR="00D27FB1" w:rsidRPr="00D27FB1" w:rsidRDefault="00D27FB1" w:rsidP="00ED0CB5">
      <w:pPr>
        <w:jc w:val="both"/>
      </w:pPr>
      <w:r w:rsidRPr="00D27FB1">
        <w:t>Ces résultats suggèrent que la contamination des vêtements de protection augmente avec l</w:t>
      </w:r>
      <w:r w:rsidR="004B2079">
        <w:t>e nombre d</w:t>
      </w:r>
      <w:r w:rsidRPr="00D27FB1">
        <w:t>'utilisation</w:t>
      </w:r>
      <w:r w:rsidR="004B2079">
        <w:t>s</w:t>
      </w:r>
      <w:r w:rsidRPr="00D27FB1">
        <w:t xml:space="preserve"> et que le stockage des </w:t>
      </w:r>
      <w:r w:rsidR="004B2079">
        <w:t>tenues</w:t>
      </w:r>
      <w:r w:rsidRPr="00D27FB1">
        <w:t xml:space="preserve"> de lutte contre les incendies dans de petits espaces non ventilés immédiatement après l'utilisation peut créer une source d'exposition future aux produits de combustion toxiques pour le personnel.</w:t>
      </w:r>
    </w:p>
    <w:p w:rsidR="00D27FB1" w:rsidRDefault="004B2079" w:rsidP="00ED0CB5">
      <w:pPr>
        <w:jc w:val="both"/>
      </w:pPr>
      <w:r>
        <w:t xml:space="preserve">Le lavage semble être efficace pour </w:t>
      </w:r>
      <w:r w:rsidR="00ED0CB5">
        <w:t>la décontamination des tenues pou</w:t>
      </w:r>
      <w:r>
        <w:t>r un certain nombre de composés. Néanmoins il est important de not</w:t>
      </w:r>
      <w:r w:rsidR="00F469EB">
        <w:t>er</w:t>
      </w:r>
      <w:r>
        <w:t xml:space="preserve"> que l’effet sur les composés faiblement volatils n’a pas été recherché. Il peut </w:t>
      </w:r>
      <w:r w:rsidR="00ED0CB5">
        <w:t>donc également s’agir de l’effet d’évaporation progressive naturelle des substances les plus volatiles, d’ailleurs il n’a pas été montré de phénomène de dégazage avec les HAP de poids moléculaire élevé. L’accumulation d’HAP lors de cycles d’entretien long a été démontrée.</w:t>
      </w:r>
    </w:p>
    <w:p w:rsidR="00011C53" w:rsidRPr="00011C53" w:rsidRDefault="00C377DF" w:rsidP="00011C53">
      <w:pPr>
        <w:pStyle w:val="Titre2"/>
        <w:numPr>
          <w:ilvl w:val="0"/>
          <w:numId w:val="13"/>
        </w:numPr>
        <w:rPr>
          <w:lang w:val="en-US"/>
        </w:rPr>
      </w:pPr>
      <w:r w:rsidRPr="001B1B46">
        <w:br w:type="page"/>
      </w:r>
      <w:bookmarkStart w:id="16" w:name="_Toc491027438"/>
      <w:proofErr w:type="spellStart"/>
      <w:r w:rsidR="00011C53" w:rsidRPr="00011C53">
        <w:rPr>
          <w:lang w:val="en-US"/>
        </w:rPr>
        <w:t>Biomonitoring</w:t>
      </w:r>
      <w:proofErr w:type="spellEnd"/>
      <w:r w:rsidR="00011C53" w:rsidRPr="00011C53">
        <w:rPr>
          <w:lang w:val="en-US"/>
        </w:rPr>
        <w:t xml:space="preserve"> in California </w:t>
      </w:r>
      <w:proofErr w:type="gramStart"/>
      <w:r w:rsidR="00011C53" w:rsidRPr="00011C53">
        <w:rPr>
          <w:lang w:val="en-US"/>
        </w:rPr>
        <w:t>Fire</w:t>
      </w:r>
      <w:r w:rsidR="00011C53">
        <w:t>ﬁ</w:t>
      </w:r>
      <w:proofErr w:type="spellStart"/>
      <w:r w:rsidR="00011C53" w:rsidRPr="00011C53">
        <w:rPr>
          <w:lang w:val="en-US"/>
        </w:rPr>
        <w:t>ghters</w:t>
      </w:r>
      <w:proofErr w:type="spellEnd"/>
      <w:r w:rsidR="00011C53" w:rsidRPr="00011C53">
        <w:rPr>
          <w:lang w:val="en-US"/>
        </w:rPr>
        <w:t xml:space="preserve"> :</w:t>
      </w:r>
      <w:proofErr w:type="gramEnd"/>
      <w:r w:rsidR="00011C53" w:rsidRPr="00011C53">
        <w:rPr>
          <w:lang w:val="en-US"/>
        </w:rPr>
        <w:t xml:space="preserve"> Metals and Per</w:t>
      </w:r>
      <w:r w:rsidR="00011C53">
        <w:t>ﬂ</w:t>
      </w:r>
      <w:proofErr w:type="spellStart"/>
      <w:r w:rsidR="00011C53" w:rsidRPr="00011C53">
        <w:rPr>
          <w:lang w:val="en-US"/>
        </w:rPr>
        <w:t>uorinated</w:t>
      </w:r>
      <w:proofErr w:type="spellEnd"/>
      <w:r w:rsidR="00011C53" w:rsidRPr="00011C53">
        <w:rPr>
          <w:lang w:val="en-US"/>
        </w:rPr>
        <w:t xml:space="preserve"> Chemicals</w:t>
      </w:r>
      <w:r w:rsidR="00011C53">
        <w:rPr>
          <w:lang w:val="en-US"/>
        </w:rPr>
        <w:t xml:space="preserve"> – </w:t>
      </w:r>
      <w:proofErr w:type="spellStart"/>
      <w:r w:rsidR="00011C53">
        <w:rPr>
          <w:lang w:val="en-US"/>
        </w:rPr>
        <w:t>Dobraca</w:t>
      </w:r>
      <w:proofErr w:type="spellEnd"/>
      <w:r w:rsidR="00011C53">
        <w:rPr>
          <w:lang w:val="en-US"/>
        </w:rPr>
        <w:t xml:space="preserve"> – Journal of Occupational and Environmental Medicine 2015</w:t>
      </w:r>
      <w:bookmarkEnd w:id="16"/>
    </w:p>
    <w:p w:rsidR="00011C53" w:rsidRDefault="00EA2D36" w:rsidP="00011C53">
      <w:pPr>
        <w:jc w:val="both"/>
      </w:pPr>
      <w:r>
        <w:fldChar w:fldCharType="begin"/>
      </w:r>
      <w:r>
        <w:instrText xml:space="preserve"> ADDIN ZOTERO_ITEM CSL_CITATION {"citationID":"OX7DxS3i","properties":{"formattedCitation":"(Dobraca et al. 2015)","plainCitation":"(Dobraca et al. 2015)","noteIndex":0},"citationItems":[{"id":201,"uris":["http://zotero.org/users/4687044/items/ZM2PICJ6"],"uri":["http://zotero.org/users/4687044/items/ZM2PICJ6"],"itemData":{"id":201,"type":"article-journal","title":"Biomonitoring in California firefighters: metals and perfluorinated chemicals","container-title":"J Occup Environ Med","page":"88-97","volume":"57","issue":"1","archive_location":"25563545","abstract":"To assess California firefighters' blood concentrations of selected chemicals and compare with a representative US population.|We report laboratory methods and analytic results for cadmium, lead, mercury, and manganese in whole blood and 12 serum perfluorinated chemicals in a sample of 101 Southern California firefighters.|Firefighters' blood metal concentrations were all similar to or lower than the National Health and Nutrition Examination Survey (NHANES) values, except for six participants whose mercury concentrations (range: 9.79 to 13.42 μg/L) were close to or higher than the NHANES reporting threshold of 10 μg/L. Perfluorodecanoic acid concentrations were elevated compared with NHANES and other firefighter studies.|Perfluorodecanoic acid concentrations were three times higher in this firefighter group than in NHANES adult males. Firefighters may have unidentified sources of occupational exposure to perfluorinated chemicals.","DOI":"10.1097/JOM.0000000000000307","ISSN":"1536-5948","shortTitle":"Biomonitoring in California firefighters: metals and perfluorinated chemicals","language":"eng","author":[{"family":"Dobraca","given":"D."},{"family":"Israel","given":"L."},{"family":"McNeel","given":"S."},{"family":"Voss","given":"R."},{"family":"Wang","given":"M."},{"family":"Gajek","given":"R."},{"family":"Park","given":"J. S."},{"family":"Harwani","given":"S."},{"family":"Barley","given":"F."},{"family":"She","given":"J."},{"family":"Das","given":"R."}],"issued":{"date-parts":[["2015",1]]}}}],"schema":"https://github.com/citation-style-language/schema/raw/master/csl-citation.json"} </w:instrText>
      </w:r>
      <w:r>
        <w:fldChar w:fldCharType="separate"/>
      </w:r>
      <w:r w:rsidRPr="00EA2D36">
        <w:rPr>
          <w:rFonts w:ascii="Calibri" w:hAnsi="Calibri" w:cs="Calibri"/>
        </w:rPr>
        <w:t>(</w:t>
      </w:r>
      <w:proofErr w:type="spellStart"/>
      <w:r w:rsidRPr="00EA2D36">
        <w:rPr>
          <w:rFonts w:ascii="Calibri" w:hAnsi="Calibri" w:cs="Calibri"/>
        </w:rPr>
        <w:t>Dobraca</w:t>
      </w:r>
      <w:proofErr w:type="spellEnd"/>
      <w:r w:rsidRPr="00EA2D36">
        <w:rPr>
          <w:rFonts w:ascii="Calibri" w:hAnsi="Calibri" w:cs="Calibri"/>
        </w:rPr>
        <w:t xml:space="preserve"> et al. 2015)</w:t>
      </w:r>
      <w:r>
        <w:fldChar w:fldCharType="end"/>
      </w:r>
    </w:p>
    <w:p w:rsidR="006616C5" w:rsidRPr="006616C5" w:rsidRDefault="006616C5" w:rsidP="00011C53">
      <w:pPr>
        <w:jc w:val="both"/>
      </w:pPr>
      <w:r>
        <w:t>La composition des fu</w:t>
      </w:r>
      <w:r w:rsidRPr="006616C5">
        <w:t xml:space="preserve">mées </w:t>
      </w:r>
      <w:r>
        <w:t>d’incendie est hautement variable</w:t>
      </w:r>
      <w:r w:rsidR="00EA2D36">
        <w:t xml:space="preserve"> </w:t>
      </w:r>
      <w:r w:rsidR="00EA2D36">
        <w:fldChar w:fldCharType="begin"/>
      </w:r>
      <w:r w:rsidR="00EA2D36">
        <w:instrText xml:space="preserve"> ADDIN ZOTERO_ITEM CSL_CITATION {"citationID":"M0VRYxR5","properties":{"formattedCitation":"(Hartzell 1996)","plainCitation":"(Hartzell 1996)","noteIndex":0},"citationItems":[{"id":269,"uris":["http://zotero.org/users/4687044/items/BXRK2JLC"],"uri":["http://zotero.org/users/4687044/items/BXRK2JLC"],"itemData":{"id":269,"type":"article-journal","title":"Overview of combustion toxicology","container-title":"Toxicology","page":"7-23","volume":"115","issue":"1-3","archive_location":"9016738","abstract":"Combustion toxicology embraces the nature, the severity, and the time course of adverse effects produced upon exposure to fire-generated toxic species. These species usually consist of narcotic toxicants or asphyxiants, along with those which may produce sensory/upper respiratory and even pulmonary irritation. They all act in concert to compromise the vital systems of those exposed, leading to incapacitation and death generally through various hypoxia-producing mechanisms. Some fire gas toxicants are material-dependent, some are largely dependent on the combustion conditions of the fire, while others may be dependent on both. Since the rates of generation of fire toxicants are powered by the energy release of the fire, the development of toxic hazard is also dependent on the fire itself.","ISSN":"0300-483X","shortTitle":"Overview of combustion toxicology","language":"eng","author":[{"family":"Hartzell","given":"G. E."}],"issued":{"date-parts":[["1996",12]]}}}],"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Hartzell</w:t>
      </w:r>
      <w:proofErr w:type="spellEnd"/>
      <w:r w:rsidR="00EA2D36" w:rsidRPr="00EA2D36">
        <w:rPr>
          <w:rFonts w:ascii="Calibri" w:hAnsi="Calibri" w:cs="Calibri"/>
        </w:rPr>
        <w:t xml:space="preserve"> 1996)</w:t>
      </w:r>
      <w:r w:rsidR="00EA2D36">
        <w:fldChar w:fldCharType="end"/>
      </w:r>
      <w:r>
        <w:t>. Beaucoup ôtent leur ARI alors que l’atmosphère à de grande chance de contenir des agents organiques volatils et des particules</w:t>
      </w:r>
      <w:r w:rsidR="00EA2D36">
        <w:t xml:space="preserve"> </w:t>
      </w:r>
      <w:r w:rsidR="00EA2D36">
        <w:fldChar w:fldCharType="begin"/>
      </w:r>
      <w:r w:rsidR="00EA2D36">
        <w:instrText xml:space="preserve"> ADDIN ZOTERO_ITEM CSL_CITATION {"citationID":"5qllPKpJ","properties":{"formattedCitation":"(Bolstad-Johnson et al. 2000)","plainCitation":"(Bolstad-Johnson et al. 2000)","noteIndex":0},"citationItems":[{"id":136,"uris":["http://zotero.org/users/4687044/items/DTDJW5UK"],"uri":["http://zotero.org/users/4687044/items/DTDJW5UK"],"itemData":{"id":136,"type":"article-journal","title":"Characterization of firefighter exposures during fire overhaul","container-title":"AIHAJ","page":"636-41","volume":"61","issue":"5","archive_location":"11071414","abstract":"Previous studies have characterized firefighter exposures during fire suppression. However, minimal information is available regarding firefighter exposures during overhaul, when firefighters look for hidden fire inside attics, ceilings, and walls, often without respiratory protection. A comprehensive air monitoring study was conducted to characterize City of Phoenix firefighter exposures during the overhaul phase of 25 structure fires. Personal samples were collected for aldehydes; benzene; toluene; ethyl benzene; xylene; hydrochloric acid; polynuclear aromatic hydrocarbons (PNA); respirable dust; and hydrogen cyanide (HCN). Gas analyzers were employed to continuously monitor carbon monoxide (CO), HCN, nitrogen dioxide (NO2), and sulfur dioxide (SO2). Area samples were collected for asbestos, metals (Cd, Cr, Pb), and total dust. During overhaul the following exceeded published ceiling values: acrolein (American Conference of Governmental Industrial Hygienists [ACGIH] 0.1 ppm) at 1 fire; CO (National Institute for Occupational Safety and Health [NIOSH] 200 ppm) at 5 fires; formaldehyde (NIOSH 0.1 ppm) at 22 fires; and glutaraldehyde (ACGIH 0.05 ppm) at 5 fires. In addition, the following exceeded published short-term exposure limit values: benzene (NIOSH 1 ppm) at two fires, NO2 (NIOSH 1 ppm) at two fires, and SO2 (ACGIH 5 ppm) at five fires. On an additive effects basis, PNA concentrations exceeded the NIOSH recommended exposure limits (0.1 mg/M3) for coal tar pitch volatiles at two fires. Maximum concentrations of other sampled substances were below their respective permissible exposure limits. Initial 10-min average CO concentrations did not predict concentrations of other products of combustion. The results indicate that firefighters should use respiratory protection during overhaul. In addition, these findings suggest that CO should not be used as an indicator gas for other contaminants found in this atmosphere.","ISSN":"1529-8663","shortTitle":"Characterization of firefighter exposures during fire overhaul","language":"eng","author":[{"family":"Bolstad-Johnson","given":"D. M."},{"family":"Burgess","given":"J. L."},{"family":"Crutchfield","given":"C. D."},{"family":"Storment","given":"S."},{"family":"Gerkin","given":"R."},{"family":"Wilson","given":"J. R."}],"issued":{"date-parts":[["2000",10]]}}}],"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Bolstad</w:t>
      </w:r>
      <w:proofErr w:type="spellEnd"/>
      <w:r w:rsidR="00EA2D36" w:rsidRPr="00EA2D36">
        <w:rPr>
          <w:rFonts w:ascii="Calibri" w:hAnsi="Calibri" w:cs="Calibri"/>
        </w:rPr>
        <w:t>-Johnson et al. 2000)</w:t>
      </w:r>
      <w:r w:rsidR="00EA2D36">
        <w:fldChar w:fldCharType="end"/>
      </w:r>
      <w:r>
        <w:t xml:space="preserve">. Les agents extincteurs comme les additifs peuvent contenir des agents </w:t>
      </w:r>
      <w:proofErr w:type="spellStart"/>
      <w:r>
        <w:t>perfluorés</w:t>
      </w:r>
      <w:proofErr w:type="spellEnd"/>
      <w:r>
        <w:t xml:space="preserve"> (PFC) auxquels les SP sont exposés</w:t>
      </w:r>
      <w:r w:rsidR="00EA2D36">
        <w:t xml:space="preserve"> </w:t>
      </w:r>
      <w:r w:rsidR="00EA2D36">
        <w:fldChar w:fldCharType="begin"/>
      </w:r>
      <w:r w:rsidR="00EA2D36">
        <w:instrText xml:space="preserve"> ADDIN ZOTERO_ITEM CSL_CITATION {"citationID":"uKknb6hC","properties":{"formattedCitation":"(J. A. Laitinen et al. 2014)","plainCitation":"(J. A. Laitinen et al. 2014)","noteIndex":0},"citationItems":[{"id":331,"uris":["http://zotero.org/users/4687044/items/48PMVMNK"],"uri":["http://zotero.org/users/4687044/items/48PMVMNK"],"itemData":{"id":331,"type":"article-journal","title":"Firefighters' exposure to perfluoroalkyl acids and 2-butoxyethanol present in firefighting foams","container-title":"Toxicol Lett","page":"227-32","volume":"231","issue":"2","archive_location":"25447453","abstract":"The aim of this study was to assess eight firefighters' exposure to Sthamex 3% AFFF (aqueous film forming foam) in the simulation of aircraft accidents at Oulu airport in Finland. Study was conducted in 2010 before limitation for the use of PFOA and PFOS in AFFFs. Due to prospective limitation also eight commercially available AFFFs were evaluated from occupational and environmental point of view to find substitutive AFFFs for future. The firefighters' exposure to twelve perfluoroalkyl acids (PFAS) was analyzed in order to observe the signs of accumulation during three consecutive training sessions. The firefighters' short-term exposure to 2-butoxyethanol (EGBE) was analyzed by urinalysis of 2-butoxyacetic acid (2-BAA). For the background information also the concentration of PFAS in used AFFF-liquid was analyzed. Fire fighters' serum PFHxS and PFNA concentrations seemed to increase during the three training sessions although they were not the main PFAS in used AFFF. The statistical significance for the elevations was not able to test due to limited size of test group. In two training sessions, the average urinary excretions of 2-BAA exceeded the reference limit of the occupationally unexposed population. In the evaluations of the firefighting foams, non-fluorine based products were favored and the alcohol resistance properties of foams were recommended for consideration due to the increasing use of biofuels.","DOI":"10.1016/j.toxlet.2014.09.007","ISSN":"1879-3169","shortTitle":"Firefighters' exposure to perfluoroalkyl acids and 2-butoxyethanol present in firefighting foams","language":"eng","author":[{"family":"Laitinen","given":"J. A."},{"family":"Koponen","given":"J."},{"family":"Koikkalainen","given":"J."},{"family":"Kiviranta","given":"H."}],"issued":{"date-parts":[["2014",12]]}}}],"schema":"https://github.com/citation-style-language/schema/raw/master/csl-citation.json"} </w:instrText>
      </w:r>
      <w:r w:rsidR="00EA2D36">
        <w:fldChar w:fldCharType="separate"/>
      </w:r>
      <w:r w:rsidR="00EA2D36" w:rsidRPr="00EA2D36">
        <w:rPr>
          <w:rFonts w:ascii="Calibri" w:hAnsi="Calibri" w:cs="Calibri"/>
        </w:rPr>
        <w:t xml:space="preserve">(J. A. </w:t>
      </w:r>
      <w:proofErr w:type="spellStart"/>
      <w:r w:rsidR="00EA2D36" w:rsidRPr="00EA2D36">
        <w:rPr>
          <w:rFonts w:ascii="Calibri" w:hAnsi="Calibri" w:cs="Calibri"/>
        </w:rPr>
        <w:t>Laitinen</w:t>
      </w:r>
      <w:proofErr w:type="spellEnd"/>
      <w:r w:rsidR="00EA2D36" w:rsidRPr="00EA2D36">
        <w:rPr>
          <w:rFonts w:ascii="Calibri" w:hAnsi="Calibri" w:cs="Calibri"/>
        </w:rPr>
        <w:t xml:space="preserve"> et al. 2014)</w:t>
      </w:r>
      <w:r w:rsidR="00EA2D36">
        <w:fldChar w:fldCharType="end"/>
      </w:r>
      <w:r>
        <w:t>.</w:t>
      </w:r>
    </w:p>
    <w:p w:rsidR="00011C53" w:rsidRDefault="00BF793F" w:rsidP="00011C53">
      <w:pPr>
        <w:jc w:val="both"/>
      </w:pPr>
      <w:r>
        <w:t>Cette étude a pour objectif</w:t>
      </w:r>
      <w:r w:rsidR="00011C53" w:rsidRPr="00BF793F">
        <w:t xml:space="preserve"> </w:t>
      </w:r>
      <w:r>
        <w:t>d’</w:t>
      </w:r>
      <w:r w:rsidR="00011C53" w:rsidRPr="00BF793F">
        <w:t>évaluer les concentrations sanguines en composés chimiques (cadmium, plomb, mercure, manganèse et 12 autres substances chimiques</w:t>
      </w:r>
      <w:r w:rsidRPr="00BF793F">
        <w:t xml:space="preserve"> dans le</w:t>
      </w:r>
      <w:r>
        <w:t>s urines et le</w:t>
      </w:r>
      <w:r w:rsidRPr="00BF793F">
        <w:t xml:space="preserve"> sang total</w:t>
      </w:r>
      <w:r w:rsidR="00011C53" w:rsidRPr="00BF793F">
        <w:t>) chez des SP de Californie et les comparer avec une population représentative américaine</w:t>
      </w:r>
      <w:r>
        <w:t xml:space="preserve"> (Cohorte NHANES)</w:t>
      </w:r>
      <w:r w:rsidR="00011C53" w:rsidRPr="00BF793F">
        <w:t>. Echantillon de 101 SP.</w:t>
      </w:r>
      <w:r>
        <w:t xml:space="preserve"> Prélèvement au cours de la visite médicale annuelle ou biannuelle. </w:t>
      </w:r>
    </w:p>
    <w:p w:rsidR="00011C53" w:rsidRPr="00011C53" w:rsidRDefault="00011C53" w:rsidP="00B21295">
      <w:pPr>
        <w:spacing w:after="0" w:line="240" w:lineRule="auto"/>
        <w:jc w:val="both"/>
        <w:rPr>
          <w:u w:val="single"/>
        </w:rPr>
      </w:pPr>
      <w:r w:rsidRPr="00011C53">
        <w:rPr>
          <w:u w:val="single"/>
        </w:rPr>
        <w:t>Résultats :</w:t>
      </w:r>
    </w:p>
    <w:p w:rsidR="00011C53" w:rsidRDefault="00011C53" w:rsidP="00011C53">
      <w:pPr>
        <w:jc w:val="both"/>
      </w:pPr>
      <w:r>
        <w:t>Chez les SP</w:t>
      </w:r>
      <w:r w:rsidR="00BF793F">
        <w:t xml:space="preserve"> (âge moyen 42.8 ans, 99 hommes, 2 femmes, 10 fumeurs, 26 obèses)</w:t>
      </w:r>
      <w:r>
        <w:t xml:space="preserve">, les concentrations de métaux étaient toutes semblables ou inférieures à celles de National </w:t>
      </w:r>
      <w:proofErr w:type="spellStart"/>
      <w:r>
        <w:t>Health</w:t>
      </w:r>
      <w:proofErr w:type="spellEnd"/>
      <w:r>
        <w:t xml:space="preserve"> and Nutrition </w:t>
      </w:r>
      <w:proofErr w:type="spellStart"/>
      <w:r>
        <w:t>Examination</w:t>
      </w:r>
      <w:proofErr w:type="spellEnd"/>
      <w:r>
        <w:t xml:space="preserve"> Survey (NHANES), à l'exception de 6 SP dont les concentrations</w:t>
      </w:r>
      <w:r w:rsidR="00AB17F5">
        <w:t xml:space="preserve"> plasmatiques</w:t>
      </w:r>
      <w:r>
        <w:t xml:space="preserve"> de mercure (</w:t>
      </w:r>
      <w:r w:rsidR="00AB17F5">
        <w:t xml:space="preserve">9,79 à 13,42 </w:t>
      </w:r>
      <w:proofErr w:type="spellStart"/>
      <w:r w:rsidR="00AB17F5">
        <w:t>μg</w:t>
      </w:r>
      <w:proofErr w:type="spellEnd"/>
      <w:r>
        <w:t xml:space="preserve">/L) étaient proche ou supérieur </w:t>
      </w:r>
      <w:r w:rsidR="00AB17F5">
        <w:t>à la cohorte</w:t>
      </w:r>
      <w:r>
        <w:t xml:space="preserve"> NHANES </w:t>
      </w:r>
      <w:r w:rsidR="00AB17F5">
        <w:t>(1</w:t>
      </w:r>
      <w:r>
        <w:t xml:space="preserve">0 </w:t>
      </w:r>
      <w:proofErr w:type="spellStart"/>
      <w:r>
        <w:t>μg</w:t>
      </w:r>
      <w:proofErr w:type="spellEnd"/>
      <w:r>
        <w:t>/L</w:t>
      </w:r>
      <w:r w:rsidR="00AB17F5">
        <w:t>)</w:t>
      </w:r>
      <w:r>
        <w:t>.</w:t>
      </w:r>
      <w:r w:rsidR="00AB17F5">
        <w:t xml:space="preserve"> Le taux urinaire bas de mercure inorganique suggère que cette augmentation est liée à </w:t>
      </w:r>
      <w:proofErr w:type="gramStart"/>
      <w:r w:rsidR="00AB17F5">
        <w:t>un</w:t>
      </w:r>
      <w:proofErr w:type="gramEnd"/>
      <w:r w:rsidR="00AB17F5">
        <w:t xml:space="preserve"> absorption de mercure organique (consommation de poissons).</w:t>
      </w:r>
      <w:r>
        <w:t xml:space="preserve"> </w:t>
      </w:r>
      <w:proofErr w:type="spellStart"/>
      <w:r w:rsidR="00AB17F5">
        <w:t>Parmis</w:t>
      </w:r>
      <w:proofErr w:type="spellEnd"/>
      <w:r w:rsidR="00AB17F5">
        <w:t xml:space="preserve"> les PFC, l</w:t>
      </w:r>
      <w:r>
        <w:t>es concentrations d'acide per-</w:t>
      </w:r>
      <w:proofErr w:type="spellStart"/>
      <w:r>
        <w:t>fluorodécanoïque</w:t>
      </w:r>
      <w:proofErr w:type="spellEnd"/>
      <w:r w:rsidR="00AB17F5">
        <w:t xml:space="preserve"> </w:t>
      </w:r>
      <w:r>
        <w:t>étaient élevées par rapport aux NHANES</w:t>
      </w:r>
      <w:r w:rsidR="00AB17F5">
        <w:t xml:space="preserve"> (3x plus)</w:t>
      </w:r>
      <w:r>
        <w:t>.</w:t>
      </w:r>
    </w:p>
    <w:p w:rsidR="002F5FA1" w:rsidRDefault="002F5FA1" w:rsidP="00011C53">
      <w:pPr>
        <w:jc w:val="both"/>
      </w:pPr>
      <w:r>
        <w:t xml:space="preserve">En analyse multivarié : le cadmium sanguin et le </w:t>
      </w:r>
      <w:proofErr w:type="spellStart"/>
      <w:r>
        <w:t>sulfonamide</w:t>
      </w:r>
      <w:proofErr w:type="spellEnd"/>
      <w:r>
        <w:t xml:space="preserve"> de </w:t>
      </w:r>
      <w:proofErr w:type="spellStart"/>
      <w:r>
        <w:t>perfluorooctane</w:t>
      </w:r>
      <w:proofErr w:type="spellEnd"/>
      <w:r>
        <w:t xml:space="preserve"> étaient significativement plus élevés chez les SP</w:t>
      </w:r>
      <w:r w:rsidRPr="002F5FA1">
        <w:t xml:space="preserve"> âgés de </w:t>
      </w:r>
      <w:r>
        <w:rPr>
          <w:rFonts w:cstheme="minorHAnsi"/>
        </w:rPr>
        <w:t>≥</w:t>
      </w:r>
      <w:r>
        <w:t xml:space="preserve"> </w:t>
      </w:r>
      <w:r w:rsidRPr="002F5FA1">
        <w:t xml:space="preserve">50 ans. Un taux de cadmium sanguin significativement plus élevé a également été trouvé chez les pompiers qui </w:t>
      </w:r>
      <w:proofErr w:type="spellStart"/>
      <w:r>
        <w:t>lavaient</w:t>
      </w:r>
      <w:proofErr w:type="spellEnd"/>
      <w:r w:rsidRPr="002F5FA1">
        <w:t xml:space="preserve"> leurs mains moins fréquemment pe</w:t>
      </w:r>
      <w:r>
        <w:t>ndant une garde</w:t>
      </w:r>
      <w:r w:rsidRPr="002F5FA1">
        <w:t xml:space="preserve">. Le manganèse était plus élevé </w:t>
      </w:r>
      <w:r>
        <w:t>chez</w:t>
      </w:r>
      <w:r w:rsidRPr="002F5FA1">
        <w:t xml:space="preserve"> les pompiers qui ont </w:t>
      </w:r>
      <w:r>
        <w:t xml:space="preserve">été engagés sur des </w:t>
      </w:r>
      <w:r w:rsidRPr="002F5FA1">
        <w:t>incendie</w:t>
      </w:r>
      <w:r>
        <w:t>s</w:t>
      </w:r>
      <w:r w:rsidRPr="002F5FA1">
        <w:t xml:space="preserve"> commerciaux </w:t>
      </w:r>
      <w:r>
        <w:t>(</w:t>
      </w:r>
      <w:r>
        <w:rPr>
          <w:rFonts w:cstheme="minorHAnsi"/>
        </w:rPr>
        <w:t>≥</w:t>
      </w:r>
      <w:r>
        <w:t xml:space="preserve"> 1x dans l’année)</w:t>
      </w:r>
      <w:r w:rsidRPr="002F5FA1">
        <w:t xml:space="preserve"> et </w:t>
      </w:r>
      <w:r>
        <w:t>chez</w:t>
      </w:r>
      <w:r w:rsidRPr="002F5FA1">
        <w:t xml:space="preserve"> les pompiers affectés </w:t>
      </w:r>
      <w:r>
        <w:t>dans des CIS</w:t>
      </w:r>
      <w:r w:rsidRPr="002F5FA1">
        <w:t xml:space="preserve"> construits après 2000. Le mercure était significativement plus élevé </w:t>
      </w:r>
      <w:r>
        <w:t>chez</w:t>
      </w:r>
      <w:r w:rsidRPr="002F5FA1">
        <w:t xml:space="preserve"> les pompiers qui ont répondu aux feux</w:t>
      </w:r>
      <w:r>
        <w:t xml:space="preserve"> de végétaux</w:t>
      </w:r>
      <w:r w:rsidRPr="002F5FA1">
        <w:t xml:space="preserve"> au moins une fois </w:t>
      </w:r>
      <w:r>
        <w:t>l</w:t>
      </w:r>
      <w:r w:rsidRPr="002F5FA1">
        <w:t xml:space="preserve">'année </w:t>
      </w:r>
      <w:r>
        <w:t>précédente.</w:t>
      </w:r>
      <w:r w:rsidRPr="002F5FA1">
        <w:t xml:space="preserve"> </w:t>
      </w:r>
      <w:r>
        <w:t>Des interventions mensuelles</w:t>
      </w:r>
      <w:r w:rsidRPr="002F5FA1">
        <w:t xml:space="preserve"> </w:t>
      </w:r>
      <w:r>
        <w:t>pour</w:t>
      </w:r>
      <w:r w:rsidRPr="002F5FA1">
        <w:t xml:space="preserve"> feux</w:t>
      </w:r>
      <w:r>
        <w:t xml:space="preserve"> de locaux</w:t>
      </w:r>
      <w:r w:rsidRPr="002F5FA1">
        <w:t xml:space="preserve"> commerciaux ont été associées à des concentrations plus élevées d</w:t>
      </w:r>
      <w:r>
        <w:t xml:space="preserve">’acide </w:t>
      </w:r>
      <w:proofErr w:type="spellStart"/>
      <w:r>
        <w:t>perfluoroheptanoique</w:t>
      </w:r>
      <w:proofErr w:type="spellEnd"/>
      <w:r w:rsidR="005725BC">
        <w:t xml:space="preserve"> (</w:t>
      </w:r>
      <w:proofErr w:type="spellStart"/>
      <w:r w:rsidR="005725BC">
        <w:t>PFHpa</w:t>
      </w:r>
      <w:proofErr w:type="spellEnd"/>
      <w:r w:rsidR="005725BC">
        <w:t>)</w:t>
      </w:r>
      <w:r w:rsidRPr="002F5FA1">
        <w:t xml:space="preserve">. </w:t>
      </w:r>
      <w:r w:rsidR="005725BC">
        <w:t>Des interventions mensuelles pour risque chimique étaient associées à</w:t>
      </w:r>
      <w:r w:rsidRPr="002F5FA1">
        <w:t xml:space="preserve"> des co</w:t>
      </w:r>
      <w:r w:rsidR="005725BC">
        <w:t>ncentrations plus élevées de 2-</w:t>
      </w:r>
      <w:r w:rsidRPr="002F5FA1">
        <w:t>(N-mé</w:t>
      </w:r>
      <w:r w:rsidR="005725BC">
        <w:t>thyl-</w:t>
      </w:r>
      <w:proofErr w:type="spellStart"/>
      <w:r w:rsidR="005725BC">
        <w:t>perfluorooctane</w:t>
      </w:r>
      <w:proofErr w:type="spellEnd"/>
      <w:r w:rsidR="005725BC">
        <w:t xml:space="preserve"> </w:t>
      </w:r>
      <w:proofErr w:type="spellStart"/>
      <w:r w:rsidR="005725BC">
        <w:t>sulfonamide</w:t>
      </w:r>
      <w:proofErr w:type="spellEnd"/>
      <w:r w:rsidRPr="002F5FA1">
        <w:t xml:space="preserve">) </w:t>
      </w:r>
      <w:r w:rsidR="005725BC">
        <w:t>et</w:t>
      </w:r>
      <w:r w:rsidRPr="002F5FA1">
        <w:t xml:space="preserve"> toute </w:t>
      </w:r>
      <w:r w:rsidR="005725BC">
        <w:t>intervention avec</w:t>
      </w:r>
      <w:r w:rsidRPr="002F5FA1">
        <w:t xml:space="preserve"> matières dangereuses était associée à des valeurs significativement plus élevées d'</w:t>
      </w:r>
      <w:r w:rsidR="005725BC">
        <w:t xml:space="preserve">acide </w:t>
      </w:r>
      <w:proofErr w:type="spellStart"/>
      <w:r w:rsidR="005725BC">
        <w:t>perfluorononanoique</w:t>
      </w:r>
      <w:proofErr w:type="spellEnd"/>
      <w:r w:rsidR="005725BC">
        <w:t xml:space="preserve"> (PFNA)</w:t>
      </w:r>
      <w:r w:rsidRPr="002F5FA1">
        <w:t xml:space="preserve">. PFNA et </w:t>
      </w:r>
      <w:r w:rsidR="005725BC">
        <w:t xml:space="preserve">acide </w:t>
      </w:r>
      <w:proofErr w:type="spellStart"/>
      <w:r w:rsidR="005725BC">
        <w:t>perfluorooctanoique</w:t>
      </w:r>
      <w:proofErr w:type="spellEnd"/>
      <w:r w:rsidR="00B21295">
        <w:t xml:space="preserve"> (PFOA)</w:t>
      </w:r>
      <w:r w:rsidRPr="002F5FA1">
        <w:t xml:space="preserve"> étaient également significativement plus élevés </w:t>
      </w:r>
      <w:r w:rsidR="005725BC">
        <w:t>chez</w:t>
      </w:r>
      <w:r w:rsidRPr="002F5FA1">
        <w:t xml:space="preserve"> les pompiers dont </w:t>
      </w:r>
      <w:r w:rsidR="005725BC">
        <w:t>l’EPI</w:t>
      </w:r>
      <w:r w:rsidRPr="002F5FA1">
        <w:t xml:space="preserve"> n'avait pas été décontaminé </w:t>
      </w:r>
      <w:r w:rsidR="005725BC" w:rsidRPr="002F5FA1">
        <w:t xml:space="preserve">professionnellement </w:t>
      </w:r>
      <w:r w:rsidRPr="002F5FA1">
        <w:t>au cours de la dernière année. Les p</w:t>
      </w:r>
      <w:r w:rsidR="005725BC">
        <w:t>articipants qui utilisaient des</w:t>
      </w:r>
      <w:r w:rsidRPr="002F5FA1">
        <w:t xml:space="preserve"> mousse</w:t>
      </w:r>
      <w:r w:rsidR="005725BC">
        <w:t>s</w:t>
      </w:r>
      <w:r w:rsidRPr="002F5FA1">
        <w:t xml:space="preserve"> avaient des concentrations de </w:t>
      </w:r>
      <w:proofErr w:type="spellStart"/>
      <w:r w:rsidRPr="002F5FA1">
        <w:t>PFHpA</w:t>
      </w:r>
      <w:proofErr w:type="spellEnd"/>
      <w:r w:rsidRPr="002F5FA1">
        <w:t xml:space="preserve"> significativement plus élevées.</w:t>
      </w:r>
    </w:p>
    <w:p w:rsidR="00011C53" w:rsidRPr="00011C53" w:rsidRDefault="00011C53" w:rsidP="00B21295">
      <w:pPr>
        <w:spacing w:after="0" w:line="240" w:lineRule="auto"/>
        <w:jc w:val="both"/>
        <w:rPr>
          <w:u w:val="single"/>
        </w:rPr>
      </w:pPr>
      <w:r w:rsidRPr="00011C53">
        <w:rPr>
          <w:u w:val="single"/>
        </w:rPr>
        <w:t xml:space="preserve">Discussion: </w:t>
      </w:r>
    </w:p>
    <w:p w:rsidR="00011C53" w:rsidRDefault="005725BC" w:rsidP="00011C53">
      <w:pPr>
        <w:jc w:val="both"/>
      </w:pPr>
      <w:r>
        <w:t>Ces résultats viennent conforter les résultats de précédentes études</w:t>
      </w:r>
      <w:r w:rsidR="00011C53">
        <w:t>. Les SP (filière incendie) peuvent avoir des sources d'exposition professionnelle non-définies (et peut-être non filtrées).</w:t>
      </w:r>
      <w:r>
        <w:t xml:space="preserve"> Une évaluation précise des additifs est nécessaire.</w:t>
      </w:r>
      <w:r w:rsidR="00B21295">
        <w:t xml:space="preserve"> </w:t>
      </w:r>
      <w:r w:rsidR="00011C53">
        <w:t xml:space="preserve">Le </w:t>
      </w:r>
      <w:proofErr w:type="spellStart"/>
      <w:r w:rsidR="00011C53">
        <w:t>PFDeA</w:t>
      </w:r>
      <w:proofErr w:type="spellEnd"/>
      <w:r w:rsidR="00011C53">
        <w:t xml:space="preserve"> pourrait affecter le système endocrinien et le système immunitaire.</w:t>
      </w:r>
    </w:p>
    <w:p w:rsidR="00011C53" w:rsidRDefault="00B21295" w:rsidP="00B21295">
      <w:pPr>
        <w:jc w:val="both"/>
      </w:pPr>
      <w:r>
        <w:t>L</w:t>
      </w:r>
      <w:r w:rsidRPr="00B21295">
        <w:t xml:space="preserve">e lavage des mains était associé à des niveaux inférieurs de cadmium, et le nettoyage professionnel des équipements de participation était associé à des niveaux inférieurs de PFNA et PFOA. </w:t>
      </w:r>
    </w:p>
    <w:p w:rsidR="00C93013" w:rsidRDefault="00C93013">
      <w:r>
        <w:br w:type="page"/>
      </w:r>
    </w:p>
    <w:p w:rsidR="00C93013" w:rsidRPr="00C93013" w:rsidRDefault="00C93013" w:rsidP="00C93013">
      <w:pPr>
        <w:pStyle w:val="Titre2"/>
        <w:numPr>
          <w:ilvl w:val="0"/>
          <w:numId w:val="13"/>
        </w:numPr>
        <w:rPr>
          <w:lang w:val="en-US"/>
        </w:rPr>
      </w:pPr>
      <w:bookmarkStart w:id="17" w:name="_Toc491027439"/>
      <w:r w:rsidRPr="00C93013">
        <w:rPr>
          <w:lang w:val="en-US"/>
        </w:rPr>
        <w:t>Evaluating Endocrine Disruption Activity of Deposits on Firefighting Gear Using a Sensitive &amp; High Throughput Screening Method</w:t>
      </w:r>
      <w:r>
        <w:rPr>
          <w:lang w:val="en-US"/>
        </w:rPr>
        <w:t xml:space="preserve"> –</w:t>
      </w:r>
      <w:r w:rsidR="00377D6A">
        <w:rPr>
          <w:lang w:val="en-US"/>
        </w:rPr>
        <w:t xml:space="preserve"> Ste</w:t>
      </w:r>
      <w:r>
        <w:rPr>
          <w:lang w:val="en-US"/>
        </w:rPr>
        <w:t>venson – Journal of Occupational and Environmental Medicine 2015</w:t>
      </w:r>
      <w:bookmarkEnd w:id="17"/>
    </w:p>
    <w:p w:rsidR="00C93013" w:rsidRPr="00FE74AF" w:rsidRDefault="00EA2D36" w:rsidP="00C93013">
      <w:pPr>
        <w:jc w:val="both"/>
      </w:pPr>
      <w:r>
        <w:fldChar w:fldCharType="begin"/>
      </w:r>
      <w:r>
        <w:instrText xml:space="preserve"> ADDIN ZOTERO_ITEM CSL_CITATION {"citationID":"xtpeN0vf","properties":{"formattedCitation":"(Stevenson et al. 2015)","plainCitation":"(Stevenson et al. 2015)","noteIndex":0},"citationItems":[{"id":436,"uris":["http://zotero.org/users/4687044/items/ATTRS3IH"],"uri":["http://zotero.org/users/4687044/items/ATTRS3IH"],"itemData":{"id":436,"type":"article-journal","title":"Evaluating Endocrine Disruption Activity of Deposits on Firefighting Gear Using a Sensitive and High Throughput Screening Method","container-title":"J Occup Environ Med","page":"e153-7","volume":"57","issue":"12","archive_location":"26641839","abstract":"Adverse health outcomes related to exposure to endocrine disrupting chemicals, including increased incidences of coronary heart disease, prostate and testicular cancers, and congenital disabilities, have been reported in firefighters or their offspring. We, therefore, measured the estrogenic and antiestrogenic activity of extracts of used firefighter gear to assess exposure to these agents.|Extracts and known chemical contaminants were examined for estrogenicity and antiestrogenicity in yeast cells expressing the estrogen receptor.|Most extracts of used gear and phthalate diesters detectable on this gear displayed strong antiestrogenic effects. Notably, new glove and hood extracts showed significant estrogenic activity.|Overall, our data suggest that firefighters are exposed to both estrogenic and antiestrogenic agents, possibly phthalates that may lead to health risks observed in this occupation as a result of perturbation of hormone homeostasis.","DOI":"10.1097/JOM.0000000000000577","ISSN":"1536-5948","shortTitle":"Evaluating Endocrine Disruption Activity of Deposits on Firefighting Gear Using a Sensitive and High Throughput Screening Method","language":"eng","author":[{"family":"Stevenson","given":"M."},{"family":"Alexander","given":"B."},{"family":"Baxter","given":"C. S."},{"family":"Leung","given":"Y. K."}],"issued":{"date-parts":[["2015",12]]}}}],"schema":"https://github.com/citation-style-language/schema/raw/master/csl-citation.json"} </w:instrText>
      </w:r>
      <w:r>
        <w:fldChar w:fldCharType="separate"/>
      </w:r>
      <w:r w:rsidRPr="00EA2D36">
        <w:rPr>
          <w:rFonts w:ascii="Calibri" w:hAnsi="Calibri" w:cs="Calibri"/>
        </w:rPr>
        <w:t>(Stevenson et al. 2015)</w:t>
      </w:r>
      <w:r>
        <w:fldChar w:fldCharType="end"/>
      </w:r>
    </w:p>
    <w:p w:rsidR="00C93013" w:rsidRDefault="00C93013" w:rsidP="00C93013">
      <w:pPr>
        <w:jc w:val="both"/>
      </w:pPr>
      <w:r w:rsidRPr="002A2EB1">
        <w:t xml:space="preserve">Effets néfastes pour la santé de l'exposition aux produits chimiques perturbateurs endocriniens (EDC). </w:t>
      </w:r>
      <w:r w:rsidR="002A2EB1">
        <w:t xml:space="preserve">Une exposition aux </w:t>
      </w:r>
      <w:proofErr w:type="spellStart"/>
      <w:r w:rsidR="002A2EB1">
        <w:t>phtalates</w:t>
      </w:r>
      <w:proofErr w:type="spellEnd"/>
      <w:r w:rsidR="002A2EB1">
        <w:t xml:space="preserve"> a par exemple été mise en évidence</w:t>
      </w:r>
      <w:r w:rsidR="00EA2D36">
        <w:t xml:space="preserve"> </w:t>
      </w:r>
      <w:r w:rsidR="00EA2D36">
        <w:fldChar w:fldCharType="begin"/>
      </w:r>
      <w:r w:rsidR="00EA2D36">
        <w:instrText xml:space="preserve"> ADDIN ZOTERO_ITEM CSL_CITATION {"citationID":"IcAQBFQD","properties":{"formattedCitation":"(Lacey, Alexander, et Baxter 2014)","plainCitation":"(Lacey, Alexander, et Baxter 2014)","noteIndex":0},"citationItems":[{"id":324,"uris":["http://zotero.org/users/4687044/items/H99L5SVW"],"uri":["http://zotero.org/users/4687044/items/H99L5SVW"],"itemData":{"id":324,"type":"article-journal","title":"Plasticizer contamination of firefighter personal protective clothing--a potential factor in increased health risks in firefighters","container-title":"J Occup Environ Hyg","page":"D43-8","volume":"11","issue":"5","archive_location":"24467725","abstract":"Chemical exposures may be responsible for firefighters' elevated incidences of cancer and cardiovascular disease. This study characterized semivolatile chemical contamination on firefighter personal protective clothing to assess exposure of firefighters to these chemicals. Samples from used firefighter protective clothing, including gloves, hood, and one coat wristlet, were extracted with methylene chloride and analyzed by EPA method 8270 for semivolatile contaminants, including 20 polycyclic aromatic hydrocarbons (PAHs) and 6 phthalate diesters. Twenty-two of the chemicals of interest were found on at least one clothing swatch. Only di-(2-ethylhexyl) phthalate (DEHP), a plasticizer, added to polyvinyl chloride (PVC) to increase flexibility, was found on every swatch. DEHP concentrations were the highest of any chemical measured, and were 52 to 875 times higher than any PAH concentration measured. DEHP was also detected on most items of unused firefighter personal protective clothing, although at much lower levels. These findings suggest that firefighters are exposed to high levels of DEHP, a probable human carcinogen, and at levels much higher than PAHs, the semivolatile toxic combustion products most extensively studied historically. Firefighter exposure to DEHP and other phthalate diesters therefore merits further study.","DOI":"10.1080/15459624.2013.877142","ISSN":"1545-9632","shortTitle":"Plasticizer contamination of firefighter personal protective clothing--a potential factor in increased health risks in firefighters","language":"eng","author":[{"family":"Lacey","given":"S."},{"family":"Alexander","given":"B. M."},{"family":"Baxter","given":"C. S."}],"issued":{"date-parts":[["2014"]]}}}],"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Lacey</w:t>
      </w:r>
      <w:proofErr w:type="spellEnd"/>
      <w:r w:rsidR="00EA2D36" w:rsidRPr="00EA2D36">
        <w:rPr>
          <w:rFonts w:ascii="Calibri" w:hAnsi="Calibri" w:cs="Calibri"/>
        </w:rPr>
        <w:t>, Alexander, et Baxter 2014)</w:t>
      </w:r>
      <w:r w:rsidR="00EA2D36">
        <w:fldChar w:fldCharType="end"/>
      </w:r>
      <w:r w:rsidR="002A2EB1">
        <w:t xml:space="preserve">. </w:t>
      </w:r>
      <w:r w:rsidRPr="002A2EB1">
        <w:t>On constate une augmentation de l'incidence des maladies coronariennes, de la prostate et des cancers testiculaires, et des problèmes de fertilité chez les pompiers ou leur progéniture</w:t>
      </w:r>
      <w:r w:rsidR="00BC0BB3">
        <w:t xml:space="preserve"> </w:t>
      </w:r>
      <w:r w:rsidR="00BC0BB3">
        <w:fldChar w:fldCharType="begin"/>
      </w:r>
      <w:r w:rsidR="00BC0BB3">
        <w:instrText xml:space="preserve"> ADDIN EN.CITE &lt;EndNote&gt;&lt;Cite&gt;&lt;Author&gt;Olshan&lt;/Author&gt;&lt;Year&gt;1990&lt;/Year&gt;&lt;IDText&gt;Birth defects among offspring of firemen&lt;/IDText&gt;&lt;DisplayText&gt;(Olshan, Teschke, and Baird 1990)&lt;/DisplayText&gt;&lt;record&gt;&lt;dates&gt;&lt;pub-dates&gt;&lt;date&gt;Feb&lt;/date&gt;&lt;/pub-dates&gt;&lt;year&gt;1990&lt;/year&gt;&lt;/dates&gt;&lt;keywords&gt;&lt;keyword&gt;Case-Control Studies&lt;/keyword&gt;&lt;keyword&gt;Congenital Abnormalities&lt;/keyword&gt;&lt;keyword&gt;Environmental Exposure&lt;/keyword&gt;&lt;keyword&gt;Fathers&lt;/keyword&gt;&lt;keyword&gt;Fires&lt;/keyword&gt;&lt;keyword&gt;Humans&lt;/keyword&gt;&lt;keyword&gt;Infant, Newborn&lt;/keyword&gt;&lt;keyword&gt;Male&lt;/keyword&gt;&lt;keyword&gt;Occupations&lt;/keyword&gt;&lt;keyword&gt;Risk Factors&lt;/keyword&gt;&lt;/keywords&gt;&lt;urls&gt;&lt;related-urls&gt;&lt;url&gt;https://www.ncbi.nlm.nih.gov/pubmed/2296983&lt;/url&gt;&lt;/related-urls&gt;&lt;/urls&gt;&lt;isbn&gt;0002-9262&lt;/isbn&gt;&lt;titles&gt;&lt;title&gt;Birth defects among offspring of firemen&lt;/title&gt;&lt;secondary-title&gt;Am J Epidemiol&lt;/secondary-title&gt;&lt;/titles&gt;&lt;pages&gt;312-21&lt;/pages&gt;&lt;number&gt;2&lt;/number&gt;&lt;contributors&gt;&lt;authors&gt;&lt;author&gt;Olshan, A. F.&lt;/author&gt;&lt;author&gt;Teschke, K.&lt;/author&gt;&lt;author&gt;Baird, P. A.&lt;/author&gt;&lt;/authors&gt;&lt;/contributors&gt;&lt;language&gt;eng&lt;/language&gt;&lt;added-date format="utc"&gt;1500845880&lt;/added-date&gt;&lt;ref-type name="Journal Article"&gt;17&lt;/ref-type&gt;&lt;rec-number&gt;296&lt;/rec-number&gt;&lt;last-updated-date format="utc"&gt;1500845880&lt;/last-updated-date&gt;&lt;accession-num&gt;2296983&lt;/accession-num&gt;&lt;volume&gt;131&lt;/volume&gt;&lt;/record&gt;&lt;/Cite&gt;&lt;/EndNote&gt;</w:instrText>
      </w:r>
      <w:r w:rsidR="00BC0BB3">
        <w:fldChar w:fldCharType="separate"/>
      </w:r>
      <w:r w:rsidR="00BC0BB3">
        <w:rPr>
          <w:noProof/>
        </w:rPr>
        <w:t>(Olshan, Teschke, and Baird 1990)</w:t>
      </w:r>
      <w:r w:rsidR="00BC0BB3">
        <w:fldChar w:fldCharType="end"/>
      </w:r>
      <w:r w:rsidRPr="002A2EB1">
        <w:t>.</w:t>
      </w:r>
    </w:p>
    <w:p w:rsidR="00C93013" w:rsidRDefault="00C93013" w:rsidP="00C93013">
      <w:pPr>
        <w:jc w:val="both"/>
      </w:pPr>
      <w:r>
        <w:t xml:space="preserve">Mesure de l’activité </w:t>
      </w:r>
      <w:proofErr w:type="spellStart"/>
      <w:r>
        <w:t>œstrogénique</w:t>
      </w:r>
      <w:proofErr w:type="spellEnd"/>
      <w:r>
        <w:t xml:space="preserve"> et </w:t>
      </w:r>
      <w:proofErr w:type="spellStart"/>
      <w:r>
        <w:t>antiestrogénique</w:t>
      </w:r>
      <w:proofErr w:type="spellEnd"/>
      <w:r>
        <w:t xml:space="preserve"> des extraits </w:t>
      </w:r>
      <w:proofErr w:type="gramStart"/>
      <w:r w:rsidR="00E46142">
        <w:t>tenues</w:t>
      </w:r>
      <w:proofErr w:type="gramEnd"/>
      <w:r>
        <w:t xml:space="preserve"> </w:t>
      </w:r>
      <w:r w:rsidR="002A2EB1">
        <w:t>utilisés par les</w:t>
      </w:r>
      <w:r>
        <w:t xml:space="preserve"> pompiers</w:t>
      </w:r>
      <w:r w:rsidR="00BC0BB3">
        <w:t xml:space="preserve"> (gants et </w:t>
      </w:r>
      <w:r w:rsidR="00E46142">
        <w:t>cagoules</w:t>
      </w:r>
      <w:r w:rsidR="00BC0BB3">
        <w:t>)</w:t>
      </w:r>
      <w:r>
        <w:t xml:space="preserve"> pour évaluer </w:t>
      </w:r>
      <w:r w:rsidR="00BC0BB3">
        <w:t>la présence d’</w:t>
      </w:r>
      <w:r w:rsidR="002A2EB1">
        <w:t>EDC</w:t>
      </w:r>
      <w:r>
        <w:t>.</w:t>
      </w:r>
      <w:r w:rsidR="00151B70">
        <w:t xml:space="preserve"> </w:t>
      </w:r>
      <w:r w:rsidR="00151B70" w:rsidRPr="00151B70">
        <w:t xml:space="preserve">Test de dépistage </w:t>
      </w:r>
      <w:r w:rsidR="00151B70">
        <w:t>utilisant des</w:t>
      </w:r>
      <w:r w:rsidR="00151B70" w:rsidRPr="00151B70">
        <w:t xml:space="preserve"> levure</w:t>
      </w:r>
      <w:r w:rsidR="00151B70">
        <w:t>s modifiées par génie génétique exprimant le gène du récepteur humain aux œstrogènes.</w:t>
      </w:r>
    </w:p>
    <w:p w:rsidR="00C93013" w:rsidRPr="00377D6A" w:rsidRDefault="00C93013" w:rsidP="00C93013">
      <w:pPr>
        <w:jc w:val="both"/>
        <w:rPr>
          <w:u w:val="single"/>
        </w:rPr>
      </w:pPr>
      <w:r w:rsidRPr="00377D6A">
        <w:rPr>
          <w:u w:val="single"/>
        </w:rPr>
        <w:t>Résultats :</w:t>
      </w:r>
    </w:p>
    <w:p w:rsidR="00A577A0" w:rsidRDefault="00C93013" w:rsidP="00A577A0">
      <w:pPr>
        <w:jc w:val="both"/>
      </w:pPr>
      <w:r>
        <w:t xml:space="preserve">La plupart des extraits </w:t>
      </w:r>
      <w:r w:rsidR="00E46142">
        <w:t>issus de</w:t>
      </w:r>
      <w:r w:rsidR="00A577A0">
        <w:t>s différentes couches du gant</w:t>
      </w:r>
      <w:r>
        <w:t xml:space="preserve"> usé et des </w:t>
      </w:r>
      <w:proofErr w:type="spellStart"/>
      <w:r>
        <w:t>phtalates</w:t>
      </w:r>
      <w:proofErr w:type="spellEnd"/>
      <w:r>
        <w:t xml:space="preserve"> détectables sur </w:t>
      </w:r>
      <w:r w:rsidR="00E46142">
        <w:t>ces derni</w:t>
      </w:r>
      <w:r w:rsidR="00A577A0">
        <w:t>è</w:t>
      </w:r>
      <w:r w:rsidR="00E46142">
        <w:t>r</w:t>
      </w:r>
      <w:r w:rsidR="00A577A0">
        <w:t>e</w:t>
      </w:r>
      <w:r w:rsidR="00E46142">
        <w:t>s</w:t>
      </w:r>
      <w:r>
        <w:t xml:space="preserve"> ont des effets </w:t>
      </w:r>
      <w:proofErr w:type="spellStart"/>
      <w:r>
        <w:t>antioestrogènes</w:t>
      </w:r>
      <w:proofErr w:type="spellEnd"/>
      <w:r>
        <w:t xml:space="preserve"> forts. Des extraits </w:t>
      </w:r>
      <w:r w:rsidR="00E46142">
        <w:t xml:space="preserve">issus </w:t>
      </w:r>
      <w:r>
        <w:t>de</w:t>
      </w:r>
      <w:r w:rsidR="00A577A0">
        <w:t>s couches constituant le</w:t>
      </w:r>
      <w:r>
        <w:t xml:space="preserve"> gant</w:t>
      </w:r>
      <w:r w:rsidR="00E46142">
        <w:t xml:space="preserve"> neuf</w:t>
      </w:r>
      <w:r>
        <w:t xml:space="preserve"> et</w:t>
      </w:r>
      <w:r w:rsidR="00A577A0">
        <w:t xml:space="preserve"> des</w:t>
      </w:r>
      <w:r>
        <w:t xml:space="preserve"> </w:t>
      </w:r>
      <w:r w:rsidR="00E46142">
        <w:t>cagoules</w:t>
      </w:r>
      <w:r>
        <w:t xml:space="preserve"> ont montré </w:t>
      </w:r>
      <w:r w:rsidR="00E46142">
        <w:t xml:space="preserve">une activité </w:t>
      </w:r>
      <w:proofErr w:type="spellStart"/>
      <w:r w:rsidR="00E46142">
        <w:t>oestrogénique</w:t>
      </w:r>
      <w:proofErr w:type="spellEnd"/>
      <w:r w:rsidR="00E46142">
        <w:t xml:space="preserve"> significative</w:t>
      </w:r>
      <w:r>
        <w:t>.</w:t>
      </w:r>
      <w:r w:rsidR="00A577A0" w:rsidRPr="00A577A0">
        <w:t xml:space="preserve"> </w:t>
      </w:r>
    </w:p>
    <w:p w:rsidR="00C93013" w:rsidRPr="00377D6A" w:rsidRDefault="00C93013" w:rsidP="00C93013">
      <w:pPr>
        <w:jc w:val="both"/>
        <w:rPr>
          <w:u w:val="single"/>
        </w:rPr>
      </w:pPr>
      <w:r w:rsidRPr="00377D6A">
        <w:rPr>
          <w:u w:val="single"/>
        </w:rPr>
        <w:t>Discussion :</w:t>
      </w:r>
    </w:p>
    <w:p w:rsidR="00C93013" w:rsidRDefault="00C93013" w:rsidP="00C93013">
      <w:pPr>
        <w:jc w:val="both"/>
      </w:pPr>
      <w:r>
        <w:t>Détection de quantités importantes d’EDC dans des équipements de pompiers.</w:t>
      </w:r>
    </w:p>
    <w:p w:rsidR="00A577A0" w:rsidRDefault="00C93013" w:rsidP="00C93013">
      <w:pPr>
        <w:jc w:val="both"/>
      </w:pPr>
      <w:r>
        <w:t xml:space="preserve">L'inhibition de l'activité </w:t>
      </w:r>
      <w:proofErr w:type="spellStart"/>
      <w:r>
        <w:t>œstrogénique</w:t>
      </w:r>
      <w:proofErr w:type="spellEnd"/>
      <w:r>
        <w:t xml:space="preserve"> par </w:t>
      </w:r>
      <w:r w:rsidR="00A577A0">
        <w:t>les échantillons</w:t>
      </w:r>
      <w:r>
        <w:t xml:space="preserve"> pourrait s'expliquer par la concurrence entre </w:t>
      </w:r>
      <w:r w:rsidR="00A577A0">
        <w:t xml:space="preserve">les </w:t>
      </w:r>
      <w:proofErr w:type="spellStart"/>
      <w:r w:rsidR="00A577A0">
        <w:t>phtalates</w:t>
      </w:r>
      <w:proofErr w:type="spellEnd"/>
      <w:r>
        <w:t xml:space="preserve"> et l'</w:t>
      </w:r>
      <w:proofErr w:type="spellStart"/>
      <w:r>
        <w:t>oestradiol</w:t>
      </w:r>
      <w:proofErr w:type="spellEnd"/>
      <w:r>
        <w:t xml:space="preserve"> pour les récepteurs des œstrogènes, mais aussi par altération de la région hélice-12 sur le récepteur. Cela pourrait conduire à l'inhibition de la liaison d'un </w:t>
      </w:r>
      <w:proofErr w:type="spellStart"/>
      <w:r>
        <w:t>co</w:t>
      </w:r>
      <w:proofErr w:type="spellEnd"/>
      <w:r>
        <w:t>-activateur au récepteur des œstrogènes</w:t>
      </w:r>
      <w:r w:rsidR="00A577A0">
        <w:t xml:space="preserve"> sans lequel</w:t>
      </w:r>
      <w:r>
        <w:t xml:space="preserve"> le récepteur des œstrogènes serait incapable de se lier à l'élément de réponse aux œstrogènes.</w:t>
      </w:r>
      <w:r w:rsidR="00A577A0" w:rsidRPr="00A577A0">
        <w:t xml:space="preserve"> </w:t>
      </w:r>
    </w:p>
    <w:p w:rsidR="00C93013" w:rsidRDefault="00A577A0" w:rsidP="00C93013">
      <w:pPr>
        <w:jc w:val="both"/>
      </w:pPr>
      <w:r>
        <w:t xml:space="preserve">L’effet </w:t>
      </w:r>
      <w:proofErr w:type="spellStart"/>
      <w:r>
        <w:t>oestrogénique</w:t>
      </w:r>
      <w:proofErr w:type="spellEnd"/>
      <w:r>
        <w:t xml:space="preserve"> est variable en fonction de la couche du gant neuf. Cette variation pourrait être causée par différents ignifugeant recouvrant les matériaux.</w:t>
      </w:r>
    </w:p>
    <w:p w:rsidR="00C93013" w:rsidRDefault="00C93013" w:rsidP="00C93013">
      <w:pPr>
        <w:jc w:val="both"/>
      </w:pPr>
      <w:r>
        <w:t xml:space="preserve">L'équipement des pompiers souillés affichait des propriétés antiestrogènes </w:t>
      </w:r>
      <w:proofErr w:type="gramStart"/>
      <w:r w:rsidR="00A577A0">
        <w:t>forte</w:t>
      </w:r>
      <w:proofErr w:type="gramEnd"/>
      <w:r w:rsidR="00A577A0">
        <w:t xml:space="preserve"> et </w:t>
      </w:r>
      <w:proofErr w:type="spellStart"/>
      <w:r w:rsidR="00A577A0">
        <w:t>oestrogèniques</w:t>
      </w:r>
      <w:proofErr w:type="spellEnd"/>
      <w:r w:rsidR="00A577A0">
        <w:t xml:space="preserve"> </w:t>
      </w:r>
      <w:r>
        <w:t>à faible</w:t>
      </w:r>
      <w:r w:rsidR="00A577A0">
        <w:t xml:space="preserve"> niveau</w:t>
      </w:r>
      <w:r>
        <w:t>.</w:t>
      </w:r>
      <w:r w:rsidR="00377D6A">
        <w:t xml:space="preserve"> </w:t>
      </w:r>
      <w:r>
        <w:t>En plus des ignifugeants, les pompiers sont exposés à des EDC différents et variés.</w:t>
      </w:r>
      <w:r w:rsidR="00A577A0">
        <w:t xml:space="preserve"> </w:t>
      </w:r>
      <w:r>
        <w:t>Les quantités pourraient dépendre de différentes expositions</w:t>
      </w:r>
      <w:r w:rsidR="00A577A0">
        <w:t xml:space="preserve"> sur l</w:t>
      </w:r>
      <w:r>
        <w:t>es scènes de lutte contre l'incendie.</w:t>
      </w:r>
    </w:p>
    <w:p w:rsidR="001B1731" w:rsidRDefault="001B1731" w:rsidP="00C93013">
      <w:pPr>
        <w:jc w:val="both"/>
      </w:pPr>
      <w:r w:rsidRPr="001B1731">
        <w:t xml:space="preserve">Les </w:t>
      </w:r>
      <w:r>
        <w:t>effets endocriniens</w:t>
      </w:r>
      <w:r w:rsidRPr="001B1731">
        <w:t xml:space="preserve"> peuvent résulter d'un contact dermique avec les engins avant ou après un incendie, ou </w:t>
      </w:r>
      <w:r>
        <w:t xml:space="preserve">d’une inhalation pendant le déblai, </w:t>
      </w:r>
      <w:r w:rsidRPr="001B1731">
        <w:t>phase où les pompiers man</w:t>
      </w:r>
      <w:r>
        <w:t xml:space="preserve">ipulent des matériaux brûlés </w:t>
      </w:r>
      <w:r w:rsidRPr="001B1731">
        <w:t xml:space="preserve">pour trouver des </w:t>
      </w:r>
      <w:r>
        <w:t>foyers</w:t>
      </w:r>
      <w:r w:rsidRPr="001B1731">
        <w:t xml:space="preserve"> cachés et des matériaux potentiellement combustibles.</w:t>
      </w:r>
      <w:r>
        <w:t xml:space="preserve"> Durant cette phase, l’ARI n’est pas couramment porté.</w:t>
      </w:r>
    </w:p>
    <w:p w:rsidR="001B1731" w:rsidRDefault="001B1731" w:rsidP="00C93013">
      <w:pPr>
        <w:jc w:val="both"/>
      </w:pPr>
      <w:r w:rsidRPr="001B1731">
        <w:t xml:space="preserve">Une identification </w:t>
      </w:r>
      <w:r>
        <w:t>com</w:t>
      </w:r>
      <w:r w:rsidRPr="001B1731">
        <w:t xml:space="preserve">plémentaire des produits chimiques </w:t>
      </w:r>
      <w:r>
        <w:t>perturbateurs endocriniens est nécessaire</w:t>
      </w:r>
      <w:r w:rsidRPr="001B1731">
        <w:t>.</w:t>
      </w:r>
      <w:r>
        <w:t xml:space="preserve"> </w:t>
      </w:r>
      <w:r w:rsidRPr="001B1731">
        <w:t xml:space="preserve">Cette information peut être </w:t>
      </w:r>
      <w:r>
        <w:t>utile</w:t>
      </w:r>
      <w:r w:rsidRPr="001B1731">
        <w:t xml:space="preserve"> </w:t>
      </w:r>
      <w:r>
        <w:t>lors de</w:t>
      </w:r>
      <w:r w:rsidRPr="001B1731">
        <w:t xml:space="preserve"> la conception de</w:t>
      </w:r>
      <w:r>
        <w:t xml:space="preserve">s </w:t>
      </w:r>
      <w:r w:rsidRPr="001B1731">
        <w:t>équipement</w:t>
      </w:r>
      <w:r>
        <w:t>s</w:t>
      </w:r>
      <w:r w:rsidRPr="001B1731">
        <w:t xml:space="preserve"> et des protocoles futurs pour les pompiers afin de minimiser l'exposition</w:t>
      </w:r>
      <w:r>
        <w:t>.</w:t>
      </w:r>
    </w:p>
    <w:p w:rsidR="00C93013" w:rsidRDefault="00C93013" w:rsidP="00C93013">
      <w:pPr>
        <w:jc w:val="both"/>
      </w:pPr>
      <w:r>
        <w:t xml:space="preserve">La perturbation de l'homéostasie des hormones pourrait donc se produire avec une exposition prolongée conduisant finalement à la carcinogenèse, en particulier dans les tissus </w:t>
      </w:r>
      <w:proofErr w:type="spellStart"/>
      <w:r>
        <w:t>hormono</w:t>
      </w:r>
      <w:proofErr w:type="spellEnd"/>
      <w:r>
        <w:t>-sensibles, ou à d'autres effets néfastes sur la santé induits par les hormones.</w:t>
      </w:r>
    </w:p>
    <w:p w:rsidR="00377D6A" w:rsidRDefault="00377D6A">
      <w:r>
        <w:br w:type="page"/>
      </w:r>
    </w:p>
    <w:p w:rsidR="00E5225A" w:rsidRPr="00E5225A" w:rsidRDefault="00E5225A" w:rsidP="00E5225A">
      <w:pPr>
        <w:pStyle w:val="Titre2"/>
        <w:numPr>
          <w:ilvl w:val="0"/>
          <w:numId w:val="13"/>
        </w:numPr>
        <w:rPr>
          <w:lang w:val="en-US"/>
        </w:rPr>
      </w:pPr>
      <w:bookmarkStart w:id="18" w:name="_Toc491027440"/>
      <w:r w:rsidRPr="00E5225A">
        <w:rPr>
          <w:lang w:val="en-US"/>
        </w:rPr>
        <w:t>Prolonged occupational exposure leads to allergic airway sensitization</w:t>
      </w:r>
      <w:r>
        <w:rPr>
          <w:lang w:val="en-US"/>
        </w:rPr>
        <w:t xml:space="preserve"> </w:t>
      </w:r>
      <w:r w:rsidRPr="00E5225A">
        <w:rPr>
          <w:lang w:val="en-US"/>
        </w:rPr>
        <w:t>and chronic airway and systemic inflammation in professional</w:t>
      </w:r>
      <w:r>
        <w:rPr>
          <w:lang w:val="en-US"/>
        </w:rPr>
        <w:t xml:space="preserve"> </w:t>
      </w:r>
      <w:r w:rsidRPr="00E5225A">
        <w:rPr>
          <w:lang w:val="en-US"/>
        </w:rPr>
        <w:t xml:space="preserve">firefighters – </w:t>
      </w:r>
      <w:proofErr w:type="spellStart"/>
      <w:r w:rsidRPr="00E5225A">
        <w:rPr>
          <w:lang w:val="en-US"/>
        </w:rPr>
        <w:t>Gianniou</w:t>
      </w:r>
      <w:proofErr w:type="spellEnd"/>
      <w:r w:rsidRPr="00E5225A">
        <w:rPr>
          <w:lang w:val="en-US"/>
        </w:rPr>
        <w:t xml:space="preserve"> </w:t>
      </w:r>
      <w:r>
        <w:rPr>
          <w:lang w:val="en-US"/>
        </w:rPr>
        <w:t>–</w:t>
      </w:r>
      <w:r w:rsidRPr="00E5225A">
        <w:rPr>
          <w:lang w:val="en-US"/>
        </w:rPr>
        <w:t xml:space="preserve"> </w:t>
      </w:r>
      <w:r>
        <w:rPr>
          <w:lang w:val="en-US"/>
        </w:rPr>
        <w:t>Respiratory Medicine 2016</w:t>
      </w:r>
      <w:bookmarkEnd w:id="18"/>
    </w:p>
    <w:p w:rsidR="00E5225A" w:rsidRPr="002A2EB1" w:rsidRDefault="00EA2D36">
      <w:r>
        <w:fldChar w:fldCharType="begin"/>
      </w:r>
      <w:r>
        <w:instrText xml:space="preserve"> ADDIN ZOTERO_ITEM CSL_CITATION {"citationID":"YTfgiOPu","properties":{"formattedCitation":"(Gianniou et al. 2016)","plainCitation":"(Gianniou et al. 2016)","noteIndex":0},"citationItems":[{"id":251,"uris":["http://zotero.org/users/4687044/items/WW2923ZD"],"uri":["http://zotero.org/users/4687044/items/WW2923ZD"],"itemData":{"id":251,"type":"article-journal","title":"Prolonged occupational exposure leads to allergic airway sensitization and chronic airway and systemic inflammation in professional firefighters","container-title":"Respir Med","page":"7-14","volume":"118","archive_location":"27578465","abstract":"Little data exist on short- and long-term effects of occupational exposure on airway and systemic inflammation in professional firefighters. We aimed to characterize airway and systemic inflammation in training firefighters with a maximum occupational exposure of 1 year compared to the long-term exposure of professional firefighters.|A questionnaire for symptoms and exposure, pulmonary function, atopy, bronchial hyper-responsiveness, and markers of inflammation in induced sputum, serum, bronchoalveolar lavage (BAL) fluid and bronchial biopsies were assessed in a total of 92 firefighters (63 full-time professionals and 29 trainees).|Professional firefighters showed allergic bronchial sensitization documented by the presence of atopy, and eosinophilia in induced sputum, BAL and bronchial biopsies. IL-8, ECP, VEGF, and TNF-α levels were statistically significantly higher in the sputum supernatants of professional firefighters compared to the trainees (p = 0.04, p = 0.02, p = 0.04, and p = 0.02, respectively). Serum IL-8 and TNF-α levels were also statistically significantly higher in the group of professional firefighters (p = 0.04, p = 0.03, respectively). Finally, there was a linear correlation between the duration of the occupation in Service and the degree of airway and systemic inflammation.|These results indicate a \"dose-response\" effect of chronic exposure to a polluted environment on bronchial and systemic inflammation in professional firefighters.","DOI":"10.1016/j.rmed.2016.07.006","ISSN":"1532-3064","shortTitle":"Prolonged occupational exposure leads to allergic airway sensitization and chronic airway and systemic inflammation in professional firefighters","language":"eng","author":[{"family":"Gianniou","given":"N."},{"family":"Katsaounou","given":"P."},{"family":"Dima","given":"E."},{"family":"Giannakopoulou","given":"C. E."},{"family":"Kardara","given":"M."},{"family":"Saltagianni","given":"V."},{"family":"Trigidou","given":"R."},{"family":"Kokkini","given":"A."},{"family":"Bakakos","given":"P."},{"family":"Markozannes","given":"E."},{"family":"Litsiou","given":"E."},{"family":"Tsakatikas","given":"A."},{"family":"Papadopoulos","given":"C."},{"family":"Roussos","given":"C."},{"family":"Koulouris","given":"N."},{"family":"Rovina","given":"N."}],"issued":{"date-parts":[["2016",9]]}}}],"schema":"https://github.com/citation-style-language/schema/raw/master/csl-citation.json"} </w:instrText>
      </w:r>
      <w:r>
        <w:fldChar w:fldCharType="separate"/>
      </w:r>
      <w:r w:rsidRPr="00EA2D36">
        <w:rPr>
          <w:rFonts w:ascii="Calibri" w:hAnsi="Calibri" w:cs="Calibri"/>
        </w:rPr>
        <w:t>(</w:t>
      </w:r>
      <w:proofErr w:type="spellStart"/>
      <w:r w:rsidRPr="00EA2D36">
        <w:rPr>
          <w:rFonts w:ascii="Calibri" w:hAnsi="Calibri" w:cs="Calibri"/>
        </w:rPr>
        <w:t>Gianniou</w:t>
      </w:r>
      <w:proofErr w:type="spellEnd"/>
      <w:r w:rsidRPr="00EA2D36">
        <w:rPr>
          <w:rFonts w:ascii="Calibri" w:hAnsi="Calibri" w:cs="Calibri"/>
        </w:rPr>
        <w:t xml:space="preserve"> et al. 2016)</w:t>
      </w:r>
      <w:r>
        <w:fldChar w:fldCharType="end"/>
      </w:r>
    </w:p>
    <w:p w:rsidR="00752E36" w:rsidRDefault="00E5225A" w:rsidP="006616C5">
      <w:pPr>
        <w:jc w:val="both"/>
      </w:pPr>
      <w:r>
        <w:t>Peu de</w:t>
      </w:r>
      <w:r w:rsidRPr="00E5225A">
        <w:t xml:space="preserve"> données </w:t>
      </w:r>
      <w:r>
        <w:t>sont disponibles</w:t>
      </w:r>
      <w:r w:rsidRPr="00E5225A">
        <w:t xml:space="preserve"> sur les effets à court et à long terme de l'exposition professionnelle sur les voies aériennes</w:t>
      </w:r>
      <w:r w:rsidR="00752E36">
        <w:t xml:space="preserve"> (VA)</w:t>
      </w:r>
      <w:r w:rsidRPr="00E5225A">
        <w:t xml:space="preserve"> et l'inflammation systémique chez les pompiers professionnels.</w:t>
      </w:r>
      <w:r w:rsidR="00752E36">
        <w:t xml:space="preserve"> Les particules sont inhalées dans le tractus respiratoire. Cette exposition est connue pour aboutir, dans d’autres population</w:t>
      </w:r>
      <w:r w:rsidR="00EA2D36">
        <w:t xml:space="preserve">s, à une sensibilisation des VA </w:t>
      </w:r>
      <w:r w:rsidR="00EA2D36">
        <w:fldChar w:fldCharType="begin"/>
      </w:r>
      <w:r w:rsidR="00EA2D36">
        <w:instrText xml:space="preserve"> ADDIN ZOTERO_ITEM CSL_CITATION {"citationID":"vk3TWpIo","properties":{"formattedCitation":"(Wyler et al. 2000; Diaz-Sanchez, Penichet-Garcia, et Saxon 2000)","plainCitation":"(Wyler et al. 2000; Diaz-Sanchez, Penichet-Garcia, et Saxon 2000)","noteIndex":0},"citationItems":[{"id":466,"uris":["http://zotero.org/users/4687044/items/KI7DG8MH"],"uri":["http://zotero.org/users/4687044/items/KI7DG8MH"],"itemData":{"id":466,"type":"article-journal","title":"Exposure to motor vehicle traffic and allergic sensitization. The Swiss Study on Air Pollution and Lung Diseases in Adults (SAPALDIA) Team","container-title":"Epidemiology","page":"450-6","volume":"11","issue":"4","archive_location":"10874554","abstract":"We examined the association between the presence of an allergic sensitization and seasonal allergic diseases or symptoms and the exposure to road traffic in Basel, Switzerland. Traffic counts at the domiciles of subjects ranged from 24 to 32,504 cars per 24 hours, with a median of 1,624. To investigate the relation of road traffic and allergies, we matched the data of the traffic inventory of Basel with those of the 820 participants of the SAPALDIA study (Swiss Study on Air Pollution and Lung Diseases in Adults), ages 18-60 years, who had completed a detailed respiratory health questionnaire and had undergone allergy testing (skin prick tests and serologic examinations). We observed a positive association with a sensitization to pollen that was most pronounced among persons with a duration of residence of at least 10 years. The odds ratios (adjusted for educational level, smoking behavior, number of siblings, age, sex, and family history of atopy) for cars, contrasting four exposure categories with the lowest quartile as referent category, were 1.99 [95% confidence interval (CI) = 0.91-4.38], 2.47 (95% CI = 1.06-5.73), and 2.83 (95% CI = 1.26-6.31). These results suggest that living on busy roads is associated with a higher risk for a sensitization to pollen and could possibly be interpreted as an indication for interactions between pollen and air pollutants. We did not, however, find a similar relation between motor vehicle traffic and hay fever or seasonal allergic symptoms, and we saw no trend that increasing traffic exposure was associated with a rise in sensitization rates to indoor allergens.","ISSN":"1044-3983","shortTitle":"Exposure to motor vehicle traffic and allergic sensitization. The Swiss Study on Air Pollution and Lung Diseases in Adults (SAPALDIA) Team","language":"eng","author":[{"family":"Wyler","given":"C."},{"family":"Braun-Fahrländer","given":"C."},{"family":"Künzli","given":"N."},{"family":"Schindler","given":"C."},{"family":"Ackermann-Liebrich","given":"U."},{"family":"Perruchoud","given":"A. P."},{"family":"Leuenberger","given":"P."},{"family":"Wüthrich","given":"B."}],"issued":{"date-parts":[["2000",7]]}}},{"id":198,"uris":["http://zotero.org/users/4687044/items/UHCI4TK9"],"uri":["http://zotero.org/users/4687044/items/UHCI4TK9"],"itemData":{"id":198,"type":"article-journal","title":"Diesel exhaust particles directly induce activated mast cells to degranulate and increase histamine levels and symptom severity","container-title":"J Allergy Clin Immunol","page":"1140-6","volume":"106","issue":"6","archive_location":"11112898","abstract":"The ability of combustion products, such as diesel exhaust particles (DEPs), to modulate the immune system has now been firmly established. DEPs can synergize with allergen at the human upper respiratory mucosa to enhance allergen-specific IgE production, initiate a T(H)2 cytokine environment, and even promote primary allergic sensitization. Experiments suggest that these effects result from the initial activation of mast cells to produce IL-4.|We sought to demonstrate that in vivo mast cell activation by DEPs plus allergen will also affect the release of classic mast cell mediators and consequently enhance the immediate-phase response.|Dust mite-sensitive subjects were challenged intranasally with allergen, and symptom scores and histamine levels in nasal wash samples were compared after prechallenge with 0.3 mg of DEPs.|If the subjects were first sprayed with DEPs, mean symptom scores rose from 3.7 to 9.9; additionally, only one fifth of the amount of intranasal dust mite allergen was required to induce clinical symptoms. DEPs alone had no effect. The changes in symptoms correlated with histamine levels measured in nasal lavage specimens from these subjects. Although challenge with DEPs alone did not induce histamine release, challenge with both DEPs and allergen resulted in 3-fold higher histamine concentrations than those seen with allergen alone. In contrast, carbon black particles (elemental carbon devoid of chemicals) had no effect. The role of chemicals was confirmed because degranulation of a murine mast cell line by FcepsilonRI cross-linking was increased significantly (by 72%) by the soluble organic chemicals extracted from DEPs.|Overall, these results suggest that exposure to DEPs can enhance the severity of clinical symptoms to allergen by enhancing mast cell degranulation.","DOI":"10.1067/mai.2000.111144","ISSN":"0091-6749","shortTitle":"Diesel exhaust particles directly induce activated mast cells to degranulate and increase histamine levels and symptom severity","language":"eng","author":[{"family":"Diaz-Sanchez","given":"D."},{"family":"Penichet-Garcia","given":"M."},{"family":"Saxon","given":"A."}],"issued":{"date-parts":[["2000",12]]}}}],"schema":"https://github.com/citation-style-language/schema/raw/master/csl-citation.json"} </w:instrText>
      </w:r>
      <w:r w:rsidR="00EA2D36">
        <w:fldChar w:fldCharType="separate"/>
      </w:r>
      <w:r w:rsidR="00EA2D36" w:rsidRPr="00EA2D36">
        <w:rPr>
          <w:rFonts w:ascii="Calibri" w:hAnsi="Calibri" w:cs="Calibri"/>
        </w:rPr>
        <w:t xml:space="preserve">(Wyler et al. 2000; Diaz-Sanchez, </w:t>
      </w:r>
      <w:proofErr w:type="spellStart"/>
      <w:r w:rsidR="00EA2D36" w:rsidRPr="00EA2D36">
        <w:rPr>
          <w:rFonts w:ascii="Calibri" w:hAnsi="Calibri" w:cs="Calibri"/>
        </w:rPr>
        <w:t>Penichet</w:t>
      </w:r>
      <w:proofErr w:type="spellEnd"/>
      <w:r w:rsidR="00EA2D36" w:rsidRPr="00EA2D36">
        <w:rPr>
          <w:rFonts w:ascii="Calibri" w:hAnsi="Calibri" w:cs="Calibri"/>
        </w:rPr>
        <w:t>-Garcia, et Saxon 2000)</w:t>
      </w:r>
      <w:r w:rsidR="00EA2D36">
        <w:fldChar w:fldCharType="end"/>
      </w:r>
      <w:r w:rsidR="00752E36">
        <w:t>. Chez les SP, une augmentation de l’incidence des symptômes respiratoires, de l’hyperréactivité bronchique, une baisse de la fonction pulmonaire durant les périodes de lutte contre l’incendie et saisonnièrement</w:t>
      </w:r>
      <w:r w:rsidR="00EA2D36">
        <w:t xml:space="preserve"> </w:t>
      </w:r>
      <w:r w:rsidR="00EA2D36">
        <w:fldChar w:fldCharType="begin"/>
      </w:r>
      <w:r w:rsidR="00EA2D36">
        <w:instrText xml:space="preserve"> ADDIN ZOTERO_ITEM CSL_CITATION {"citationID":"bBxJtGAm","properties":{"formattedCitation":"(Gaughan et al. 2008; Banauch et al. 2006; Feldman et al. 2004; Liu et al. 1992; Miedinger et al. 2007)","plainCitation":"(Gaughan et al. 2008; Banauch et al. 2006; Feldman et al. 2004; Liu et al. 1992; Miedinger et al. 2007)","noteIndex":0},"citationItems":[{"id":247,"uris":["http://zotero.org/users/4687044/items/LESQKX3X"],"uri":["http://zotero.org/users/4687044/items/LESQKX3X"],"itemData":{"id":247,"type":"article-journal","title":"Acute upper and lower respiratory effects in wildland firefighters","container-title":"J Occup Environ Med","page":"1019-28","volume":"50","issue":"9","archive_location":"18784550","abstract":"To assess acute respiratory effects experienced by wildland firefighters.|We studied two Interagency Hotshot Crews with questionnaires, spirometry, and measurement of albumin, eosinophilic cationic protein (ECP), and myeloperoxidase (MPO) as indicators of inflammation in sputum and nasal lavage fluid. Assessments were made preseason, postfire, and postseason.|Fifty-eight members of the two crews had at least two assessments. Mean upper and lower respiratory symptom scores were higher postfire compared to preseason (P &lt; 0.001). The mean forced expiratory volume in 1 second was lower postfire compared to preseason (P &lt; 0.001) and then recovered by postseason. Individual increases in sputum and nasal ECP and MPO from preseason to postfire were all significantly associated with postfire respiratory symptom scores.|Wildland firefighting was associated with upper and lower respiratory symptoms and reduced forced expiratory volume in 1 second. Within individuals, symptoms were associated with increased ECP and MPO in sputum and nasal lavage fluid. The long-term respiratory health impact of wildland firefighting, especially over multiple fire seasons, remains an important concern.","DOI":"10.1097/JOM.0b013e3181754161","ISSN":"1536-5948","shortTitle":"Acute upper and lower respiratory effects in wildland firefighters","language":"eng","author":[{"family":"Gaughan","given":"D. M."},{"family":"Cox-Ganser","given":"J. M."},{"family":"Enright","given":"P. L."},{"family":"Castellan","given":"R. M."},{"family":"Wagner","given":"G. R."},{"family":"Hobbs","given":"G. R."},{"family":"Bledsoe","given":"T. A."},{"family":"Siegel","given":"P. D."},{"family":"Kreiss","given":"K."},{"family":"Weissman","given":"D. N."}],"issued":{"date-parts":[["2008",9]]}}},{"id":114,"uris":["http://zotero.org/users/4687044/items/CFEB3CHJ"],"uri":["http://zotero.org/users/4687044/items/CFEB3CHJ"],"itemData":{"id":114,"type":"article-journal","title":"Pulmonary function after exposure to the World Trade Center collapse in the New York City Fire Department","container-title":"Am J Respir Crit Care Med","page":"312-9","volume":"174","issue":"3","archive_location":"16645172","abstract":"On September 11, 2001, the World Trade Center collapse created an enormous urban disaster site with high levels of airborne pollutants. First responders, rescue and recovery workers, and residents have since reported respiratory symptoms and developed pulmonary function abnormalities.|To quantify respiratory health effects of World Trade Center exposure in the New York City Fire Department.|Longitudinal study of pulmonary function in 12,079 New York City Fire Department rescue workers employed on or before 09/11/2001. Between 01/01/1997 and 09/11/2002, 31,994 spirometries were obtained and the FEV(1) and FVC were analyzed for differences according to estimated World Trade Center exposure intensity. Adjusted average FEV(1) during the first year after 09/11/2001 was compared with the 5 yr before 09/11/2001. Median time between 09/11/2001 and a worker's first spirometry afterwards was 3 mo; 90% were assessed within 5 mo.|World Trade Center-exposed workers experienced a substantial reduction in adjusted average FEV(1) during the year after 09/11/2001 (372 ml; 95% confidence interval, 364-381 ml; p &lt; 0.001) This exposure-related FEV(1) decrement equaled 12 yr of aging-related FEV(1) decline. Moreover, exposure intensity assessed by initial arrival time at the World Trade Center site correlated linearly with FEV(1) reduction in an exposure intensity-response gradient (p = 0.048). Respiratory symptoms also predicted a further FEV(1) decrease (p &lt; 0.001). Similar findings were observed for adjusted average FVC.|World Trade Center exposure produced a substantial reduction in pulmonary function in New York City Fire Department rescue workers during the first year after 09/11/2001.","DOI":"10.1164/rccm.200511-1736OC","ISSN":"1073-449X","shortTitle":"Pulmonary function after exposure to the World Trade Center collapse in the New York City Fire Department","language":"eng","author":[{"family":"Banauch","given":"G. I."},{"family":"Hall","given":"C."},{"family":"Weiden","given":"M."},{"family":"Cohen","given":"H. W."},{"family":"Aldrich","given":"T. K."},{"family":"Christodoulou","given":"V."},{"family":"Arcentales","given":"N."},{"family":"Kelly","given":"K. J."},{"family":"Prezant","given":"D. J."}],"issued":{"date-parts":[["2006",8]]}}},{"id":225,"uris":["http://zotero.org/users/4687044/items/3M6UB9VW"],"uri":["http://zotero.org/users/4687044/items/3M6UB9VW"],"itemData":{"id":225,"type":"article-journal","title":"Symptoms, respirator use, and pulmonary function changes among New York City firefighters responding to the World Trade Center disaster","container-title":"Chest","page":"1256-64","volume":"125","issue":"4","archive_location":"15078732","abstract":"New York City firefighters responding to the World Trade Center (WTC) disaster on September 11, 2001, were exposed to numerous hazards. A medical screening program was conducted 3 weeks after the disaster on a sample of firefighters.|To determine whether arrival time at the WTC and other exposure variables (including respirator use) were associated with symptoms and changes in pulmonary function (after exposure - before exposure).|A cross-sectional comparison of firefighters representing the following groups: (1) firefighters who arrived before/during the WTC collapse, (2) firefighters who arrived 1 to 2 days after the collapse, (3) firefighters who arrived 3 to 7 days after the collapse, and (4) unexposed firefighters.|Fire Department of New York City (FDNY) Bureau of Health Services on October 1 to 5, 2001.|A stratified random sample of 362 of 398 recruited working firefighters (91%). Of these, 149 firefighters (41%) were present at the WTC collapse, 142 firefighters (39%) arrived after the collapse but within 48 h, 28 firefighters (8%) arrived 3 to 7 days after the collapse, and 43 firefighters (12%) were unexposed.|New/worsening symptoms involving the eyes, skin, respiratory system, and nose and throat (NT), and changes in spirometry from before to after exposure.|During the first 2 weeks at the WTC site, 19% of study firefighters reported not using a respirator; 50% reported using a respirator but only rarely. Prevalence ratios (PRs) for skin, eye, respiratory, and NT symptoms showed a dose-response pattern between exposure groups based on time of arrival at the WTC site, with PRs between 2.6 and 11.4 with 95% confidence intervals (CIs) excluding 1.0 for all but skin symptoms. For those spending &gt; 7 days at the site, the PR for respiratory symptoms was 1.32 (95% CI, 1.13 to 1.55), compared with those who were exposed for &lt; 7 days. Mean spirometry results before and after exposure were within normal limits. The change in spirometry findings (after exposure - before exposure) showed near-equal reductions for FVC and FEV(1). These reductions were greater than the annual reductions measured in a referent population of incumbent FDNY firefighters prior to September 11 (p &lt;or= 0.05). There was a 60% increased risk of a decline of &gt;or= 450 mL in FEV(1) in those arriving during the first 48 h compared to the referent (p &lt;or= 0.05).|The symptoms and pulmonary function changes following exposure at the WTC demonstrate the need for improvements in respirators and their use, as well as long-term medical monitoring of rescue workers.","ISSN":"0012-3692","shortTitle":"Symptoms, respirator use, and pulmonary function changes among New York City firefighters responding to the World Trade Center disaster","language":"eng","author":[{"family":"Feldman","given":"D. M."},{"family":"Baron","given":"S. L."},{"family":"Bernard","given":"B. P."},{"family":"Lushniak","given":"B. D."},{"family":"Banauch","given":"G."},{"family":"Arcentales","given":"N."},{"family":"Kelly","given":"K. J."},{"family":"Prezant","given":"D. J."}],"issued":{"date-parts":[["2004",4]]}}},{"id":355,"uris":["http://zotero.org/users/4687044/items/XZUVETLJ"],"uri":["http://zotero.org/users/4687044/items/XZUVETLJ"],"itemData":{"id":355,"type":"article-journal","title":"The effect of smoke inhalation on lung function and airway responsiveness in wildland fire fighters","container-title":"Am Rev Respir Dis","page":"1469-73","volume":"146","issue":"6","archive_location":"1456562","abstract":"The current study was undertaken to evaluate the effect of smoke on forced expiratory volumes and airway responsiveness in wildland fire fighters during a season of active fire fighting. Sixty-three seasonal and full-time wildland fire fighters from five U.S. Department of Agriculture Forest Service (USDAFS) Hotshot crews in Northern California and Montana completed questionnaires, spirometry, and methacholine challenge testing before and after an active season of fire fighting in 1989. There were significant mean individual declines of 0.09, 0.15, and 0.44 L/s in postseason values of FVC, FEV1, and FEF25-75, respectively, compared with preseason values. There were no consistent significant relationships between mean individual declines of the spirometric parameters and the covariates: sex, smoking history, history of asthma or allergies, years as a fire fighter, upper/lower respiratory symptoms, or membership in a particular Hotshot crew. There was a statistically significant increase in airway responsiveness when comparing preseason methacholine dose-response slopes (DRS) with postseason dose-response slopes (p = 0.02). The increase in airway responsiveness appeared to be greatest in fire fighters with a history of lower respiratory symptoms or asthma, but it was not related to smoking history. These data suggest that wildland fire fighting is associated with decreases in lung function and increases in airway responsiveness independent of a history of cigarette smoking. Our findings are consistent with the results of previous studies of municipal fire fighters.","DOI":"10.1164/ajrccm/146.6.1469","ISSN":"0003-0805","shortTitle":"The effect of smoke inhalation on lung function and airway responsiveness in wildland fire fighters","language":"eng","author":[{"family":"Liu","given":"D."},{"family":"Tager","given":"I. B."},{"family":"Balmes","given":"J. R."},{"family":"Harrison","given":"R. J."}],"issued":{"date-parts":[["1992",12]]}}},{"id":367,"uris":["http://zotero.org/users/4687044/items/5HTWE7R4"],"uri":["http://zotero.org/users/4687044/items/5HTWE7R4"],"itemData":{"id":367,"type":"article-journal","title":"Respiratory symptoms, atopy and bronchial hyperreactivity in professional firefighters","container-title":"Eur Respir J","page":"538-44","volume":"30","issue":"3","archive_location":"17537776","abstract":"The aim of the present study was to assess respiratory health in professional firefighters. A total of 101 male professional firefighters from Basel, Switzerland, were included in the study. A control group consisting of 735 male subjects of the general population was composed of the Basel sample of the Swiss Study on Air Pollution and Lung Diseases in Adults. All subjects were administered a standardised questionnaire, spirometry, skin-prick tests and bronchial challenge testing to methacholine. Respiratory symptoms at work were more frequent in firefighters compared with the control group, including burning eyes (21 versus 3%), running nose (19 versus 2%), itchy throat (26 versus 3%), cough (28 versus 3%), dyspnoea (7 versus 2%) and headache (25 versus 3%), respectively. Atopy was present in 51% of firefighters compared with 32% in the control group. The odds ratio for hyperreactivity to methacholine was 2.24 (95% confidence interval 1.12-4.48) for firefighters compared with the control group. Firefighters reported more respiratory symptoms at work and suffered more often from atopy compared with the control group. Bronchial hyperreactivity was more pronounced in firefighters, but it was not related to acute exposure or duration of employment. It remains unclear whether these findings were present at recruitment or developed after joining the workforce.","DOI":"10.1183/09031936.00015307","ISSN":"0903-1936","shortTitle":"Respiratory symptoms, atopy and bronchial hyperreactivity in professional firefighters","language":"eng","author":[{"family":"Miedinger","given":"D."},{"family":"Chhajed","given":"P. N."},{"family":"Stolz","given":"D."},{"family":"Gysin","given":"C."},{"family":"Wanzenried","given":"A. B."},{"family":"Schindler","given":"C."},{"family":"Surber","given":"C."},{"family":"Bucher","given":"H. C."},{"family":"Tamm","given":"M."},{"family":"Leuppi","given":"J. D."}],"issued":{"date-parts":[["2007",9]]}}}],"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Gaughan</w:t>
      </w:r>
      <w:proofErr w:type="spellEnd"/>
      <w:r w:rsidR="00EA2D36" w:rsidRPr="00EA2D36">
        <w:rPr>
          <w:rFonts w:ascii="Calibri" w:hAnsi="Calibri" w:cs="Calibri"/>
        </w:rPr>
        <w:t xml:space="preserve"> et al. 2008; </w:t>
      </w:r>
      <w:proofErr w:type="spellStart"/>
      <w:r w:rsidR="00EA2D36" w:rsidRPr="00EA2D36">
        <w:rPr>
          <w:rFonts w:ascii="Calibri" w:hAnsi="Calibri" w:cs="Calibri"/>
        </w:rPr>
        <w:t>Banauch</w:t>
      </w:r>
      <w:proofErr w:type="spellEnd"/>
      <w:r w:rsidR="00EA2D36" w:rsidRPr="00EA2D36">
        <w:rPr>
          <w:rFonts w:ascii="Calibri" w:hAnsi="Calibri" w:cs="Calibri"/>
        </w:rPr>
        <w:t xml:space="preserve"> et al. 2006; </w:t>
      </w:r>
      <w:proofErr w:type="spellStart"/>
      <w:r w:rsidR="00EA2D36" w:rsidRPr="00EA2D36">
        <w:rPr>
          <w:rFonts w:ascii="Calibri" w:hAnsi="Calibri" w:cs="Calibri"/>
        </w:rPr>
        <w:t>Feldman</w:t>
      </w:r>
      <w:proofErr w:type="spellEnd"/>
      <w:r w:rsidR="00EA2D36" w:rsidRPr="00EA2D36">
        <w:rPr>
          <w:rFonts w:ascii="Calibri" w:hAnsi="Calibri" w:cs="Calibri"/>
        </w:rPr>
        <w:t xml:space="preserve"> et al. 2004; Liu et al. 1992; </w:t>
      </w:r>
      <w:proofErr w:type="spellStart"/>
      <w:r w:rsidR="00EA2D36" w:rsidRPr="00EA2D36">
        <w:rPr>
          <w:rFonts w:ascii="Calibri" w:hAnsi="Calibri" w:cs="Calibri"/>
        </w:rPr>
        <w:t>Miedinger</w:t>
      </w:r>
      <w:proofErr w:type="spellEnd"/>
      <w:r w:rsidR="00EA2D36" w:rsidRPr="00EA2D36">
        <w:rPr>
          <w:rFonts w:ascii="Calibri" w:hAnsi="Calibri" w:cs="Calibri"/>
        </w:rPr>
        <w:t xml:space="preserve"> et al. 2007)</w:t>
      </w:r>
      <w:r w:rsidR="00EA2D36">
        <w:fldChar w:fldCharType="end"/>
      </w:r>
      <w:r w:rsidR="00752E36">
        <w:t>.</w:t>
      </w:r>
      <w:r w:rsidR="008A3283">
        <w:t xml:space="preserve"> On notait dans les publications qui ont suivi une augmentation de l’incidence de l’asthme, la BPCO, les sinusites avec une inflammation locale et systémique (Références disponibles dans l’article).</w:t>
      </w:r>
    </w:p>
    <w:p w:rsidR="00E5225A" w:rsidRPr="00E5225A" w:rsidRDefault="00752E36" w:rsidP="006616C5">
      <w:pPr>
        <w:jc w:val="both"/>
      </w:pPr>
      <w:r>
        <w:t>Les auteurs ont</w:t>
      </w:r>
      <w:r w:rsidR="00E5225A" w:rsidRPr="00E5225A">
        <w:t xml:space="preserve"> cherché à caractériser l</w:t>
      </w:r>
      <w:r w:rsidR="008A3283">
        <w:t>’état d</w:t>
      </w:r>
      <w:r w:rsidR="00E5225A" w:rsidRPr="00E5225A">
        <w:t xml:space="preserve">es voies respiratoires et l'inflammation systémique </w:t>
      </w:r>
      <w:r w:rsidR="008A3283">
        <w:t>lors de</w:t>
      </w:r>
      <w:r w:rsidR="00E5225A" w:rsidRPr="00E5225A">
        <w:t xml:space="preserve"> la formation des pompiers avec une exposition professionnelle maximale de 1 an par rapport à l'exposition à long terme des pompiers professionnels</w:t>
      </w:r>
      <w:r w:rsidR="008A3283">
        <w:t xml:space="preserve"> aguerris</w:t>
      </w:r>
      <w:r w:rsidR="00E5225A" w:rsidRPr="00E5225A">
        <w:t>.</w:t>
      </w:r>
      <w:r w:rsidR="008A3283">
        <w:t xml:space="preserve"> Les auteurs ont exploré la fonction respiratoire à l’aide d’u</w:t>
      </w:r>
      <w:r w:rsidR="00E5225A" w:rsidRPr="00E5225A">
        <w:t>n questionnaire</w:t>
      </w:r>
      <w:r w:rsidR="008A3283">
        <w:t xml:space="preserve">, d’une EFR, de test </w:t>
      </w:r>
      <w:proofErr w:type="spellStart"/>
      <w:r w:rsidR="008A3283">
        <w:t>allergologiques</w:t>
      </w:r>
      <w:proofErr w:type="spellEnd"/>
      <w:r w:rsidR="008A3283">
        <w:t>, des</w:t>
      </w:r>
      <w:r w:rsidR="00E5225A" w:rsidRPr="00E5225A">
        <w:t xml:space="preserve"> marqueurs de l'inflammation</w:t>
      </w:r>
      <w:r w:rsidR="008A3283">
        <w:t>, de</w:t>
      </w:r>
      <w:r w:rsidR="00E5225A" w:rsidRPr="00E5225A">
        <w:t xml:space="preserve"> lavage</w:t>
      </w:r>
      <w:r w:rsidR="008A3283">
        <w:t>s</w:t>
      </w:r>
      <w:r w:rsidR="00E5225A" w:rsidRPr="00E5225A">
        <w:t xml:space="preserve"> </w:t>
      </w:r>
      <w:proofErr w:type="spellStart"/>
      <w:r w:rsidR="00E5225A" w:rsidRPr="00E5225A">
        <w:t>bronchoalvéola</w:t>
      </w:r>
      <w:r w:rsidR="008A3283">
        <w:t>i</w:t>
      </w:r>
      <w:r w:rsidR="00E5225A" w:rsidRPr="00E5225A">
        <w:t>r</w:t>
      </w:r>
      <w:r w:rsidR="008A3283">
        <w:t>es</w:t>
      </w:r>
      <w:proofErr w:type="spellEnd"/>
      <w:r w:rsidR="00E5225A" w:rsidRPr="00E5225A">
        <w:t xml:space="preserve"> (</w:t>
      </w:r>
      <w:r w:rsidR="008A3283">
        <w:t>LBA</w:t>
      </w:r>
      <w:r w:rsidR="00E5225A" w:rsidRPr="00E5225A">
        <w:t xml:space="preserve">) et </w:t>
      </w:r>
      <w:r w:rsidR="008A3283">
        <w:t>d</w:t>
      </w:r>
      <w:r w:rsidR="00E5225A" w:rsidRPr="00E5225A">
        <w:t xml:space="preserve">e biopsies bronchiques </w:t>
      </w:r>
      <w:r w:rsidR="008A3283">
        <w:t xml:space="preserve">chez </w:t>
      </w:r>
      <w:r w:rsidR="00E5225A" w:rsidRPr="00E5225A">
        <w:t>92 pompiers</w:t>
      </w:r>
      <w:r w:rsidR="008A3283">
        <w:t xml:space="preserve"> professionnels</w:t>
      </w:r>
      <w:r w:rsidR="00E5225A" w:rsidRPr="00E5225A">
        <w:t xml:space="preserve"> (6</w:t>
      </w:r>
      <w:r w:rsidR="008A3283">
        <w:t>3 professionnels à plein temps,</w:t>
      </w:r>
      <w:r w:rsidR="00E5225A" w:rsidRPr="00E5225A">
        <w:t xml:space="preserve"> 29 stagiaires)</w:t>
      </w:r>
      <w:r w:rsidR="008A3283">
        <w:t xml:space="preserve"> VS 18 contrôle</w:t>
      </w:r>
      <w:r w:rsidR="00D05127">
        <w:t>s</w:t>
      </w:r>
      <w:r w:rsidR="00E5225A" w:rsidRPr="00E5225A">
        <w:t>.</w:t>
      </w:r>
    </w:p>
    <w:p w:rsidR="008A3283" w:rsidRPr="008A3283" w:rsidRDefault="00E5225A" w:rsidP="006616C5">
      <w:pPr>
        <w:jc w:val="both"/>
        <w:rPr>
          <w:u w:val="single"/>
        </w:rPr>
      </w:pPr>
      <w:r w:rsidRPr="008A3283">
        <w:rPr>
          <w:u w:val="single"/>
        </w:rPr>
        <w:t xml:space="preserve">Résultats: </w:t>
      </w:r>
    </w:p>
    <w:p w:rsidR="00B761EC" w:rsidRDefault="00B761EC" w:rsidP="006616C5">
      <w:pPr>
        <w:spacing w:after="0" w:line="240" w:lineRule="auto"/>
        <w:jc w:val="both"/>
      </w:pPr>
      <w:r>
        <w:t>Les âges moyens étaient proches : SPP =33 ans, Stagiaires = 27 ans, Contrôles = 30 ans.</w:t>
      </w:r>
    </w:p>
    <w:p w:rsidR="00E5225A" w:rsidRDefault="00E5225A" w:rsidP="006616C5">
      <w:pPr>
        <w:jc w:val="both"/>
      </w:pPr>
      <w:r w:rsidRPr="00E5225A">
        <w:t>Les pompiers professionnels</w:t>
      </w:r>
      <w:r w:rsidR="008A3283">
        <w:t xml:space="preserve"> </w:t>
      </w:r>
      <w:r w:rsidR="00B761EC">
        <w:t>aguerris</w:t>
      </w:r>
      <w:r w:rsidRPr="00E5225A">
        <w:t xml:space="preserve"> ont montré une sensibilisation bronchique allergique documentée par la présence d'atopie</w:t>
      </w:r>
      <w:r w:rsidR="00B761EC">
        <w:t>, d’hyperréactivité bronchique</w:t>
      </w:r>
      <w:r w:rsidRPr="00E5225A">
        <w:t xml:space="preserve"> et </w:t>
      </w:r>
      <w:r w:rsidR="008A3283">
        <w:t xml:space="preserve">d’une </w:t>
      </w:r>
      <w:r w:rsidRPr="00E5225A">
        <w:t>éosinophilie dans les crachat</w:t>
      </w:r>
      <w:r w:rsidR="008A3283">
        <w:t>s</w:t>
      </w:r>
      <w:r w:rsidRPr="00E5225A">
        <w:t xml:space="preserve">, les </w:t>
      </w:r>
      <w:r w:rsidR="008A3283">
        <w:t>LBA</w:t>
      </w:r>
      <w:r w:rsidRPr="00E5225A">
        <w:t xml:space="preserve"> et les biopsies bronchiques. Les taux d'IL-8, d'ECP, de VEGF et de TNF-a étaient statistiquement significativement plus élevés dans les expectorations des pompiers professionnels par rapport aux stagiaires (p </w:t>
      </w:r>
      <w:r w:rsidR="00B761EC">
        <w:t>=</w:t>
      </w:r>
      <w:r w:rsidRPr="00E5225A">
        <w:t xml:space="preserve"> 0,04, p </w:t>
      </w:r>
      <w:r w:rsidR="00B761EC">
        <w:t>=</w:t>
      </w:r>
      <w:r w:rsidRPr="00E5225A">
        <w:t xml:space="preserve"> 0,02, p </w:t>
      </w:r>
      <w:r w:rsidR="00B761EC">
        <w:t>=</w:t>
      </w:r>
      <w:r w:rsidRPr="00E5225A">
        <w:t xml:space="preserve"> 0,04 et p </w:t>
      </w:r>
      <w:r w:rsidR="00B761EC">
        <w:t xml:space="preserve">= </w:t>
      </w:r>
      <w:r w:rsidRPr="00E5225A">
        <w:t>0,02, respectivement).</w:t>
      </w:r>
      <w:r w:rsidR="00B761EC">
        <w:t xml:space="preserve"> Les taux d’IL-8 et de TNF-a étaient néanmoins supérieurs chez les stagiaires VS contrôles.</w:t>
      </w:r>
      <w:r w:rsidRPr="00E5225A">
        <w:t xml:space="preserve"> Les taux sériques d'IL-8 et de TNF-a étaient également statistiquement significativement plus élevés dans le</w:t>
      </w:r>
      <w:r w:rsidR="00B761EC">
        <w:t>s</w:t>
      </w:r>
      <w:r w:rsidRPr="00E5225A">
        <w:t xml:space="preserve"> groupe</w:t>
      </w:r>
      <w:r w:rsidR="00B761EC">
        <w:t>s</w:t>
      </w:r>
      <w:r w:rsidRPr="00E5225A">
        <w:t xml:space="preserve"> de pompiers professionnels</w:t>
      </w:r>
      <w:r w:rsidR="00B761EC">
        <w:t xml:space="preserve"> aguerris et les stagiaires par rapport aux contrôles</w:t>
      </w:r>
      <w:r w:rsidRPr="00E5225A">
        <w:t>. Enfin, il y a eu une corrélation linéaire entre la durée de la profession en service et le degré d'inflammation systémique et aérienne.</w:t>
      </w:r>
    </w:p>
    <w:p w:rsidR="008A3283" w:rsidRPr="008A3283" w:rsidRDefault="00E5225A" w:rsidP="006616C5">
      <w:pPr>
        <w:jc w:val="both"/>
        <w:rPr>
          <w:u w:val="single"/>
        </w:rPr>
      </w:pPr>
      <w:r w:rsidRPr="008A3283">
        <w:rPr>
          <w:u w:val="single"/>
        </w:rPr>
        <w:t xml:space="preserve">Conclusions: </w:t>
      </w:r>
    </w:p>
    <w:p w:rsidR="00B761EC" w:rsidRDefault="00E5225A" w:rsidP="006616C5">
      <w:pPr>
        <w:jc w:val="both"/>
      </w:pPr>
      <w:r w:rsidRPr="00E5225A">
        <w:t>Ces résultats indiquent un effet "dose-réponse" de l'exposition chronique à un environnement pollué sur l'inflammation bronchique et systémique chez les pompiers professionnels.</w:t>
      </w:r>
      <w:r w:rsidR="00B761EC">
        <w:t xml:space="preserve"> </w:t>
      </w:r>
      <w:r w:rsidR="00D05127">
        <w:t>Celle-ci s</w:t>
      </w:r>
      <w:r w:rsidR="00B761EC">
        <w:t xml:space="preserve">e manifeste par une augmentation des symptômes </w:t>
      </w:r>
      <w:proofErr w:type="spellStart"/>
      <w:r w:rsidR="00B761EC">
        <w:t>atopiques</w:t>
      </w:r>
      <w:proofErr w:type="spellEnd"/>
      <w:r w:rsidR="00B761EC">
        <w:t xml:space="preserve"> chroniques et d’une hyperréactivité.</w:t>
      </w:r>
    </w:p>
    <w:p w:rsidR="00B761EC" w:rsidRDefault="00B761EC" w:rsidP="006616C5">
      <w:pPr>
        <w:jc w:val="both"/>
      </w:pPr>
      <w:r>
        <w:t xml:space="preserve">Des modifications sont visibles dès la première année d’activité (groupe stagiaire), leur ampleur augmente avec les années d’exposition. </w:t>
      </w:r>
      <w:r w:rsidR="00D05127">
        <w:t>Par exemple, le taux d’IL-8 est connu pour s’élever après exposition à la fumée. Il reste augmenté pour une durée d’environ 3 mois</w:t>
      </w:r>
      <w:r w:rsidR="00EA2D36">
        <w:t xml:space="preserve"> </w:t>
      </w:r>
      <w:r w:rsidR="00EA2D36">
        <w:fldChar w:fldCharType="begin"/>
      </w:r>
      <w:r w:rsidR="00EA2D36">
        <w:instrText xml:space="preserve"> ADDIN ZOTERO_ITEM CSL_CITATION {"citationID":"w1WxCDQk","properties":{"formattedCitation":"(Holgate et al. 2003)","plainCitation":"(Holgate et al. 2003)","noteIndex":0},"citationItems":[{"id":275,"uris":["http://zotero.org/users/4687044/items/U5AKJM9Q"],"uri":["http://zotero.org/users/4687044/items/U5AKJM9Q"],"itemData":{"id":275,"type":"article-journal","title":"Health effects of acute exposure to air pollution. Part I: Healthy and asthmatic subjects exposed to diesel exhaust","container-title":"Res Rep Health Eff Inst","page":"1-30; discussion 51-67","issue":"112","archive_location":"14738208","abstract":"The purpose of this study was to assess the impact of short-term exposure to diluted diesel exhaust on inflammatory parameters in human airways. We previously exposed control subjects for 1 hour to a high ambient concentration of diesel exhaust (particle concentration 300 pg/m3--a level comparable with that found in North Sea ferries, highway underpasses, etc). Although these exposures did not have any measurable effect on standard indices of lung function, there was a marked neutrophilic inflammatory response in the airways accompanied by increases in blood neutrophil and platelet counts. Endothelial adhesion molecules were upregulated, and the expression of interleukin 8 messenger RNA (IL-8 mRNA*) was increased in a pattern consistent with neutrophilia. Individuals with asthma have inflamed airways and are clinically more sensitive to air pollutants than are control subjects. The present study was designed to assess whether this clinical sensitivity can be explained by acute neutrophilic inflammation or an increase in allergic airway inflammation resulting from diesel exhaust exposure. For this study, we used a lower concentration of diesel exhaust (100 microg/m3 PM10) for a 2-hour exposure. At this concentration, both the control subjects and those with asthma demonstrated a modest but statistically significant increase in airway resistance following exposure to diesel exhaust. This increase in airway resistance was associated with an increased number of neutrophils in the bronchial wash (BW) fluid obtained from control subjects (median after diesel exhaust 22.0 vs median after air 17.2; P = 0.015), as well as an increase in lymphocytes obtained through bronchoalveolar lavage (BAL) (15.0% after diesel exhaust vs 12.3% after air; P = 0.017). Upregulation of the endothelial adhesion molecule P-selectin was noted in bronchial biopsy tissues from control subjects (65.4% of vessels after diesel exhaust vs 52.5% after air). There was also a significant increase in IL-8 protein concentrations in BAL fluid and IL-8 mRNA gene expression in the bronchial biopsy tissues obtained from control subjects after diesel exhaust exposure (median IL-8 expression 65.7% of adenine phosphoribosyl transferase [APRT] gene expression value after diesel exhaust vs 51.0% after air; P = 0.007). There were no significant changes in total protein, albumin, or other soluble inflammatory markers in the BW or BAL fluids. Red and white blood cell counts in peripheral blood were unaffected by diesel exhaust exposure. Airway mucosal biopsy tissues from subjects with mild asthma (defined as forced expiratory volume in 1 second [FEV1] greater than or equal to 70% of the predicted value) showed eosinophilic airway inflammation after air exposure compared with the airways of the corresponding control subjects. However, among the subjects with mild asthma, diesel exhaust did not induce any significant change in airway neutrophils, eosinophils, or other inflammatory cells; cytokines; or mediators of inflammation. The only clear effect of diesel exhaust on the airways of subjects with asthma was a significant increase in IL-10 staining in the biopsy tissues. This study demonstrated that modest concentrations of diesel exhaust have clear-cut inflammatory effects on the airways of nonasthmatic (or control) subjects. The data suggest a direct effect of diesel exhaust on IL-8 production leading to upregulation of endothelial adhesion molecules and neutrophil recruitment. Despite clinical reports of increased susceptibility of patients with asthma to diesel exhaust and other forms of air pollution, it does not appear that this susceptibility is caused either directly by induction of neutrophilic inflammation or indirectly by worsening of preexisting asthmatic airway inflammation. The increased level of IL-10 after diesel exhaust exposure in airways of subjects with asthma suggests that this pollutant may induce subtle changes in airway immunobiology. This is an important topic for further investigation. Other possible explanations for the apparent lack of response to diesel exhaust among subjects with asthma include (1) the time course of the response to diesel may differ from the response to allergens, which peaks 6 to 8 hours after exposure; (2) a different type of inflammation may occur that was not detectable by the standard methods used in this study; and (3) the increased sensitivity of patients with asthma to particulate air pollution may reflect the underlying bronchial hyperresponsiveness found in asthma rather than any specific increase in inflammatory responses.","ISSN":"1041-5505","shortTitle":"Health effects of acute exposure to air pollution. Part I: Healthy and asthmatic subjects exposed to diesel exhaust","language":"eng","author":[{"family":"Holgate","given":"S. T."},{"family":"Sandström","given":"T."},{"family":"Frew","given":"A. J."},{"family":"Stenfors","given":"N."},{"family":"Nördenhall","given":"C."},{"family":"Salvi","given":"S."},{"family":"Blomberg","given":"A."},{"family":"Helleday","given":"R."},{"family":"Söderberg","given":"M."}],"issued":{"date-parts":[["2003",12]]}}}],"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Holgate</w:t>
      </w:r>
      <w:proofErr w:type="spellEnd"/>
      <w:r w:rsidR="00EA2D36" w:rsidRPr="00EA2D36">
        <w:rPr>
          <w:rFonts w:ascii="Calibri" w:hAnsi="Calibri" w:cs="Calibri"/>
        </w:rPr>
        <w:t xml:space="preserve"> et al. 2003)</w:t>
      </w:r>
      <w:r w:rsidR="00EA2D36">
        <w:fldChar w:fldCharType="end"/>
      </w:r>
      <w:r w:rsidR="00D05127">
        <w:t>.</w:t>
      </w:r>
    </w:p>
    <w:p w:rsidR="00D05127" w:rsidRPr="00E5225A" w:rsidRDefault="00D05127" w:rsidP="006616C5">
      <w:pPr>
        <w:jc w:val="both"/>
      </w:pPr>
      <w:r>
        <w:t xml:space="preserve">Les études sur l’EFR sont divergentes, ici il n’y avait pas de modification de l’EFR de repos avec seulement une hyperréactivité au test à la </w:t>
      </w:r>
      <w:proofErr w:type="spellStart"/>
      <w:r>
        <w:t>methacholine</w:t>
      </w:r>
      <w:proofErr w:type="spellEnd"/>
      <w:r>
        <w:t>. Des études ont retrouvé, des altérations après des saisons de feux de forêt par exemple</w:t>
      </w:r>
      <w:r w:rsidR="00EA2D36">
        <w:t xml:space="preserve"> </w:t>
      </w:r>
      <w:r w:rsidR="00EA2D36">
        <w:fldChar w:fldCharType="begin"/>
      </w:r>
      <w:r w:rsidR="00EA2D36">
        <w:instrText xml:space="preserve"> ADDIN ZOTERO_ITEM CSL_CITATION {"citationID":"Gq4C0WDR","properties":{"formattedCitation":"(Liu et al. 1992; D\\uc0\\u8217{}Amato et al. 2005)","plainCitation":"(Liu et al. 1992; D’Amato et al. 2005)","noteIndex":0},"citationItems":[{"id":355,"uris":["http://zotero.org/users/4687044/items/XZUVETLJ"],"uri":["http://zotero.org/users/4687044/items/XZUVETLJ"],"itemData":{"id":355,"type":"article-journal","title":"The effect of smoke inhalation on lung function and airway responsiveness in wildland fire fighters","container-title":"Am Rev Respir Dis","page":"1469-73","volume":"146","issue":"6","archive_location":"1456562","abstract":"The current study was undertaken to evaluate the effect of smoke on forced expiratory volumes and airway responsiveness in wildland fire fighters during a season of active fire fighting. Sixty-three seasonal and full-time wildland fire fighters from five U.S. Department of Agriculture Forest Service (USDAFS) Hotshot crews in Northern California and Montana completed questionnaires, spirometry, and methacholine challenge testing before and after an active season of fire fighting in 1989. There were significant mean individual declines of 0.09, 0.15, and 0.44 L/s in postseason values of FVC, FEV1, and FEF25-75, respectively, compared with preseason values. There were no consistent significant relationships between mean individual declines of the spirometric parameters and the covariates: sex, smoking history, history of asthma or allergies, years as a fire fighter, upper/lower respiratory symptoms, or membership in a particular Hotshot crew. There was a statistically significant increase in airway responsiveness when comparing preseason methacholine dose-response slopes (DRS) with postseason dose-response slopes (p = 0.02). The increase in airway responsiveness appeared to be greatest in fire fighters with a history of lower respiratory symptoms or asthma, but it was not related to smoking history. These data suggest that wildland fire fighting is associated with decreases in lung function and increases in airway responsiveness independent of a history of cigarette smoking. Our findings are consistent with the results of previous studies of municipal fire fighters.","DOI":"10.1164/ajrccm/146.6.1469","ISSN":"0003-0805","shortTitle":"The effect of smoke inhalation on lung function and airway responsiveness in wildland fire fighters","language":"eng","author":[{"family":"Liu","given":"D."},{"family":"Tager","given":"I. B."},{"family":"Balmes","given":"J. R."},{"family":"Harrison","given":"R. J."}],"issued":{"date-parts":[["1992",12]]}}},{"id":173,"uris":["http://zotero.org/users/4687044/items/IGJNI435"],"uri":["http://zotero.org/users/4687044/items/IGJNI435"],"itemData":{"id":173,"type":"article-journal","title":"Environmental risk factors and allergic bronchial asthma","container-title":"Clin Exp Allergy","page":"1113-24","volume":"35","issue":"9","archive_location":"16164436","abstract":"The prevalence of allergic respiratory diseases such as bronchial asthma has increased in recent years, especially in industrialized countries. A change in the genetic predisposition is an unlikely cause of the increase in allergic diseases because genetic changes in a population require several generations. Consequently, this increase may be explained by changes in environmental factors, including indoor and outdoor air pollution. Over the past two decades, there has been increasing interest in studies of air pollution and its effects on human health. Although the role played by outdoor pollutants in allergic sensitization of the airways has yet to be clarified, a body of evidence suggests that urbanization, with its high levels of vehicle emissions, and a westernized lifestyle are linked to the rising frequency of respiratory allergic diseases observed in most industrialized countries, and there is considerable evidence that asthmatic persons are at increased risk of developing asthma exacerbations with exposure to ozone, nitrogen dioxide, sulphur dioxide and inhalable particulate matter. However, it is not easy to evaluate the impact of air pollution on the timing of asthma exacerbations and on the prevalence of asthma in general. As concentrations of airborne allergens and air pollutants are frequently increased contemporaneously, an enhanced IgE-mediated response to aeroallergens and enhanced airway inflammation could account for the increasing frequency of allergic respiratory allergy and bronchial asthma. Pollinosis is frequently used to study the interrelationship between air pollution and respiratory allergy. Climatic factors (temperature, wind speed, humidity, thunderstorms, etc) can affect both components (biological and chemical) of this interaction. By attaching to the surface of pollen grains and of plant-derived particles of paucimicronic size, pollutants could modify not only the morphology of these antigen-carrying agents but also their allergenic potential. In addition, by inducing airway inflammation, which increases airway permeability, pollutants overcome the mucosal barrier and could be able to \"prime\" allergen-induced responses. There are also observations that a thunderstorm occurring during pollen season can induce severe asthma attacks in pollinosis patients. After rupture by thunderstorm, pollen grains may release part of their cytoplasmic content, including inhalable, allergen-carrying paucimicronic particles.","DOI":"10.1111/j.1365-2222.2005.02328.x","ISSN":"0954-7894","shortTitle":"Environmental risk factors and allergic bronchial asthma","language":"eng","author":[{"family":"D'Amato","given":"G."},{"family":"Liccardi","given":"G."},{"family":"D'Amato","given":"M."},{"family":"Holgate","given":"S."}],"issued":{"date-parts":[["2005",9]]}}}],"schema":"https://github.com/citation-style-language/schema/raw/master/csl-citation.json"} </w:instrText>
      </w:r>
      <w:r w:rsidR="00EA2D36">
        <w:fldChar w:fldCharType="separate"/>
      </w:r>
      <w:r w:rsidR="00EA2D36" w:rsidRPr="00EA2D36">
        <w:rPr>
          <w:rFonts w:ascii="Calibri" w:hAnsi="Calibri" w:cs="Calibri"/>
          <w:szCs w:val="24"/>
        </w:rPr>
        <w:t>(Liu et al. 1992; D’</w:t>
      </w:r>
      <w:proofErr w:type="spellStart"/>
      <w:r w:rsidR="00EA2D36" w:rsidRPr="00EA2D36">
        <w:rPr>
          <w:rFonts w:ascii="Calibri" w:hAnsi="Calibri" w:cs="Calibri"/>
          <w:szCs w:val="24"/>
        </w:rPr>
        <w:t>Amato</w:t>
      </w:r>
      <w:proofErr w:type="spellEnd"/>
      <w:r w:rsidR="00EA2D36" w:rsidRPr="00EA2D36">
        <w:rPr>
          <w:rFonts w:ascii="Calibri" w:hAnsi="Calibri" w:cs="Calibri"/>
          <w:szCs w:val="24"/>
        </w:rPr>
        <w:t xml:space="preserve"> et al. 2005)</w:t>
      </w:r>
      <w:r w:rsidR="00EA2D36">
        <w:fldChar w:fldCharType="end"/>
      </w:r>
      <w:r>
        <w:t>.</w:t>
      </w:r>
    </w:p>
    <w:p w:rsidR="00E5225A" w:rsidRPr="00E5225A" w:rsidRDefault="00E5225A">
      <w:r w:rsidRPr="00E5225A">
        <w:br w:type="page"/>
      </w:r>
    </w:p>
    <w:p w:rsidR="00C377DF" w:rsidRPr="00E5225A" w:rsidRDefault="00C377DF"/>
    <w:p w:rsidR="00214FEC" w:rsidRPr="00E5225A" w:rsidRDefault="00214FEC"/>
    <w:p w:rsidR="00214FEC" w:rsidRPr="00E5225A" w:rsidRDefault="00214FEC"/>
    <w:p w:rsidR="00214FEC" w:rsidRPr="00E5225A" w:rsidRDefault="00214FEC">
      <w:pPr>
        <w:sectPr w:rsidR="00214FEC" w:rsidRPr="00E5225A" w:rsidSect="001B24F2">
          <w:pgSz w:w="11906" w:h="16838"/>
          <w:pgMar w:top="1417" w:right="1417" w:bottom="1417" w:left="1417" w:header="708" w:footer="708" w:gutter="0"/>
          <w:pgNumType w:start="1" w:chapStyle="1"/>
          <w:cols w:space="708"/>
          <w:titlePg/>
          <w:docGrid w:linePitch="360"/>
        </w:sectPr>
      </w:pPr>
    </w:p>
    <w:p w:rsidR="00D43068" w:rsidRDefault="00D43068" w:rsidP="006636B1">
      <w:pPr>
        <w:pStyle w:val="Titre1"/>
      </w:pPr>
      <w:bookmarkStart w:id="19" w:name="_Toc491027441"/>
      <w:r>
        <w:t>Etudes épidémiologiques</w:t>
      </w:r>
      <w:bookmarkEnd w:id="19"/>
    </w:p>
    <w:p w:rsidR="00D43068" w:rsidRDefault="00D43068" w:rsidP="00643D67">
      <w:pPr>
        <w:spacing w:after="0" w:line="240" w:lineRule="auto"/>
        <w:jc w:val="both"/>
      </w:pPr>
    </w:p>
    <w:p w:rsidR="00D43068" w:rsidRDefault="00D43068" w:rsidP="00643D67">
      <w:pPr>
        <w:spacing w:after="0" w:line="240" w:lineRule="auto"/>
        <w:jc w:val="both"/>
      </w:pPr>
      <w:r>
        <w:t>Les études épidémiologiques recherchent l’association entre la survenue d’événements (maladie, décès,…) et des facteurs de risque ou des facteurs protecteurs</w:t>
      </w:r>
      <w:r w:rsidR="007106D9">
        <w:t xml:space="preserve"> (par exemple la profession de pompier, le sport, le travail de nuit, …).</w:t>
      </w:r>
    </w:p>
    <w:p w:rsidR="007106D9" w:rsidRDefault="007106D9" w:rsidP="00643D67">
      <w:pPr>
        <w:spacing w:after="0" w:line="240" w:lineRule="auto"/>
        <w:jc w:val="both"/>
      </w:pPr>
    </w:p>
    <w:p w:rsidR="007106D9" w:rsidRDefault="007106D9" w:rsidP="00643D67">
      <w:pPr>
        <w:spacing w:after="0" w:line="240" w:lineRule="auto"/>
        <w:jc w:val="both"/>
      </w:pPr>
      <w:r>
        <w:t>Ces études, souvent rétrospectives, peuvent concerner un nombre important de sujets ce qui est une force. En revanche, leur faiblesse principale tient au fait qu’elles sont uniquement observationnelles c’est-à-dire qu’il n’y a pas d’intervention de la part des expérimentateurs. On ne peut jamais exclure que les évènements observés ne soient pas directement la cause des facteurs pris en compte. Des facteurs de confusion sont des facteurs qui ne sont pas mesurés par l’étude mais qui sont en lien avec les évènements et les facteurs. Par exemple : L’alcool peut apparaitre comme facteur de risque de cancer du poumon dans certaines études. En fait il n’en est rien car les sujets buvant de l’alcool ont plus tendance à fumer. Si ce facteur n’est pas mesuré il agit comme facteur de confusion entre l’alcool et le cancer du poumon.</w:t>
      </w:r>
    </w:p>
    <w:p w:rsidR="007106D9" w:rsidRDefault="007106D9">
      <w:r>
        <w:br w:type="page"/>
      </w:r>
    </w:p>
    <w:p w:rsidR="00D43068" w:rsidRPr="007106D9" w:rsidRDefault="007106D9" w:rsidP="00011C53">
      <w:pPr>
        <w:pStyle w:val="Titre2"/>
        <w:numPr>
          <w:ilvl w:val="0"/>
          <w:numId w:val="16"/>
        </w:numPr>
        <w:rPr>
          <w:lang w:val="en-US"/>
        </w:rPr>
      </w:pPr>
      <w:bookmarkStart w:id="20" w:name="_Toc491027442"/>
      <w:r w:rsidRPr="007106D9">
        <w:rPr>
          <w:lang w:val="en-US"/>
        </w:rPr>
        <w:t>Cancer incidence and mortality in serving whole</w:t>
      </w:r>
      <w:r>
        <w:rPr>
          <w:lang w:val="en-US"/>
        </w:rPr>
        <w:t>-</w:t>
      </w:r>
      <w:r w:rsidRPr="007106D9">
        <w:rPr>
          <w:lang w:val="en-US"/>
        </w:rPr>
        <w:t>time</w:t>
      </w:r>
      <w:r>
        <w:rPr>
          <w:lang w:val="en-US"/>
        </w:rPr>
        <w:t xml:space="preserve"> </w:t>
      </w:r>
      <w:r w:rsidRPr="007106D9">
        <w:rPr>
          <w:lang w:val="en-US"/>
        </w:rPr>
        <w:t>Scottish firefighters 1984–2005</w:t>
      </w:r>
      <w:r>
        <w:rPr>
          <w:lang w:val="en-US"/>
        </w:rPr>
        <w:t xml:space="preserve"> – Ide – Occupational Medicine 2014</w:t>
      </w:r>
      <w:bookmarkEnd w:id="20"/>
    </w:p>
    <w:p w:rsidR="007106D9" w:rsidRPr="0072235E" w:rsidRDefault="00EA2D36" w:rsidP="00643D67">
      <w:pPr>
        <w:spacing w:after="0" w:line="240" w:lineRule="auto"/>
        <w:jc w:val="both"/>
      </w:pPr>
      <w:r>
        <w:fldChar w:fldCharType="begin"/>
      </w:r>
      <w:r>
        <w:instrText xml:space="preserve"> ADDIN ZOTERO_ITEM CSL_CITATION {"citationID":"ChHxpWIw","properties":{"formattedCitation":"(Ide 2014)","plainCitation":"(Ide 2014)","noteIndex":0},"citationItems":[{"id":290,"uris":["http://zotero.org/users/4687044/items/UTMF36I2"],"uri":["http://zotero.org/users/4687044/items/UTMF36I2"],"itemData":{"id":290,"type":"article-journal","title":"Cancer incidence and mortality in serving whole-time Scottish firefighters 1984-2005","container-title":"Occup Med (Lond)","page":"421-7","volume":"64","issue":"6","archive_location":"25006097","abstract":"Firefighters may encounter uncontrolled exposure to carcinogens in their working environment.|To determine the incidence of, and mortality from, cancer in a cohort of ~2200 serving firefighters.|Service medical records were scrutinized for reports of malignancies. Age at recruitment and diagnosis was calculated, and annual incidence and mortality rates per 100000 population were derived and compared with age-matched male Scottish populations.|Overall mean annual cancer incidence and mortality rates were lower in the firefighters (86.5 versus 123.7, P &lt; 0.01, 95% confidence interval [CI] -290.3 to -209.7 and 20.4 versus 59.9, P &lt; 0.001, 95% CI -57.5 to -22.5, respectively). The incidences of melanoma and kidney cancer were higher (13.6 versus 7.7, P &lt; 0.001 95% CI 3.0 to 8.8 and 9.1 versus 4.4, P &lt; 0.01, 95% CI 2.4 to 6.7) as was mortality from kidney cancer (6.5 versus 1.9, P &lt; 0.01, 95% CI 2.8 to 6.4). Testicular cancer occurred more frequently than expected (9.1 versus 8.1), but did not reach statistical significance. Large bowel (9.1 versus 13.8), lung cancer (6.8 versus 20.4) and lymphoma (9.1 versus 11.0) all had a lower than expected incidence. This was significant regarding large bowel (P &lt; 0.01, 95% CI -7.7 to -1.7) and lung (P &lt; 0.001, 95% CI -7.7 to 1.0). Mortality was also lower--large bowel 4.5 versus 6.0, lung 4.5 versus 16.8 and lymphoma 2.3 versus 3.3, but this did not reach significance. Mean age and length of service at diagnosis were 43 years (range 28-54) and 19 years (range 2-31), respectively.|These results are generally consistent with other studies of firefighters. The most common tumours were generally those associated with young and middle-aged men.","DOI":"10.1093/occmed/kqu080","ISSN":"1471-8405","shortTitle":"Cancer incidence and mortality in serving whole-time Scottish firefighters 1984-2005","language":"eng","author":[{"family":"Ide","given":"C. W."}],"issued":{"date-parts":[["2014",9]]}}}],"schema":"https://github.com/citation-style-language/schema/raw/master/csl-citation.json"} </w:instrText>
      </w:r>
      <w:r>
        <w:fldChar w:fldCharType="separate"/>
      </w:r>
      <w:r w:rsidRPr="00EA2D36">
        <w:rPr>
          <w:rFonts w:ascii="Calibri" w:hAnsi="Calibri" w:cs="Calibri"/>
        </w:rPr>
        <w:t>(Ide 2014)</w:t>
      </w:r>
      <w:r>
        <w:fldChar w:fldCharType="end"/>
      </w:r>
    </w:p>
    <w:p w:rsidR="007106D9" w:rsidRDefault="007106D9" w:rsidP="00643D67">
      <w:pPr>
        <w:spacing w:after="0" w:line="240" w:lineRule="auto"/>
        <w:jc w:val="both"/>
      </w:pPr>
    </w:p>
    <w:p w:rsidR="004532C5" w:rsidRDefault="0072235E" w:rsidP="0072235E">
      <w:pPr>
        <w:spacing w:after="0" w:line="240" w:lineRule="auto"/>
        <w:jc w:val="both"/>
      </w:pPr>
      <w:r>
        <w:t xml:space="preserve">Les pompiers </w:t>
      </w:r>
      <w:r w:rsidR="004532C5">
        <w:t>sont exposés de manière</w:t>
      </w:r>
      <w:r>
        <w:t xml:space="preserve"> incontrôlable aux agents cancérogènes dans leur milieu de travail. </w:t>
      </w:r>
      <w:r w:rsidR="004532C5">
        <w:t>Le but de cette étude est de d</w:t>
      </w:r>
      <w:r>
        <w:t xml:space="preserve">éterminer l'incidence et la mortalité </w:t>
      </w:r>
      <w:r w:rsidR="004532C5">
        <w:t>par cancer dans une cohorte d’environ</w:t>
      </w:r>
      <w:r>
        <w:t xml:space="preserve"> 2200 pompiers. </w:t>
      </w:r>
    </w:p>
    <w:p w:rsidR="004532C5" w:rsidRDefault="004532C5" w:rsidP="0072235E">
      <w:pPr>
        <w:spacing w:after="0" w:line="240" w:lineRule="auto"/>
        <w:jc w:val="both"/>
      </w:pPr>
    </w:p>
    <w:p w:rsidR="004532C5" w:rsidRDefault="0072235E" w:rsidP="0072235E">
      <w:pPr>
        <w:spacing w:after="0" w:line="240" w:lineRule="auto"/>
        <w:jc w:val="both"/>
      </w:pPr>
      <w:r>
        <w:t xml:space="preserve">Le dossier médical du service a été examiné. </w:t>
      </w:r>
      <w:r w:rsidR="004532C5">
        <w:t xml:space="preserve">Les </w:t>
      </w:r>
      <w:r>
        <w:t xml:space="preserve">taux annuels d'incidence et de mortalité pour 100 000 habitants ont été dérivés et comparés aux populations masculines </w:t>
      </w:r>
      <w:r w:rsidR="004532C5">
        <w:t>d’Ecosse</w:t>
      </w:r>
      <w:r>
        <w:t>.</w:t>
      </w:r>
    </w:p>
    <w:p w:rsidR="004532C5" w:rsidRDefault="004532C5" w:rsidP="0072235E">
      <w:pPr>
        <w:spacing w:after="0" w:line="240" w:lineRule="auto"/>
        <w:jc w:val="both"/>
      </w:pPr>
    </w:p>
    <w:p w:rsidR="004532C5" w:rsidRPr="004532C5" w:rsidRDefault="004532C5" w:rsidP="0072235E">
      <w:pPr>
        <w:spacing w:after="0" w:line="240" w:lineRule="auto"/>
        <w:jc w:val="both"/>
        <w:rPr>
          <w:u w:val="single"/>
        </w:rPr>
      </w:pPr>
      <w:r w:rsidRPr="004532C5">
        <w:rPr>
          <w:u w:val="single"/>
        </w:rPr>
        <w:t>Résultats :</w:t>
      </w:r>
    </w:p>
    <w:p w:rsidR="004532C5" w:rsidRDefault="0072235E" w:rsidP="0072235E">
      <w:pPr>
        <w:spacing w:after="0" w:line="240" w:lineRule="auto"/>
        <w:jc w:val="both"/>
      </w:pPr>
      <w:r>
        <w:t xml:space="preserve">Les taux moyens d'incidence et de mortalité par cancer </w:t>
      </w:r>
      <w:r w:rsidR="004532C5">
        <w:t>étaient</w:t>
      </w:r>
      <w:r>
        <w:t xml:space="preserve"> inférieurs chez les pompiers (86,5 contre 123,7, P &lt; 0,01, i</w:t>
      </w:r>
      <w:r w:rsidR="004532C5">
        <w:t>ntervalle de confiance de 95% [</w:t>
      </w:r>
      <w:r>
        <w:t>I</w:t>
      </w:r>
      <w:r w:rsidR="004532C5">
        <w:t>C</w:t>
      </w:r>
      <w:r>
        <w:t xml:space="preserve">] -290,3 à -209,7 et 20,4 contre 59,9, P &lt;0,001 à 95% </w:t>
      </w:r>
      <w:r w:rsidR="004532C5">
        <w:t>IC</w:t>
      </w:r>
      <w:r>
        <w:t xml:space="preserve"> -57,5 à -22,5, respectivement). </w:t>
      </w:r>
    </w:p>
    <w:p w:rsidR="004532C5" w:rsidRDefault="0072235E" w:rsidP="0072235E">
      <w:pPr>
        <w:spacing w:after="0" w:line="240" w:lineRule="auto"/>
        <w:jc w:val="both"/>
      </w:pPr>
      <w:r>
        <w:t>L'incidence du mélanome et du</w:t>
      </w:r>
      <w:r w:rsidR="004532C5">
        <w:t xml:space="preserve"> cancer du</w:t>
      </w:r>
      <w:r>
        <w:t xml:space="preserve"> rein était plus élevée (13,6 contre 7,7, P &lt;0,001 IC 95%: 3,0 à 8,8 et 9,1 contre 4,4, P &lt;0,01, IC 95%: 2,4 à 6,7), ainsi que la mortalité par cancer du rein (6,5 contre 1,9, P &lt;0,01, IC 95% 2,8 à 6,4). Le cancer testiculaire </w:t>
      </w:r>
      <w:r w:rsidR="004532C5">
        <w:t>était</w:t>
      </w:r>
      <w:r>
        <w:t xml:space="preserve"> plus fréquemment </w:t>
      </w:r>
      <w:r w:rsidR="004532C5">
        <w:t>chez les pompiers</w:t>
      </w:r>
      <w:r>
        <w:t xml:space="preserve"> (9,1 contre 8,1), mais n'a pas atteint une signification statistique.</w:t>
      </w:r>
    </w:p>
    <w:p w:rsidR="004532C5" w:rsidRDefault="0072235E" w:rsidP="0072235E">
      <w:pPr>
        <w:spacing w:after="0" w:line="240" w:lineRule="auto"/>
        <w:jc w:val="both"/>
      </w:pPr>
      <w:r>
        <w:t xml:space="preserve">L'intestin grêle (9,1 contre 13,8), le poumon (6,8 contre 20,4) et le lymphome (9,1 contre 11,0) avaient tous un taux </w:t>
      </w:r>
      <w:r w:rsidR="004532C5">
        <w:t xml:space="preserve">de cancer </w:t>
      </w:r>
      <w:r>
        <w:t>inférieur à</w:t>
      </w:r>
      <w:r w:rsidR="004532C5">
        <w:t xml:space="preserve"> l’i</w:t>
      </w:r>
      <w:r>
        <w:t xml:space="preserve">ncidence </w:t>
      </w:r>
      <w:r w:rsidR="004532C5">
        <w:t>dans la population de référence</w:t>
      </w:r>
      <w:r>
        <w:t xml:space="preserve">. Ceci était </w:t>
      </w:r>
      <w:r w:rsidR="004532C5">
        <w:t>particulièrement marqué en</w:t>
      </w:r>
      <w:r>
        <w:t xml:space="preserve"> ce qui concerne l'intestin grêle (P &lt;0,01, IC à 95% -7,7 à -1,7) et le poumon (P &lt;0,001, IC à 95%: 7,7 à 1,0). La mortalité était également inférieure </w:t>
      </w:r>
      <w:r w:rsidR="004532C5">
        <w:t>pour le cancer colorectal</w:t>
      </w:r>
      <w:r>
        <w:t xml:space="preserve"> 4,5 contre 6,0, le poumon 4,5 contre 16,8 et le lymphome 2,3 versus 3,3, </w:t>
      </w:r>
      <w:r w:rsidR="004532C5">
        <w:t>sans être</w:t>
      </w:r>
      <w:r>
        <w:t xml:space="preserve"> significatif. </w:t>
      </w:r>
    </w:p>
    <w:p w:rsidR="004532C5" w:rsidRDefault="0072235E" w:rsidP="0072235E">
      <w:pPr>
        <w:spacing w:after="0" w:line="240" w:lineRule="auto"/>
        <w:jc w:val="both"/>
      </w:pPr>
      <w:r>
        <w:t xml:space="preserve">L'âge moyen et la durée de service au diagnostic étaient de 43 ans (fourchette 28-54) et 19 ans (gamme 2-31), respectivement. </w:t>
      </w:r>
    </w:p>
    <w:p w:rsidR="004532C5" w:rsidRDefault="004532C5" w:rsidP="0072235E">
      <w:pPr>
        <w:spacing w:after="0" w:line="240" w:lineRule="auto"/>
        <w:jc w:val="both"/>
      </w:pPr>
    </w:p>
    <w:p w:rsidR="004532C5" w:rsidRPr="004532C5" w:rsidRDefault="004532C5" w:rsidP="0072235E">
      <w:pPr>
        <w:spacing w:after="0" w:line="240" w:lineRule="auto"/>
        <w:jc w:val="both"/>
        <w:rPr>
          <w:u w:val="single"/>
        </w:rPr>
      </w:pPr>
      <w:r w:rsidRPr="004532C5">
        <w:rPr>
          <w:u w:val="single"/>
        </w:rPr>
        <w:t>Discussion :</w:t>
      </w:r>
    </w:p>
    <w:p w:rsidR="0072235E" w:rsidRDefault="0072235E" w:rsidP="0072235E">
      <w:pPr>
        <w:spacing w:after="0" w:line="240" w:lineRule="auto"/>
        <w:jc w:val="both"/>
      </w:pPr>
      <w:r>
        <w:t>Ces résultats sont généralement compatibles avec d'autres études sur les pompiers. Les tumeurs les plus courantes</w:t>
      </w:r>
      <w:r w:rsidR="004532C5">
        <w:t xml:space="preserve"> é</w:t>
      </w:r>
      <w:r>
        <w:t xml:space="preserve">taient généralement </w:t>
      </w:r>
      <w:r w:rsidR="004532C5">
        <w:t>celles</w:t>
      </w:r>
      <w:r>
        <w:t xml:space="preserve"> associés </w:t>
      </w:r>
      <w:r w:rsidR="004532C5">
        <w:t>aux</w:t>
      </w:r>
      <w:r>
        <w:t xml:space="preserve"> hommes jeunes et d'âge moyen.</w:t>
      </w:r>
    </w:p>
    <w:p w:rsidR="0072235E" w:rsidRDefault="004532C5" w:rsidP="00643D67">
      <w:pPr>
        <w:spacing w:after="0" w:line="240" w:lineRule="auto"/>
        <w:jc w:val="both"/>
      </w:pPr>
      <w:r>
        <w:t>Problématique de dossiers incomplets pour les mutations.</w:t>
      </w:r>
    </w:p>
    <w:p w:rsidR="004532C5" w:rsidRPr="0072235E" w:rsidRDefault="004532C5" w:rsidP="00643D67">
      <w:pPr>
        <w:spacing w:after="0" w:line="240" w:lineRule="auto"/>
        <w:jc w:val="both"/>
      </w:pPr>
      <w:r>
        <w:t>Certaines tumeurs bénignes ont pu ne pas être rapportées dans les dossiers.</w:t>
      </w:r>
    </w:p>
    <w:p w:rsidR="007106D9" w:rsidRDefault="007106D9" w:rsidP="00643D67">
      <w:pPr>
        <w:spacing w:after="0" w:line="240" w:lineRule="auto"/>
        <w:jc w:val="both"/>
      </w:pPr>
    </w:p>
    <w:p w:rsidR="00B979D3" w:rsidRDefault="00B979D3" w:rsidP="00643D67">
      <w:pPr>
        <w:spacing w:after="0" w:line="240" w:lineRule="auto"/>
        <w:jc w:val="both"/>
      </w:pPr>
      <w:r>
        <w:t xml:space="preserve">La problématique principale de ce genre d’étude est l’effet travailleur en bonne santé. Il est lié au fait que la population de référence est en moins bonne santé que la population de travailleurs observée. Dans les études sur les populations de pompiers ce biais est majeur : La populations de pompiers est sélectionnée à l’engagement, suivi régulièrement et a une meilleure hygiène de vie que la population générale. De plus le taux de femme y est beaucoup plus faible. Toutes ces données font que la comparaison avec la population générale est très hasardeuse. Pour y remédier certains auteurs ont comparé la population de pompiers à d’autres populations d’hommes jeunes actifs. </w:t>
      </w:r>
      <w:proofErr w:type="spellStart"/>
      <w:r>
        <w:t>Sama</w:t>
      </w:r>
      <w:proofErr w:type="spellEnd"/>
      <w:r>
        <w:t xml:space="preserve"> a trouvé une augmentation des cancers de vessie et des lymphomes malins non Hodgkinien en comparant une cohorte de pompiers à une cohorte de policiers</w:t>
      </w:r>
      <w:r w:rsidR="00EA2D36">
        <w:t xml:space="preserve"> </w:t>
      </w:r>
      <w:r w:rsidR="00EA2D36">
        <w:fldChar w:fldCharType="begin"/>
      </w:r>
      <w:r w:rsidR="00EA2D36">
        <w:instrText xml:space="preserve"> ADDIN ZOTERO_ITEM CSL_CITATION {"citationID":"DlssQygo","properties":{"formattedCitation":"(Sama et al. 1990)","plainCitation":"(Sama et al. 1990)","noteIndex":0},"citationItems":[{"id":404,"uris":["http://zotero.org/users/4687044/items/2AR8X6TQ"],"uri":["http://zotero.org/users/4687044/items/2AR8X6TQ"],"itemData":{"id":404,"type":"article-journal","title":"Cancer incidence among Massachusetts firefighters, 1982-1986","container-title":"Am J Ind Med","page":"47-54","volume":"18","issue":"1","archive_location":"2378369","abstract":"Previous investigations of cancer among firefighters have been limited to mortality data and have yielded inconsistent results. Case-control analyses were conducted in the present surveillance study in order to examine associations between firefighting and cancer incidence in Massachusetts. Subjects were identified through the Massachusetts Cancer Registry files for 1982-1986. Exposure status (firefighting) was determined from the usual occupation reported to the Registry. Nine different cancer types were examined among the 315 reported white male firefighters. Two \"unexposed\" reference populations were used: policemen and statewide males. Standardized morbidity odds ratios (SMORs) were statistically significantly elevated for melanoma (SMOR = 292; 95% C.I. = 170-503) and bladder cancer (SMOR = 159; 95% C.I. = 102-250) among firefighters compared with the state as a whole. When policemen were used as the reference group, the bladder cancer excess persisted (SMOR = 211; 95% C.I. = 107-414) and non-Hodgkin's lymphoma was elevated (SMOR = 327; 95% C.I. = 119-898); the melanoma excess was largely reduced (SMOR = 138; 95% C.I. = 60-319) but remained elevated among those aged 55-74 years (SMOR = 513; 95% C.I. = 150-1,750). Small number excesses (not significant) were also observed for pancreatic cancer and leukemia compared with police.","ISSN":"0271-3586","shortTitle":"Cancer incidence among Massachusetts firefighters, 1982-1986","language":"eng","author":[{"family":"Sama","given":"S. R."},{"family":"Martin","given":"T. R."},{"family":"Davis","given":"L. K."},{"family":"Kriebel","given":"D."}],"issued":{"date-parts":[["1990"]]}}}],"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Sama</w:t>
      </w:r>
      <w:proofErr w:type="spellEnd"/>
      <w:r w:rsidR="00EA2D36" w:rsidRPr="00EA2D36">
        <w:rPr>
          <w:rFonts w:ascii="Calibri" w:hAnsi="Calibri" w:cs="Calibri"/>
        </w:rPr>
        <w:t xml:space="preserve"> et al. 1990)</w:t>
      </w:r>
      <w:r w:rsidR="00EA2D36">
        <w:fldChar w:fldCharType="end"/>
      </w:r>
      <w:r w:rsidR="00EC7B76">
        <w:t>.</w:t>
      </w:r>
    </w:p>
    <w:p w:rsidR="00EC7B76" w:rsidRDefault="00EC7B76">
      <w:r>
        <w:br w:type="page"/>
      </w:r>
    </w:p>
    <w:p w:rsidR="00EC7B76" w:rsidRPr="00EC7B76" w:rsidRDefault="00EC7B76" w:rsidP="00011C53">
      <w:pPr>
        <w:pStyle w:val="Titre2"/>
        <w:numPr>
          <w:ilvl w:val="0"/>
          <w:numId w:val="16"/>
        </w:numPr>
        <w:rPr>
          <w:lang w:val="en-US"/>
        </w:rPr>
      </w:pPr>
      <w:bookmarkStart w:id="21" w:name="_Toc491027443"/>
      <w:r w:rsidRPr="00EC7B76">
        <w:rPr>
          <w:lang w:val="en-US"/>
        </w:rPr>
        <w:t>Mortality and cancer incidence at a fire training</w:t>
      </w:r>
      <w:r>
        <w:rPr>
          <w:lang w:val="en-US"/>
        </w:rPr>
        <w:t xml:space="preserve"> </w:t>
      </w:r>
      <w:r w:rsidRPr="00EC7B76">
        <w:rPr>
          <w:lang w:val="en-US"/>
        </w:rPr>
        <w:t>college</w:t>
      </w:r>
      <w:r>
        <w:rPr>
          <w:lang w:val="en-US"/>
        </w:rPr>
        <w:t xml:space="preserve"> – Glass – Occupational Medicine 2016</w:t>
      </w:r>
      <w:bookmarkEnd w:id="21"/>
    </w:p>
    <w:p w:rsidR="00EC7B76" w:rsidRPr="00EC7B76" w:rsidRDefault="00EA2D36" w:rsidP="00643D67">
      <w:pPr>
        <w:spacing w:after="0" w:line="240" w:lineRule="auto"/>
        <w:jc w:val="both"/>
      </w:pPr>
      <w:r>
        <w:fldChar w:fldCharType="begin"/>
      </w:r>
      <w:r>
        <w:instrText xml:space="preserve"> ADDIN ZOTERO_ITEM CSL_CITATION {"citationID":"XxoIt69N","properties":{"formattedCitation":"(Glass et al. 2016)","plainCitation":"(Glass et al. 2016)","noteIndex":0},"citationItems":[{"id":254,"uris":["http://zotero.org/users/4687044/items/VKHB58M8"],"uri":["http://zotero.org/users/4687044/items/VKHB58M8"],"itemData":{"id":254,"type":"article-journal","title":"Mortality and cancer incidence at a fire training college","container-title":"Occup Med (Lond)","page":"536-42","volume":"66","issue":"7","archive_location":"27371948","abstract":"An investigation into concerns about possible health effects of fire training practices at an Australian training facility recommended a study to investigate the risk of cancer and mortality of those with risk of chronic occupational exposure to several chemicals.|To investigate mortality and cancer incidence in firefighters at the Country Fire Authority (CFA) Fiskville training facility, Victoria, Australia, between 1971 and 1999.|CFA supplied human resources records, supplemented by self-reported information for a retrospective cohort, and allocated firefighters to low, medium or high groups based on probability of exposure. We linked the cohort to state and national cancer and mortality data. We calculated standardized mortality ratios and standardized cancer incidence ratios (SIRs).|The high group (n = 95) had a clearly increased risk of overall cancers SIR = 1.85 (95% CI 1.20-2.73), testicular cancer SIR = 11.9 (1.44-42.9) and melanoma SIR = 4.59 (1.68-9.99) relative to the population of Victoria. Brain cancer was significantly increased for the medium group (n = 256): SIR = 5.74 (1.56-14.7). Mortality was significantly reduced for all groups.|Dealing with supplied records can be problematic but despite the small numbers, we identified an increased risk of cancer for the high group. The mortality data suggested that there was under-ascertainment for the medium and low groups which underestimated risk and a possible reporting bias for brain cancer. Small cohorts can still provide statistically significant findings when investigating locations for cancer risk.","DOI":"10.1093/occmed/kqw079","ISSN":"1471-8405","shortTitle":"Mortality and cancer incidence at a fire training college","language":"eng","author":[{"family":"Glass","given":"D. C."},{"family":"Del Monaco","given":"A."},{"family":"Pircher","given":"S."},{"family":"Vander Hoorn","given":"S."},{"family":"Sim","given":"M. R."}],"issued":{"date-parts":[["2016",10]]}}}],"schema":"https://github.com/citation-style-language/schema/raw/master/csl-citation.json"} </w:instrText>
      </w:r>
      <w:r>
        <w:fldChar w:fldCharType="separate"/>
      </w:r>
      <w:r w:rsidRPr="00EA2D36">
        <w:rPr>
          <w:rFonts w:ascii="Calibri" w:hAnsi="Calibri" w:cs="Calibri"/>
        </w:rPr>
        <w:t>(Glass et al. 2016)</w:t>
      </w:r>
      <w:r>
        <w:fldChar w:fldCharType="end"/>
      </w:r>
    </w:p>
    <w:p w:rsidR="00EC7B76" w:rsidRPr="00EC7B76" w:rsidRDefault="00EC7B76" w:rsidP="00643D67">
      <w:pPr>
        <w:spacing w:after="0" w:line="240" w:lineRule="auto"/>
        <w:jc w:val="both"/>
      </w:pPr>
    </w:p>
    <w:p w:rsidR="0052085A" w:rsidRDefault="0052085A" w:rsidP="00EC7B76">
      <w:pPr>
        <w:spacing w:after="0" w:line="240" w:lineRule="auto"/>
        <w:jc w:val="both"/>
      </w:pPr>
      <w:r>
        <w:t>Les pompiers employés dans les centres de formation n’ont pas été l’objet d’études épidémiologiques alors que leur exposition aux composés cancérogènes a été largement prouvée.</w:t>
      </w:r>
    </w:p>
    <w:p w:rsidR="0052085A" w:rsidRDefault="0052085A" w:rsidP="00EC7B76">
      <w:pPr>
        <w:spacing w:after="0" w:line="240" w:lineRule="auto"/>
        <w:jc w:val="both"/>
      </w:pPr>
    </w:p>
    <w:p w:rsidR="0052085A" w:rsidRDefault="0052085A" w:rsidP="00EC7B76">
      <w:pPr>
        <w:spacing w:after="0" w:line="240" w:lineRule="auto"/>
        <w:jc w:val="both"/>
      </w:pPr>
      <w:r>
        <w:t>L</w:t>
      </w:r>
      <w:r w:rsidR="00EC7B76">
        <w:t>e risque de cancer et la mortalité</w:t>
      </w:r>
      <w:r>
        <w:t xml:space="preserve"> a été étudié</w:t>
      </w:r>
      <w:r w:rsidR="00EC7B76">
        <w:t xml:space="preserve"> chez les pompiers </w:t>
      </w:r>
      <w:r>
        <w:t>de</w:t>
      </w:r>
      <w:r w:rsidR="00EC7B76">
        <w:t xml:space="preserve"> l'installation </w:t>
      </w:r>
      <w:r>
        <w:t xml:space="preserve">de formation de </w:t>
      </w:r>
      <w:proofErr w:type="spellStart"/>
      <w:r>
        <w:t>Fiskville</w:t>
      </w:r>
      <w:proofErr w:type="spellEnd"/>
      <w:r>
        <w:t xml:space="preserve"> de l’</w:t>
      </w:r>
      <w:r w:rsidR="00EC7B76">
        <w:t>Autorité</w:t>
      </w:r>
      <w:r>
        <w:t xml:space="preserve"> d’Etat</w:t>
      </w:r>
      <w:r w:rsidR="00EC7B76">
        <w:t xml:space="preserve"> des incendies (CFA), Victoria, en Australie, entre 1971 et 1999.</w:t>
      </w:r>
    </w:p>
    <w:p w:rsidR="00F22202" w:rsidRDefault="0052085A" w:rsidP="00EC7B76">
      <w:pPr>
        <w:spacing w:after="0" w:line="240" w:lineRule="auto"/>
        <w:jc w:val="both"/>
      </w:pPr>
      <w:r>
        <w:t>Le</w:t>
      </w:r>
      <w:r w:rsidR="00EC7B76">
        <w:t xml:space="preserve"> CFA a fourni </w:t>
      </w:r>
      <w:r w:rsidR="00F22202">
        <w:t xml:space="preserve">pour une cohorte rétrospective de 614 pompiers </w:t>
      </w:r>
      <w:r w:rsidR="00EC7B76">
        <w:t xml:space="preserve">des documents </w:t>
      </w:r>
      <w:r w:rsidR="00F22202">
        <w:t>des</w:t>
      </w:r>
      <w:r w:rsidR="00EC7B76">
        <w:t xml:space="preserve"> ressources humaines, complété</w:t>
      </w:r>
      <w:r w:rsidR="00F22202">
        <w:t>s</w:t>
      </w:r>
      <w:r w:rsidR="00EC7B76">
        <w:t xml:space="preserve"> par des informations </w:t>
      </w:r>
      <w:proofErr w:type="spellStart"/>
      <w:r w:rsidR="00EC7B76">
        <w:t>autodéclarées</w:t>
      </w:r>
      <w:proofErr w:type="spellEnd"/>
      <w:r w:rsidR="00F22202">
        <w:t xml:space="preserve">. En fonction de probabilité d’exposition trois niveau de risque étaient </w:t>
      </w:r>
      <w:r w:rsidR="00EC7B76">
        <w:t>affecté</w:t>
      </w:r>
      <w:r w:rsidR="00F22202">
        <w:t>s</w:t>
      </w:r>
      <w:r w:rsidR="00EC7B76">
        <w:t xml:space="preserve"> </w:t>
      </w:r>
      <w:r w:rsidR="00F22202">
        <w:t>(</w:t>
      </w:r>
      <w:r w:rsidR="00EC7B76">
        <w:t>Groupes bas</w:t>
      </w:r>
      <w:r w:rsidR="00F22202">
        <w:t xml:space="preserve"> [Stagiaires]</w:t>
      </w:r>
      <w:r w:rsidR="00EC7B76">
        <w:t>, moyens</w:t>
      </w:r>
      <w:r w:rsidR="00F22202">
        <w:t xml:space="preserve"> [Instructeur professionnel ou volontaire]</w:t>
      </w:r>
      <w:r w:rsidR="00EC7B76">
        <w:t xml:space="preserve"> ou élevés</w:t>
      </w:r>
      <w:r w:rsidR="00F22202">
        <w:t xml:space="preserve"> [instructeur en zone d’exercice])</w:t>
      </w:r>
      <w:r w:rsidR="00EC7B76">
        <w:t xml:space="preserve">. </w:t>
      </w:r>
      <w:r w:rsidR="00F22202">
        <w:t>L</w:t>
      </w:r>
      <w:r w:rsidR="00EC7B76">
        <w:t>a cohorte</w:t>
      </w:r>
      <w:r w:rsidR="00F22202">
        <w:t xml:space="preserve"> était comparée</w:t>
      </w:r>
      <w:r w:rsidR="00EC7B76">
        <w:t xml:space="preserve"> aux données nationales sur le cancer et la mortalité. </w:t>
      </w:r>
      <w:r w:rsidR="00F22202">
        <w:t>L</w:t>
      </w:r>
      <w:r w:rsidR="00EC7B76">
        <w:t>es taux de mortalité normalisés et les ratios standardisés d'incidence du cancer (SIR)</w:t>
      </w:r>
      <w:r w:rsidR="00F22202">
        <w:t xml:space="preserve"> étaient calculés par les auteurs.</w:t>
      </w:r>
    </w:p>
    <w:p w:rsidR="00F22202" w:rsidRDefault="00F22202" w:rsidP="00EC7B76">
      <w:pPr>
        <w:spacing w:after="0" w:line="240" w:lineRule="auto"/>
        <w:jc w:val="both"/>
      </w:pPr>
    </w:p>
    <w:p w:rsidR="00F22202" w:rsidRPr="00F22202" w:rsidRDefault="00F22202" w:rsidP="00EC7B76">
      <w:pPr>
        <w:spacing w:after="0" w:line="240" w:lineRule="auto"/>
        <w:jc w:val="both"/>
        <w:rPr>
          <w:u w:val="single"/>
        </w:rPr>
      </w:pPr>
      <w:r w:rsidRPr="00F22202">
        <w:rPr>
          <w:u w:val="single"/>
        </w:rPr>
        <w:t>Résultats :</w:t>
      </w:r>
    </w:p>
    <w:p w:rsidR="009700A4" w:rsidRDefault="00EC7B76" w:rsidP="00EC7B76">
      <w:pPr>
        <w:spacing w:after="0" w:line="240" w:lineRule="auto"/>
        <w:jc w:val="both"/>
      </w:pPr>
      <w:r>
        <w:t>Le groupe élevé (n = 95) avait un risque netteme</w:t>
      </w:r>
      <w:r w:rsidR="00F22202">
        <w:t>nt plus élevé de cancers</w:t>
      </w:r>
      <w:r>
        <w:t xml:space="preserve"> SIR = 1,85 (IC 95%: 1,20-2,73), SIR de cancer du testicule = 11,9 (1,44-42,9) et SIR du mélanome = 4,59 (1,68-9,99) par rapport à </w:t>
      </w:r>
      <w:r w:rsidR="00F22202">
        <w:t>l</w:t>
      </w:r>
      <w:r>
        <w:t>a population de</w:t>
      </w:r>
      <w:r w:rsidR="00F22202">
        <w:t xml:space="preserve"> l’Etat de</w:t>
      </w:r>
      <w:r w:rsidR="009700A4">
        <w:t xml:space="preserve"> Victoria. L’incidence des tumeurs cérébrale </w:t>
      </w:r>
      <w:r w:rsidR="00F22202">
        <w:t>était</w:t>
      </w:r>
      <w:r>
        <w:t xml:space="preserve"> significativement augmenté</w:t>
      </w:r>
      <w:r w:rsidR="009700A4">
        <w:t>e</w:t>
      </w:r>
      <w:r>
        <w:t xml:space="preserve"> pour le groupe moyen (n = 256): SIR = 5,74 (1,56-14,7). </w:t>
      </w:r>
    </w:p>
    <w:p w:rsidR="009700A4" w:rsidRDefault="009700A4" w:rsidP="00EC7B76">
      <w:pPr>
        <w:spacing w:after="0" w:line="240" w:lineRule="auto"/>
        <w:jc w:val="both"/>
      </w:pPr>
      <w:r>
        <w:t>Le délai d’apparition moyen était de 24,75 ans.</w:t>
      </w:r>
    </w:p>
    <w:p w:rsidR="00EC7B76" w:rsidRDefault="00EC7B76" w:rsidP="00EC7B76">
      <w:pPr>
        <w:spacing w:after="0" w:line="240" w:lineRule="auto"/>
        <w:jc w:val="both"/>
      </w:pPr>
      <w:r>
        <w:t xml:space="preserve">La mortalité </w:t>
      </w:r>
      <w:r w:rsidR="00F22202">
        <w:t>était</w:t>
      </w:r>
      <w:r>
        <w:t xml:space="preserve"> considérablement réduite pour tous les groupes.</w:t>
      </w:r>
    </w:p>
    <w:p w:rsidR="00F22202" w:rsidRDefault="00F22202" w:rsidP="00EC7B76">
      <w:pPr>
        <w:spacing w:after="0" w:line="240" w:lineRule="auto"/>
        <w:jc w:val="both"/>
      </w:pPr>
    </w:p>
    <w:p w:rsidR="00F22202" w:rsidRPr="00F22202" w:rsidRDefault="00F22202" w:rsidP="00EC7B76">
      <w:pPr>
        <w:spacing w:after="0" w:line="240" w:lineRule="auto"/>
        <w:jc w:val="both"/>
        <w:rPr>
          <w:u w:val="single"/>
        </w:rPr>
      </w:pPr>
      <w:r w:rsidRPr="00F22202">
        <w:rPr>
          <w:u w:val="single"/>
        </w:rPr>
        <w:t>Discussion :</w:t>
      </w:r>
    </w:p>
    <w:p w:rsidR="00F22202" w:rsidRDefault="00F22202" w:rsidP="00EC7B76">
      <w:pPr>
        <w:spacing w:after="0" w:line="240" w:lineRule="auto"/>
        <w:jc w:val="both"/>
      </w:pPr>
      <w:r>
        <w:t>Malgré</w:t>
      </w:r>
      <w:r w:rsidR="00EC7B76">
        <w:t xml:space="preserve"> les </w:t>
      </w:r>
      <w:r>
        <w:t>faibles effectifs</w:t>
      </w:r>
      <w:r w:rsidR="00EC7B76">
        <w:t>, un risque accru de cancer pour le groupe élevé</w:t>
      </w:r>
      <w:r>
        <w:t xml:space="preserve"> est identifié</w:t>
      </w:r>
      <w:r w:rsidR="00EC7B76">
        <w:t xml:space="preserve">. </w:t>
      </w:r>
      <w:r>
        <w:t>Il semble exister une relation dose-effet.</w:t>
      </w:r>
    </w:p>
    <w:p w:rsidR="009700A4" w:rsidRDefault="009700A4" w:rsidP="00EC7B76">
      <w:pPr>
        <w:spacing w:after="0" w:line="240" w:lineRule="auto"/>
        <w:jc w:val="both"/>
      </w:pPr>
      <w:r>
        <w:t xml:space="preserve">Il existe </w:t>
      </w:r>
      <w:r w:rsidR="00EC7B76">
        <w:t xml:space="preserve">un biais de déclaration possible pour </w:t>
      </w:r>
      <w:r>
        <w:t>les tumeurs cérébrales</w:t>
      </w:r>
      <w:r w:rsidR="00EC7B76">
        <w:t xml:space="preserve">. </w:t>
      </w:r>
    </w:p>
    <w:p w:rsidR="00EC7B76" w:rsidRDefault="009700A4" w:rsidP="009700A4">
      <w:pPr>
        <w:spacing w:after="0" w:line="240" w:lineRule="auto"/>
        <w:jc w:val="both"/>
      </w:pPr>
      <w:r>
        <w:t>Le délai d’apparition &gt; à 10 ans est concordant avec les pathologies observées.</w:t>
      </w:r>
    </w:p>
    <w:p w:rsidR="00EC7B76" w:rsidRDefault="00EC7B76" w:rsidP="00643D67">
      <w:pPr>
        <w:spacing w:after="0" w:line="240" w:lineRule="auto"/>
        <w:jc w:val="both"/>
      </w:pPr>
    </w:p>
    <w:p w:rsidR="00C61E7E" w:rsidRDefault="00C61E7E" w:rsidP="00643D67">
      <w:pPr>
        <w:spacing w:after="0" w:line="240" w:lineRule="auto"/>
        <w:jc w:val="both"/>
      </w:pPr>
    </w:p>
    <w:p w:rsidR="00C61E7E" w:rsidRDefault="00C61E7E">
      <w:r>
        <w:br w:type="page"/>
      </w:r>
    </w:p>
    <w:p w:rsidR="00C61E7E" w:rsidRPr="00C61E7E" w:rsidRDefault="00C61E7E" w:rsidP="00011C53">
      <w:pPr>
        <w:pStyle w:val="Titre2"/>
        <w:numPr>
          <w:ilvl w:val="0"/>
          <w:numId w:val="16"/>
        </w:numPr>
        <w:rPr>
          <w:lang w:val="en-US"/>
        </w:rPr>
      </w:pPr>
      <w:bookmarkStart w:id="22" w:name="_Toc491027444"/>
      <w:r w:rsidRPr="00C61E7E">
        <w:rPr>
          <w:lang w:val="en-US"/>
        </w:rPr>
        <w:t>Mortality and cancer incidence among male volunteer</w:t>
      </w:r>
      <w:r>
        <w:rPr>
          <w:lang w:val="en-US"/>
        </w:rPr>
        <w:t xml:space="preserve"> </w:t>
      </w:r>
      <w:r w:rsidRPr="00C61E7E">
        <w:rPr>
          <w:lang w:val="en-US"/>
        </w:rPr>
        <w:t xml:space="preserve">Australian firefighters – Glass </w:t>
      </w:r>
      <w:r>
        <w:rPr>
          <w:lang w:val="en-US"/>
        </w:rPr>
        <w:t>–</w:t>
      </w:r>
      <w:r w:rsidRPr="00C61E7E">
        <w:rPr>
          <w:lang w:val="en-US"/>
        </w:rPr>
        <w:t xml:space="preserve"> O</w:t>
      </w:r>
      <w:r>
        <w:rPr>
          <w:lang w:val="en-US"/>
        </w:rPr>
        <w:t>ccupational and Environmental Medicine 2017</w:t>
      </w:r>
      <w:bookmarkEnd w:id="22"/>
    </w:p>
    <w:p w:rsidR="00EC7B76" w:rsidRPr="00FC028B" w:rsidRDefault="00EA2D36" w:rsidP="00643D67">
      <w:pPr>
        <w:spacing w:after="0" w:line="240" w:lineRule="auto"/>
        <w:jc w:val="both"/>
      </w:pPr>
      <w:r>
        <w:fldChar w:fldCharType="begin"/>
      </w:r>
      <w:r>
        <w:instrText xml:space="preserve"> ADDIN ZOTERO_ITEM CSL_CITATION {"citationID":"sm4zIsxW","properties":{"formattedCitation":"(Glass et al. 2017)","plainCitation":"(Glass et al. 2017)","noteIndex":0},"citationItems":[{"id":257,"uris":["http://zotero.org/users/4687044/items/P5FYPMKC"],"uri":["http://zotero.org/users/4687044/items/P5FYPMKC"],"itemData":{"id":257,"type":"article-journal","title":"Mortality and cancer incidence among male volunteer Australian firefighters","container-title":"Occup Environ Med","archive_location":"28391245","abstract":"This study aims to investigate mortality and cancer incidence of Australian male volunteer firefighters and of subgroups of firefighters by duration of service, era of first service and the number and type of incidents attended.|Participating fire agencies supplied records of individual volunteer firefighters, including incidents attended. The cohort was linked to the Australian National Death Index and Australian Cancer Database. standardised mortality ratios (SMRs) and standardised incidence ratios (SIRs) for cancer were calculated. Firefighters were grouped into tertiles by duration of service and by number of incidents attended and relative mortality ratios and relative incidence ratios calculated.|Compared with the general population, there were significant decreases in overall cancer incidence and in most major cancer categories. Prostate cancer incidence was increased compared with the general population, but this was not related to the number of incidents attended. Kidney cancer was associated with increased attendance at fires, particularly structural fires.The overall risk of mortality was significantly decreased, and all major causes of death were significantly reduced for volunteer firefighters. There was evidence of an increased mortality from ischaemic heart disease, with increased attendance at fires.|Volunteer firefighters have a reduced risk of mortality and cancer incidence compared with the general population, which is likely to be a result of a 'healthy-volunteer' effect and, perhaps, lower smoking rates.","URL":"https://www.ncbi.nlm.nih.gov/pubmed/28391245","DOI":"10.1136/oemed-2016-104088","ISSN":"1470-7926","shortTitle":"Mortality and cancer incidence among male volunteer Australian firefighters","language":"eng","author":[{"family":"Glass","given":"D. C."},{"family":"Del Monaco","given":"A."},{"family":"Pircher","given":"S."},{"family":"Vander Hoorn","given":"S."},{"family":"Sim","given":"M. R."}],"issued":{"date-parts":[["2017",4]]}}}],"schema":"https://github.com/citation-style-language/schema/raw/master/csl-citation.json"} </w:instrText>
      </w:r>
      <w:r>
        <w:fldChar w:fldCharType="separate"/>
      </w:r>
      <w:r w:rsidRPr="00EA2D36">
        <w:rPr>
          <w:rFonts w:ascii="Calibri" w:hAnsi="Calibri" w:cs="Calibri"/>
        </w:rPr>
        <w:t>(Glass et al. 2017)</w:t>
      </w:r>
      <w:r>
        <w:fldChar w:fldCharType="end"/>
      </w:r>
    </w:p>
    <w:p w:rsidR="00C61E7E" w:rsidRPr="00FC028B" w:rsidRDefault="00C61E7E" w:rsidP="00643D67">
      <w:pPr>
        <w:spacing w:after="0" w:line="240" w:lineRule="auto"/>
        <w:jc w:val="both"/>
      </w:pPr>
    </w:p>
    <w:p w:rsidR="005D60FF" w:rsidRDefault="005D60FF" w:rsidP="00643D67">
      <w:pPr>
        <w:spacing w:after="0" w:line="240" w:lineRule="auto"/>
        <w:jc w:val="both"/>
      </w:pPr>
      <w:r w:rsidRPr="005D60FF">
        <w:t xml:space="preserve">Le système de secours australien compte environ 180 000 pompiers volontaires. </w:t>
      </w:r>
      <w:r>
        <w:t>La majorité intervient en zone rurale ou périurbaine et un petit nombre en zone urbaine.</w:t>
      </w:r>
      <w:r w:rsidR="007178E1">
        <w:t xml:space="preserve"> </w:t>
      </w:r>
      <w:r>
        <w:t>Il n’y a pas de données épidémiologiques spécifiques aux SPV. Ces derniers effectuent moins de feux / mois mais plus de feux de végétations de plus longue durée. Il y a moins de critères à l’engagement et la pyramide des âges est différente.</w:t>
      </w:r>
    </w:p>
    <w:p w:rsidR="005D60FF" w:rsidRPr="005D60FF" w:rsidRDefault="005D60FF" w:rsidP="00643D67">
      <w:pPr>
        <w:spacing w:after="0" w:line="240" w:lineRule="auto"/>
        <w:jc w:val="both"/>
      </w:pPr>
      <w:r>
        <w:t>On sait que la mortalité globale est plus faible par l’effet travailleur en bonne santé mais qu’il existe dans la population globale que sont les SP une augmentation de la mortalité cardiovasculaire et de l’incidence de certains cancers.</w:t>
      </w:r>
    </w:p>
    <w:p w:rsidR="005D60FF" w:rsidRDefault="00D77BFF" w:rsidP="00D77BFF">
      <w:pPr>
        <w:spacing w:after="0" w:line="240" w:lineRule="auto"/>
        <w:jc w:val="both"/>
      </w:pPr>
      <w:r w:rsidRPr="00D77BFF">
        <w:t xml:space="preserve">Cette étude </w:t>
      </w:r>
      <w:r w:rsidR="005D60FF">
        <w:t>a visé</w:t>
      </w:r>
      <w:r w:rsidRPr="00D77BFF">
        <w:t xml:space="preserve"> à étudier la mortalité et l'incidence d</w:t>
      </w:r>
      <w:r w:rsidR="005D60FF">
        <w:t>es</w:t>
      </w:r>
      <w:r w:rsidRPr="00D77BFF">
        <w:t xml:space="preserve"> cancer des pompiers volontaires masculins australiens et des sous-groupes de pompiers selon la durée du service,</w:t>
      </w:r>
      <w:r w:rsidR="005D60FF">
        <w:t xml:space="preserve"> l’année</w:t>
      </w:r>
      <w:r w:rsidRPr="00D77BFF">
        <w:t xml:space="preserve"> </w:t>
      </w:r>
      <w:r w:rsidR="005D60FF">
        <w:t>d’engagement</w:t>
      </w:r>
      <w:r w:rsidRPr="00D77BFF">
        <w:t xml:space="preserve"> et le nombre et le type </w:t>
      </w:r>
      <w:r w:rsidR="005D60FF">
        <w:t>d’intervention réalisées</w:t>
      </w:r>
      <w:r w:rsidRPr="00D77BFF">
        <w:t>.</w:t>
      </w:r>
    </w:p>
    <w:p w:rsidR="00D77BFF" w:rsidRDefault="00D77BFF" w:rsidP="00D77BFF">
      <w:pPr>
        <w:spacing w:after="0" w:line="240" w:lineRule="auto"/>
        <w:jc w:val="both"/>
      </w:pPr>
      <w:r w:rsidRPr="00D77BFF">
        <w:t>Les organismes de lutte contre les inc</w:t>
      </w:r>
      <w:r w:rsidR="005D60FF">
        <w:t>endies participants ont fourni l</w:t>
      </w:r>
      <w:r w:rsidRPr="00D77BFF">
        <w:t>es dossiers d</w:t>
      </w:r>
      <w:r w:rsidR="005D60FF">
        <w:t>es</w:t>
      </w:r>
      <w:r w:rsidRPr="00D77BFF">
        <w:t xml:space="preserve"> pompiers volontaires, y compris </w:t>
      </w:r>
      <w:r w:rsidR="005D60FF">
        <w:t>leur activité opérationnelle précise</w:t>
      </w:r>
      <w:r w:rsidRPr="00D77BFF">
        <w:t xml:space="preserve">. La cohorte était </w:t>
      </w:r>
      <w:r w:rsidR="005D60FF">
        <w:t>comparée</w:t>
      </w:r>
      <w:r w:rsidRPr="00D77BFF">
        <w:t xml:space="preserve"> à l'</w:t>
      </w:r>
      <w:proofErr w:type="spellStart"/>
      <w:r w:rsidRPr="00D77BFF">
        <w:t>Australian</w:t>
      </w:r>
      <w:proofErr w:type="spellEnd"/>
      <w:r w:rsidRPr="00D77BFF">
        <w:t xml:space="preserve"> National </w:t>
      </w:r>
      <w:proofErr w:type="spellStart"/>
      <w:r w:rsidRPr="00D77BFF">
        <w:t>Death</w:t>
      </w:r>
      <w:proofErr w:type="spellEnd"/>
      <w:r w:rsidRPr="00D77BFF">
        <w:t xml:space="preserve"> Index et aux rapports de mortalité normalisés (SMR) de la Base de données australienne du Cancer et aux ratios d'incidence normalisés (SIR) pour le cancer. Les pompiers ont été regroupés en selon la durée du service et par le nombre </w:t>
      </w:r>
      <w:r w:rsidR="005D60FF">
        <w:t>d’interventions réalisées</w:t>
      </w:r>
      <w:r w:rsidRPr="00D77BFF">
        <w:t xml:space="preserve"> e</w:t>
      </w:r>
      <w:r w:rsidR="005D60FF">
        <w:t>t les taux de mortalité relatif</w:t>
      </w:r>
      <w:r w:rsidRPr="00D77BFF">
        <w:t xml:space="preserve"> et les ratios d'incidence relative calculés.</w:t>
      </w:r>
    </w:p>
    <w:p w:rsidR="005D60FF" w:rsidRPr="005D60FF" w:rsidRDefault="005D60FF" w:rsidP="00D77BFF">
      <w:pPr>
        <w:spacing w:after="0" w:line="240" w:lineRule="auto"/>
        <w:jc w:val="both"/>
        <w:rPr>
          <w:u w:val="single"/>
        </w:rPr>
      </w:pPr>
      <w:r w:rsidRPr="005D60FF">
        <w:rPr>
          <w:u w:val="single"/>
        </w:rPr>
        <w:t>Résultats :</w:t>
      </w:r>
    </w:p>
    <w:p w:rsidR="000F73AE" w:rsidRDefault="000F73AE" w:rsidP="00D77BFF">
      <w:pPr>
        <w:spacing w:after="0" w:line="240" w:lineRule="auto"/>
        <w:jc w:val="both"/>
      </w:pPr>
      <w:r>
        <w:t>Les données de 144 512 SPV étaient exploitables. Le suivi débutait entre 1998-2000 et finissait entre 2010-2011. L’âge moyen à la fin du suivi était de 48.7 ans avec 14.5 ans de service. Seuls 102 073 SPV enregistraient des interventions durant la période de suivi</w:t>
      </w:r>
      <w:r w:rsidR="00C943A2">
        <w:t>, 53% pour feu (13% bâtiments, 27% feux de végétaux)</w:t>
      </w:r>
      <w:r>
        <w:t>.</w:t>
      </w:r>
    </w:p>
    <w:p w:rsidR="000F73AE" w:rsidRDefault="000F73AE" w:rsidP="00D77BFF">
      <w:pPr>
        <w:spacing w:after="0" w:line="240" w:lineRule="auto"/>
        <w:jc w:val="both"/>
      </w:pPr>
      <w:r w:rsidRPr="00D77BFF">
        <w:t xml:space="preserve">Le risque global de mortalité </w:t>
      </w:r>
      <w:r>
        <w:t>était</w:t>
      </w:r>
      <w:r w:rsidRPr="00D77BFF">
        <w:t xml:space="preserve"> considérablement diminué, et toutes les principales causes de décès </w:t>
      </w:r>
      <w:r>
        <w:t>étaient</w:t>
      </w:r>
      <w:r w:rsidRPr="00D77BFF">
        <w:t xml:space="preserve"> considérablement réduites pour les pompiers volontaires. </w:t>
      </w:r>
      <w:r>
        <w:t>Seule</w:t>
      </w:r>
      <w:r w:rsidRPr="00D77BFF">
        <w:t xml:space="preserve"> la mortalité due à une cardiopathie ischémique</w:t>
      </w:r>
      <w:r>
        <w:t xml:space="preserve"> était corrélée statistiquement à augmentation de l’activité opérationnelle</w:t>
      </w:r>
      <w:r w:rsidRPr="00D77BFF">
        <w:t>.</w:t>
      </w:r>
    </w:p>
    <w:p w:rsidR="00D77BFF" w:rsidRPr="00D77BFF" w:rsidRDefault="00D77BFF" w:rsidP="00D77BFF">
      <w:pPr>
        <w:spacing w:after="0" w:line="240" w:lineRule="auto"/>
        <w:jc w:val="both"/>
      </w:pPr>
      <w:r w:rsidRPr="00D77BFF">
        <w:t>Par rapport à la population générale</w:t>
      </w:r>
      <w:r w:rsidR="005D60FF">
        <w:t xml:space="preserve">, </w:t>
      </w:r>
      <w:r w:rsidR="000F73AE">
        <w:t>on observait</w:t>
      </w:r>
      <w:r w:rsidR="005D60FF">
        <w:t xml:space="preserve"> </w:t>
      </w:r>
      <w:r w:rsidRPr="00D77BFF">
        <w:t xml:space="preserve">des diminutions significatives de l'incidence générale du cancer et de la plupart des principales catégories de cancer. L'incidence du cancer de la prostate </w:t>
      </w:r>
      <w:r w:rsidR="000F73AE">
        <w:t>en revanche était</w:t>
      </w:r>
      <w:r w:rsidRPr="00D77BFF">
        <w:t xml:space="preserve"> augmentée comparativement à la population générale, mais </w:t>
      </w:r>
      <w:r w:rsidR="000F73AE">
        <w:t>sans lien statistique avec l’activité opérationnelle</w:t>
      </w:r>
      <w:r w:rsidRPr="00D77BFF">
        <w:t xml:space="preserve">. Le cancer du rein </w:t>
      </w:r>
      <w:r w:rsidR="000F73AE">
        <w:t>était</w:t>
      </w:r>
      <w:r w:rsidRPr="00D77BFF">
        <w:t xml:space="preserve"> </w:t>
      </w:r>
      <w:r w:rsidR="000F73AE">
        <w:t>corrélée au nombre d’intervention pour</w:t>
      </w:r>
      <w:r w:rsidRPr="00D77BFF">
        <w:t xml:space="preserve"> feux, en particulier des incendies de structure</w:t>
      </w:r>
      <w:r w:rsidR="007178E1">
        <w:t>s</w:t>
      </w:r>
      <w:r w:rsidR="00667FBC">
        <w:t>.</w:t>
      </w:r>
    </w:p>
    <w:p w:rsidR="000F73AE" w:rsidRPr="000F73AE" w:rsidRDefault="000F73AE" w:rsidP="00D77BFF">
      <w:pPr>
        <w:spacing w:after="0" w:line="240" w:lineRule="auto"/>
        <w:jc w:val="both"/>
        <w:rPr>
          <w:u w:val="single"/>
        </w:rPr>
      </w:pPr>
      <w:r w:rsidRPr="000F73AE">
        <w:rPr>
          <w:u w:val="single"/>
        </w:rPr>
        <w:t>Discussion :</w:t>
      </w:r>
    </w:p>
    <w:p w:rsidR="00C943A2" w:rsidRDefault="00D77BFF" w:rsidP="007178E1">
      <w:pPr>
        <w:spacing w:after="0" w:line="240" w:lineRule="auto"/>
        <w:jc w:val="both"/>
      </w:pPr>
      <w:r w:rsidRPr="00D77BFF">
        <w:t xml:space="preserve">Les pompiers </w:t>
      </w:r>
      <w:r w:rsidR="00C943A2">
        <w:t>volontaire</w:t>
      </w:r>
      <w:r w:rsidRPr="00D77BFF">
        <w:t>s ont un risque réduit de mortalité et d'incidence du cancer par rapport à la population générale, ce qui est susceptible d'être un effet «volontaire en bonne santé» et, peut-être, des taux de tabagisme plus faibles.</w:t>
      </w:r>
      <w:r w:rsidR="007178E1">
        <w:t xml:space="preserve"> </w:t>
      </w:r>
      <w:r w:rsidR="00C943A2">
        <w:t>L’association entre pollution aux particules fines et arrêt cardiaque est connue</w:t>
      </w:r>
      <w:r w:rsidR="00EA2D36">
        <w:t xml:space="preserve"> </w:t>
      </w:r>
      <w:r w:rsidR="00EA2D36">
        <w:fldChar w:fldCharType="begin"/>
      </w:r>
      <w:r w:rsidR="00EA2D36">
        <w:instrText xml:space="preserve"> ADDIN ZOTERO_ITEM CSL_CITATION {"citationID":"2pyV0asQ","properties":{"formattedCitation":"(Dennekamp et al. 2010)","plainCitation":"(Dennekamp et al. 2010)","noteIndex":0},"citationItems":[{"id":192,"uris":["http://zotero.org/users/4687044/items/83ZQ2NUV"],"uri":["http://zotero.org/users/4687044/items/83ZQ2NUV"],"itemData":{"id":192,"type":"article-journal","title":"Outdoor air pollution as a trigger for out-of-hospital cardiac arrests","container-title":"Epidemiology","page":"494-500","volume":"21","issue":"4","archive_location":"20489649","abstract":"Epidemiologic studies have reported associations between fine particulate air pollution and cardiovascular mortality or hospitalization for cardiac events. However the evidence regarding the association between air pollution and acute cardiac events, such as out-of-hospital cardiac arrest, is inconsistent.|We investigated the association between particulate matter (PM) air pollution and out-of-hospital cardiac arrest using a case-crossover study of adults (age, 35+ years) in Melbourne, Australia. We included 8434 cases identified through the Victorian Cardiac Arrest Registry from 2003 through 2006. We excluded arrests with an obvious preceding noncardiac event such as trauma, poisoning, or drowning, leaving only those events that were presumed to have cardiac etiology. Air pollution concentrations obtained from a central monitoring site were used for day of the arrest and for lag 1, lag 2, and lag 3, including the average lag 0-1.|An interquartile range increase of 4.26 microg/m3 in PM2.5 over 2 days (lag 0-1) was associated with an increase in risk for an out-of-hospital cardiac arrest of 3.6% (95% confidence interval = 1.3% to 6.0%). PM10 and carbon monoxide also showed associations, but not as strong as for PM2.5. Longer lag periods did not show such strong relationships. There was no association of these cardiac events with ozone, sulfur dioxide, or nitrogen dioxide in any lag period. Individuals age 65-74 years old were most susceptible to PM2.5 exposure, while those 75 years and older had the lowest risk.|These findings support an association between daily average PM2.5 concentrations and an increased risk of out-of-hospital cardiac arrests.","DOI":"10.1097/EDE.0b013e3181e093db","ISSN":"1531-5487","shortTitle":"Outdoor air pollution as a trigger for out-of-hospital cardiac arrests","language":"eng","author":[{"family":"Dennekamp","given":"M."},{"family":"Akram","given":"M."},{"family":"Abramson","given":"M. J."},{"family":"Tonkin","given":"A."},{"family":"Sim","given":"M. R."},{"family":"Fridman","given":"M."},{"family":"Erbas","given":"B."}],"issued":{"date-parts":[["2010",7]]}}}],"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Dennekamp</w:t>
      </w:r>
      <w:proofErr w:type="spellEnd"/>
      <w:r w:rsidR="00EA2D36" w:rsidRPr="00EA2D36">
        <w:rPr>
          <w:rFonts w:ascii="Calibri" w:hAnsi="Calibri" w:cs="Calibri"/>
        </w:rPr>
        <w:t xml:space="preserve"> et al. 2010)</w:t>
      </w:r>
      <w:r w:rsidR="00EA2D36">
        <w:fldChar w:fldCharType="end"/>
      </w:r>
      <w:r w:rsidR="00C943A2">
        <w:t>, de même qu’entre l’exposition aux fumées de feux de forêt et arrêt cardiaque</w:t>
      </w:r>
      <w:r w:rsidR="00EA2D36">
        <w:t xml:space="preserve"> </w:t>
      </w:r>
      <w:r w:rsidR="00EA2D36">
        <w:fldChar w:fldCharType="begin"/>
      </w:r>
      <w:r w:rsidR="00EA2D36">
        <w:instrText xml:space="preserve"> ADDIN ZOTERO_ITEM CSL_CITATION {"citationID":"sgPizZen","properties":{"formattedCitation":"(Dennekamp et al. 2015)","plainCitation":"(Dennekamp et al. 2015)","noteIndex":0},"citationItems":[{"id":195,"uris":["http://zotero.org/users/4687044/items/ICKLXKXR"],"uri":["http://zotero.org/users/4687044/items/ICKLXKXR"],"itemData":{"id":195,"type":"article-journal","title":"Forest Fire Smoke Exposures and Out-of-Hospital Cardiac Arrests in Melbourne, Australia: A Case-Crossover Study","container-title":"Environ Health Perspect","page":"959-64","volume":"123","issue":"10","archive_location":"25794411","abstract":"Millions of people can potentially be exposed to smoke from forest fires, making this an important public health problem in many countries.|In this study we aimed to measure the association between out-of-hospital cardiac arrest (OHCA) and forest fire smoke exposures in a large city during a severe forest fire season, and estimate the number of excess OHCAs due to the fire smoke.|We investigated the association between particulate matter (PM) and other air pollutants and OHCA using a case-crossover study of adults (≥ 35 years of age) in Melbourne, Australia. Conditional logistic regression models were used to derive estimates of the percent change in the rate of OHCA associated with an interquartile range (IQR) increase in exposure. From July 2006 through June 2007, OHCA data were collected from the Victorian Ambulance Cardiac Arrest Registry. Hourly air pollution concentrations and meteorological data were obtained from a central monitoring site.|There were 2,046 OHCAs with presumed cardiac etiology during our study period. Among men during the fire season, greater increases in OHCA were observed with IQR increases in the 48-hr lagged PM with diameter ≤ 2.5 μm (PM2.5) (8.05%; 95% CI: 2.30, 14.13%; IQR = 6.1 μg/m(3)) or ≤ 10 μm (PM10) (11.1%; 95% CI: 1.55, 21.48%; IQR = 13.7 μg/m(3)) and carbon monoxide (35.7%; 95% CI: 8.98, 68.92%; IQR = 0.3 ppm). There was no significant association between the rate of OHCA and air pollutants among women. One hundred seventy-four \"fire-hours\" (i.e., hours in which Melbourne's air quality was affected by forest fire smoke) were identified during 12 days of the 2006/2007 fire season, and 23.9 (95% CI: 3.1, 40.2) excess OHCAs were estimated to occur due to elevations in PM2.5 during these fire-hours.|This study found an association between exposure to forest fire smoke and an increase in the rate of OHCA. These findings have implications for public health messages to raise community awareness and for planning of emergency services during forest fire seasons.","DOI":"10.1289/ehp.1408436","ISSN":"1552-9924","shortTitle":"Forest Fire Smoke Exposures and Out-of-Hospital Cardiac Arrests in Melbourne, Australia: A Case-Crossover Study","language":"eng","author":[{"family":"Dennekamp","given":"M."},{"family":"Straney","given":"L. D."},{"family":"Erbas","given":"B."},{"family":"Abramson","given":"M. J."},{"family":"Keywood","given":"M."},{"family":"Smith","given":"K."},{"family":"Sim","given":"M. R."},{"family":"Glass","given":"D. C."},{"family":"Del Monaco","given":"A."},{"family":"Haikerwal","given":"A."},{"family":"Tonkin","given":"A. M."}],"issued":{"date-parts":[["2015",10]]}}}],"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Dennekamp</w:t>
      </w:r>
      <w:proofErr w:type="spellEnd"/>
      <w:r w:rsidR="00EA2D36" w:rsidRPr="00EA2D36">
        <w:rPr>
          <w:rFonts w:ascii="Calibri" w:hAnsi="Calibri" w:cs="Calibri"/>
        </w:rPr>
        <w:t xml:space="preserve"> et al. 2015)</w:t>
      </w:r>
      <w:r w:rsidR="00EA2D36">
        <w:fldChar w:fldCharType="end"/>
      </w:r>
      <w:r w:rsidR="00C943A2">
        <w:t>.</w:t>
      </w:r>
    </w:p>
    <w:p w:rsidR="00ED2561" w:rsidRDefault="00C943A2" w:rsidP="00ED2561">
      <w:pPr>
        <w:jc w:val="both"/>
      </w:pPr>
      <w:r>
        <w:t>Le nombre important de SPV n’ayant pas enregistré d’intervention (29%) peut correspondre</w:t>
      </w:r>
      <w:r w:rsidR="007178E1">
        <w:t xml:space="preserve"> à des SP inactifs ou indisponibles par exemple pour raison de santé. Ils peuvent rester SP pour des activités de fonctionnement ou sociales. Il n’y a pas de modification du risque en les excluant de l’analyse (ceci refléterait soit une perte de l’effet « bonne santé » dans ce sous-groupe soit d’une exposition non liée aux interventions (dans les casernes ?)). Une des limite principale est la jeunesse de cette cohorte avec un délai de latence (&lt;10ans) trop faible pour observer l’</w:t>
      </w:r>
      <w:r w:rsidR="00ED2561">
        <w:t xml:space="preserve">apparition d’un grand nombre de </w:t>
      </w:r>
      <w:r w:rsidR="007178E1">
        <w:t>cancers.</w:t>
      </w:r>
    </w:p>
    <w:p w:rsidR="00011C53" w:rsidRDefault="00214FEC" w:rsidP="00ED2561">
      <w:pPr>
        <w:jc w:val="both"/>
      </w:pPr>
      <w:r w:rsidRPr="00D77BFF">
        <w:br w:type="page"/>
      </w:r>
    </w:p>
    <w:p w:rsidR="00011C53" w:rsidRPr="00FC028B" w:rsidRDefault="00011C53" w:rsidP="00011C53">
      <w:pPr>
        <w:pStyle w:val="Titre2"/>
        <w:numPr>
          <w:ilvl w:val="0"/>
          <w:numId w:val="16"/>
        </w:numPr>
        <w:rPr>
          <w:lang w:val="en-US"/>
        </w:rPr>
      </w:pPr>
      <w:bookmarkStart w:id="23" w:name="_Toc491027445"/>
      <w:r w:rsidRPr="00FC028B">
        <w:rPr>
          <w:lang w:val="en-US"/>
        </w:rPr>
        <w:t>Characteristics of Workplace Injuries among Nineteen Thousand Korean Firefighters</w:t>
      </w:r>
      <w:r>
        <w:rPr>
          <w:lang w:val="en-US"/>
        </w:rPr>
        <w:t xml:space="preserve"> – Yoon – Journal Korean of Medicine Sciences</w:t>
      </w:r>
      <w:r w:rsidR="00030BF5">
        <w:rPr>
          <w:lang w:val="en-US"/>
        </w:rPr>
        <w:t xml:space="preserve"> 2016</w:t>
      </w:r>
      <w:bookmarkEnd w:id="23"/>
    </w:p>
    <w:p w:rsidR="00011C53" w:rsidRDefault="00EA2D36" w:rsidP="00011C53">
      <w:pPr>
        <w:jc w:val="both"/>
      </w:pPr>
      <w:r>
        <w:fldChar w:fldCharType="begin"/>
      </w:r>
      <w:r>
        <w:instrText xml:space="preserve"> ADDIN ZOTERO_ITEM CSL_CITATION {"citationID":"TgVuIUyq","properties":{"formattedCitation":"(Yoon et al. 2016)","plainCitation":"(Yoon et al. 2016)","noteIndex":0},"citationItems":[{"id":470,"uris":["http://zotero.org/users/4687044/items/NGJKRXB2"],"uri":["http://zotero.org/users/4687044/items/NGJKRXB2"],"itemData":{"id":470,"type":"article-journal","title":"Characteristics of Workplace Injuries among Nineteen Thousand Korean Firefighters","container-title":"J Korean Med Sci","page":"1546-52","volume":"31","issue":"10","archive_location":"27550481","abstract":"To determine the actual firefighter injury statistics in Korea, we conducted a survey on the nature of on-duty injuries among all male firefighters in Korea. We distributed questionnaires to all Korean male firefighters via email, and data from the 19,119 workers that responded were used for data analysis. The job types were categorized into fire suppression, emergency medical service (EMS) and officers. As estimated of age standardized injury prevalence per one thousand workers, 354 fire extinguishing personnel, 533 EMS workers, and 228 officers experienced one or more injuries during the previous 12 months. The odds ratio (95% confidence interval) of injuries was 1.86 (1.61-2.15) for fire suppression and 2.93 (2.51-3.42) for EMS personnel compared to officers after adjusting for age, marital status, smoking habit and career period. Age standardized absence days from work due to injuries per one thousand workers were 1,120, 1,337, and 676 for fire suppression, EMS and officers, respectively. Car accident (24.5%) was the most common cause and wound (42.3%) was the most common type of injuries. Our nationwide representative study showed that fire suppression and EMS workers are at greater risk of on-duty injuries compared to officers. We observed different injury characteristics compared to those reported in other countries.","DOI":"10.3346/jkms.2016.31.10.1546","ISSN":"1598-6357","shortTitle":"Characteristics of Workplace Injuries among Nineteen Thousand Korean Firefighters","language":"eng","author":[{"family":"Yoon","given":"J. H."},{"family":"Kim","given":"Y. K."},{"family":"Kim","given":"K. S."},{"family":"Ahn","given":"Y. S."}],"issued":{"date-parts":[["2016",10]]}}}],"schema":"https://github.com/citation-style-language/schema/raw/master/csl-citation.json"} </w:instrText>
      </w:r>
      <w:r>
        <w:fldChar w:fldCharType="separate"/>
      </w:r>
      <w:r w:rsidRPr="00EA2D36">
        <w:rPr>
          <w:rFonts w:ascii="Calibri" w:hAnsi="Calibri" w:cs="Calibri"/>
        </w:rPr>
        <w:t>(Yoon et al. 2016)</w:t>
      </w:r>
      <w:r>
        <w:fldChar w:fldCharType="end"/>
      </w:r>
    </w:p>
    <w:p w:rsidR="004B302D" w:rsidRPr="00DC71D8" w:rsidRDefault="00DC71D8" w:rsidP="00011C53">
      <w:pPr>
        <w:jc w:val="both"/>
      </w:pPr>
      <w:r w:rsidRPr="00DC71D8">
        <w:t>Les données américaines montraient</w:t>
      </w:r>
      <w:r>
        <w:t xml:space="preserve"> un risque de blessures entre 2 à 7 fois plus important pour les SP par rapport aux autres travailleurs. Les blessures nécessitant un passage aux urgences étaient 2 fois plus fréquentes pour les SP de la filière incendie que pour les paramédicaux.</w:t>
      </w:r>
    </w:p>
    <w:p w:rsidR="00011C53" w:rsidRDefault="00DC71D8" w:rsidP="00011C53">
      <w:pPr>
        <w:jc w:val="both"/>
      </w:pPr>
      <w:r>
        <w:t>Afin de</w:t>
      </w:r>
      <w:r w:rsidR="00011C53" w:rsidRPr="00DC71D8">
        <w:t xml:space="preserve"> déterminer les statistiques réelles </w:t>
      </w:r>
      <w:r>
        <w:t xml:space="preserve">(et non pas juste les déclarations d’accident) les auteurs ont </w:t>
      </w:r>
      <w:r w:rsidR="00011C53" w:rsidRPr="00DC71D8">
        <w:t>mené une enquête sur la nature des blessures en service chez tous les pompiers masculins en Corée</w:t>
      </w:r>
      <w:r>
        <w:t xml:space="preserve"> par le biais d’un questionnaire électronique</w:t>
      </w:r>
      <w:r w:rsidR="00011C53" w:rsidRPr="00DC71D8">
        <w:t>.</w:t>
      </w:r>
    </w:p>
    <w:p w:rsidR="00011C53" w:rsidRPr="00FC028B" w:rsidRDefault="00011C53" w:rsidP="00011C53">
      <w:pPr>
        <w:jc w:val="both"/>
        <w:rPr>
          <w:u w:val="single"/>
        </w:rPr>
      </w:pPr>
      <w:r w:rsidRPr="00FC028B">
        <w:rPr>
          <w:u w:val="single"/>
        </w:rPr>
        <w:t>Résultats :</w:t>
      </w:r>
    </w:p>
    <w:p w:rsidR="00011C53" w:rsidRDefault="00DC71D8" w:rsidP="00011C53">
      <w:pPr>
        <w:jc w:val="both"/>
      </w:pPr>
      <w:r>
        <w:t xml:space="preserve">Taux de réponse 83.9%. Exclusion des SP &lt; 20ans, &gt; 60 ans et expérience &lt; 12 mois : </w:t>
      </w:r>
      <w:r w:rsidR="00011C53">
        <w:t xml:space="preserve">19119 réponses ont été utilisées pour l'analyse des données. Les types d'emplois ont été catégorisés en filière incendie, service médical d'urgence (SME) et </w:t>
      </w:r>
      <w:r w:rsidR="007F060E">
        <w:t>officiers.</w:t>
      </w:r>
    </w:p>
    <w:p w:rsidR="00011C53" w:rsidRDefault="007F060E" w:rsidP="00011C53">
      <w:pPr>
        <w:jc w:val="both"/>
      </w:pPr>
      <w:r>
        <w:t xml:space="preserve">11.66% des répondants ont connu une ou plusieurs blessures au cours des 12 derniers mois. Les SP jeunes (20-29 VS 50-59 ans) ou ayant une faible expérience du feu avaient une prévalence de blessures plus important (14.6 vs 8%). Les SP fumeurs avaient également une prévalence de blessures plus élevée (15.1 vs 11.4%). </w:t>
      </w:r>
      <w:r w:rsidR="00011C53">
        <w:t>La prévalence des blessures pour 1000 travaill</w:t>
      </w:r>
      <w:r>
        <w:t>eurs selon un âge standardisée est de</w:t>
      </w:r>
      <w:r w:rsidR="00011C53">
        <w:t xml:space="preserve"> 354</w:t>
      </w:r>
      <w:r>
        <w:t>/an</w:t>
      </w:r>
      <w:r w:rsidR="00011C53">
        <w:t xml:space="preserve"> </w:t>
      </w:r>
      <w:r>
        <w:t>pour</w:t>
      </w:r>
      <w:r w:rsidR="00011C53">
        <w:t xml:space="preserve"> la filière d'incendie, 533</w:t>
      </w:r>
      <w:r>
        <w:t xml:space="preserve">/an pour le </w:t>
      </w:r>
      <w:r w:rsidR="00011C53">
        <w:t>SME et 228</w:t>
      </w:r>
      <w:r>
        <w:t>/an pour les</w:t>
      </w:r>
      <w:r w:rsidR="00011C53">
        <w:t xml:space="preserve"> officiers</w:t>
      </w:r>
      <w:r>
        <w:t xml:space="preserve">. </w:t>
      </w:r>
      <w:r w:rsidR="00011C53">
        <w:t>Le risque relatif (intervalle de confiance de 95%) des blessures était de 1,86 (1,61-2,15) pour la filière incendie et 2,93 (2,51-3,42) pour le personnel EMS par rapport aux officiers après ajustement</w:t>
      </w:r>
      <w:r>
        <w:t>.</w:t>
      </w:r>
      <w:r w:rsidR="00011C53">
        <w:t xml:space="preserve"> Les jours d'absence du travail en raison de blessures </w:t>
      </w:r>
      <w:r>
        <w:t>pour 1000</w:t>
      </w:r>
      <w:r w:rsidR="00011C53">
        <w:t xml:space="preserve"> travailleurs (âge standardisé) étaient de 1 120, 1 337 et 676 pour la filière incendie, le SME et l</w:t>
      </w:r>
      <w:r>
        <w:t xml:space="preserve">es officiers, respectivement. Les </w:t>
      </w:r>
      <w:r w:rsidR="00011C53">
        <w:t>accident</w:t>
      </w:r>
      <w:r>
        <w:t>s</w:t>
      </w:r>
      <w:r w:rsidR="00011C53">
        <w:t xml:space="preserve"> de </w:t>
      </w:r>
      <w:r>
        <w:t xml:space="preserve">la route </w:t>
      </w:r>
      <w:r w:rsidR="00011C53">
        <w:t>(24,5%) étai</w:t>
      </w:r>
      <w:r>
        <w:t>en</w:t>
      </w:r>
      <w:r w:rsidR="00011C53">
        <w:t xml:space="preserve">t </w:t>
      </w:r>
      <w:r>
        <w:t>la cause la plus fréquente et les</w:t>
      </w:r>
      <w:r w:rsidR="00011C53">
        <w:t xml:space="preserve"> plaie</w:t>
      </w:r>
      <w:r>
        <w:t>s</w:t>
      </w:r>
      <w:r w:rsidR="00011C53">
        <w:t xml:space="preserve"> (42,3%) étai</w:t>
      </w:r>
      <w:r>
        <w:t>en</w:t>
      </w:r>
      <w:r w:rsidR="00011C53">
        <w:t xml:space="preserve">t le type </w:t>
      </w:r>
      <w:r>
        <w:t xml:space="preserve">de blessures </w:t>
      </w:r>
      <w:r w:rsidR="00011C53">
        <w:t>le plus fréquent.</w:t>
      </w:r>
      <w:r>
        <w:t xml:space="preserve"> Pour la filière incendie, la seconde cause la plus fréquente est l’intoxication. Pour les EMS et les officiers il s’agit des chutes.</w:t>
      </w:r>
    </w:p>
    <w:p w:rsidR="00011C53" w:rsidRDefault="00011C53" w:rsidP="00011C53">
      <w:pPr>
        <w:jc w:val="both"/>
      </w:pPr>
    </w:p>
    <w:p w:rsidR="00011C53" w:rsidRPr="00011C53" w:rsidRDefault="00011C53" w:rsidP="00011C53">
      <w:pPr>
        <w:jc w:val="both"/>
        <w:rPr>
          <w:u w:val="single"/>
        </w:rPr>
      </w:pPr>
      <w:r w:rsidRPr="00011C53">
        <w:rPr>
          <w:u w:val="single"/>
        </w:rPr>
        <w:t>Conclusion :</w:t>
      </w:r>
    </w:p>
    <w:p w:rsidR="00011C53" w:rsidRDefault="00E70EAF" w:rsidP="00011C53">
      <w:pPr>
        <w:jc w:val="both"/>
      </w:pPr>
      <w:r>
        <w:t>Limite liée à la forme auto-déclarative des accidents.</w:t>
      </w:r>
    </w:p>
    <w:p w:rsidR="00011C53" w:rsidRDefault="00E70EAF" w:rsidP="00011C53">
      <w:pPr>
        <w:jc w:val="both"/>
      </w:pPr>
      <w:r>
        <w:t>D’autres données sont disponibles sur le sujet. Il existe des différences en termes de ble</w:t>
      </w:r>
      <w:r w:rsidR="00011C53">
        <w:t>ssures comparées à celles rapportées dans d'autres pays.</w:t>
      </w:r>
      <w:r w:rsidR="00030BF5">
        <w:t xml:space="preserve"> Cette étude à l’avantage d’être </w:t>
      </w:r>
      <w:proofErr w:type="spellStart"/>
      <w:r w:rsidR="00030BF5">
        <w:t>réçente</w:t>
      </w:r>
      <w:proofErr w:type="spellEnd"/>
      <w:r w:rsidR="00030BF5">
        <w:t>.</w:t>
      </w:r>
    </w:p>
    <w:p w:rsidR="00011C53" w:rsidRPr="00011C53" w:rsidRDefault="007178E1" w:rsidP="00C44EC9">
      <w:pPr>
        <w:pStyle w:val="Titre2"/>
        <w:numPr>
          <w:ilvl w:val="0"/>
          <w:numId w:val="16"/>
        </w:numPr>
        <w:rPr>
          <w:lang w:val="en-US"/>
        </w:rPr>
      </w:pPr>
      <w:r w:rsidRPr="000842D0">
        <w:rPr>
          <w:lang w:val="en-US"/>
        </w:rPr>
        <w:br w:type="page"/>
      </w:r>
      <w:bookmarkStart w:id="24" w:name="_Toc491027446"/>
      <w:r w:rsidR="00011C53" w:rsidRPr="00011C53">
        <w:rPr>
          <w:lang w:val="en-US"/>
        </w:rPr>
        <w:t>Mortality Due to Malignant and Non-Malignant Diseases in Korean Professional Emergency Responders</w:t>
      </w:r>
      <w:r w:rsidR="00011C53">
        <w:rPr>
          <w:lang w:val="en-US"/>
        </w:rPr>
        <w:t xml:space="preserve"> – </w:t>
      </w:r>
      <w:proofErr w:type="spellStart"/>
      <w:r w:rsidR="00011C53">
        <w:rPr>
          <w:lang w:val="en-US"/>
        </w:rPr>
        <w:t>Ahn</w:t>
      </w:r>
      <w:proofErr w:type="spellEnd"/>
      <w:r w:rsidR="00011C53">
        <w:rPr>
          <w:lang w:val="en-US"/>
        </w:rPr>
        <w:t xml:space="preserve"> – </w:t>
      </w:r>
      <w:proofErr w:type="spellStart"/>
      <w:r w:rsidR="00011C53">
        <w:rPr>
          <w:lang w:val="en-US"/>
        </w:rPr>
        <w:t>Plos</w:t>
      </w:r>
      <w:proofErr w:type="spellEnd"/>
      <w:r w:rsidR="00011C53">
        <w:rPr>
          <w:lang w:val="en-US"/>
        </w:rPr>
        <w:t xml:space="preserve"> One 2015</w:t>
      </w:r>
      <w:bookmarkEnd w:id="24"/>
    </w:p>
    <w:p w:rsidR="00011C53" w:rsidRPr="00EA2D36" w:rsidRDefault="00EA2D36" w:rsidP="00011C53">
      <w:pPr>
        <w:jc w:val="both"/>
      </w:pPr>
      <w:r>
        <w:rPr>
          <w:lang w:val="en-US"/>
        </w:rPr>
        <w:fldChar w:fldCharType="begin"/>
      </w:r>
      <w:r>
        <w:rPr>
          <w:lang w:val="en-US"/>
        </w:rPr>
        <w:instrText xml:space="preserve"> ADDIN ZOTERO_ITEM CSL_CITATION {"citationID":"8McqxsNv","properties":{"formattedCitation":"(Ahn et Jeong 2015)","plainCitation":"(Ahn et Jeong 2015)","noteIndex":0},"citationItems":[{"id":90,"uris":["http://zotero.org/users/4687044/items/WZY3WCSC"],"uri":["http://zotero.org/users/4687044/items/WZY3WCSC"],"itemData":{"id":90,"type":"article-journal","title":"Mortality due to malignant and non-malignant diseases in Korean professional emergency responders","container-title":"PLoS One","page":"e0120305","volume":"10","issue":"3","archive_location":"25756281","abstract":"This study was conducted to estimate the cause-specific mortality in male emergency responders (ER), compare with that of Korean men. Mortality was also compared between more experienced firefighters (i.e., firefighters employed ≥ 20 years and firefighters employed ≥ 10 to &lt; 20 years) and less experienced firefighters and non-firefighters (i.e., firefighters employed &lt; 10 years and non-firefighters) to investigate associations between mortality and exposure to occupational hazards.|The cohort was comprised of 33,442 males who were employed as ERs between 1980 and 2007 and not deceased as of 1991. Work history was merged with the death registry from the National Statistical Office of Korea to follow-up on mortality between 1992 and 2007. Standardized mortality ratios (SMR) for ERs were calculated in reference to the Korean male population. Adjusted relative risks (ARRs) of mortalities for firefighters employed ≥ 2</w:instrText>
      </w:r>
      <w:r w:rsidRPr="00EA2D36">
        <w:instrText xml:space="preserve">0 years and ≥ 10 years to &lt; 20 years were calculated in reference to non-firefighters and firefighters employed &lt; 10 years.|Overall (SMR = 0.43, 95%CI = 0.39-0.47) and some kinds of cause-specific mortalities were significantly lower among ERs compared with the Korean male population. No significant increase in mortality was observed across the major ICD-10 classifications among ERs. Mortality due to exposure to smoke, fire, and flames (SMR = 3.11, 95% CI = 1.87-4.85), however, was significantly increased among ERs. All-cause mortality (ARR = 1.46, 95% CI=1.13-1.89), overall cancer mortality (ARR = 1.54, 95% CI = 1.02-2.31) and mortality of external injury, poisoning and external causes (ARR = 3.13, 95% CI = 1.80-5.46) were significantly increased among firefighters employed ≥ 20 years compared to those of non-firefighters and firefighters employed &lt; 10 years.|An increase in mortality due to all cancer and external injury, poisoning, and external causes in firefighters employed ≥ 20 years compared with non-firefighters and firefighters employed &lt; 10 years suggests occupational exposure.","DOI":"10.1371/journal.pone.0120305","ISSN":"1932-6203","shortTitle":"Mortality due to malignant and non-malignant diseases in Korean professional emergency responders","language":"eng","author":[{"family":"Ahn","given":"Y. S."},{"family":"Jeong","given":"K. S."}],"issued":{"date-parts":[["2015"]]}}}],"schema":"https://github.com/citation-style-language/schema/raw/master/csl-citation.json"} </w:instrText>
      </w:r>
      <w:r>
        <w:rPr>
          <w:lang w:val="en-US"/>
        </w:rPr>
        <w:fldChar w:fldCharType="separate"/>
      </w:r>
      <w:r w:rsidRPr="00EA2D36">
        <w:rPr>
          <w:rFonts w:ascii="Calibri" w:hAnsi="Calibri" w:cs="Calibri"/>
        </w:rPr>
        <w:t>(</w:t>
      </w:r>
      <w:proofErr w:type="spellStart"/>
      <w:r w:rsidRPr="00EA2D36">
        <w:rPr>
          <w:rFonts w:ascii="Calibri" w:hAnsi="Calibri" w:cs="Calibri"/>
        </w:rPr>
        <w:t>Ahn</w:t>
      </w:r>
      <w:proofErr w:type="spellEnd"/>
      <w:r w:rsidRPr="00EA2D36">
        <w:rPr>
          <w:rFonts w:ascii="Calibri" w:hAnsi="Calibri" w:cs="Calibri"/>
        </w:rPr>
        <w:t xml:space="preserve"> et </w:t>
      </w:r>
      <w:proofErr w:type="spellStart"/>
      <w:r w:rsidRPr="00EA2D36">
        <w:rPr>
          <w:rFonts w:ascii="Calibri" w:hAnsi="Calibri" w:cs="Calibri"/>
        </w:rPr>
        <w:t>Jeong</w:t>
      </w:r>
      <w:proofErr w:type="spellEnd"/>
      <w:r w:rsidRPr="00EA2D36">
        <w:rPr>
          <w:rFonts w:ascii="Calibri" w:hAnsi="Calibri" w:cs="Calibri"/>
        </w:rPr>
        <w:t xml:space="preserve"> 2015)</w:t>
      </w:r>
      <w:r>
        <w:rPr>
          <w:lang w:val="en-US"/>
        </w:rPr>
        <w:fldChar w:fldCharType="end"/>
      </w:r>
    </w:p>
    <w:p w:rsidR="00011C53" w:rsidRDefault="00720967" w:rsidP="00011C53">
      <w:pPr>
        <w:jc w:val="both"/>
      </w:pPr>
      <w:r w:rsidRPr="00720967">
        <w:t>En Corée du Sud, la l</w:t>
      </w:r>
      <w:r>
        <w:t xml:space="preserve">utte contre les incendies tout comme les interventions de secours à personnes sont réalisées par des </w:t>
      </w:r>
      <w:r w:rsidRPr="00720967">
        <w:t xml:space="preserve">emergency </w:t>
      </w:r>
      <w:proofErr w:type="spellStart"/>
      <w:r w:rsidRPr="00720967">
        <w:t>responders</w:t>
      </w:r>
      <w:proofErr w:type="spellEnd"/>
      <w:r w:rsidRPr="00720967">
        <w:t xml:space="preserve"> (ER)</w:t>
      </w:r>
      <w:r>
        <w:t xml:space="preserve"> professionnels.</w:t>
      </w:r>
    </w:p>
    <w:p w:rsidR="00720967" w:rsidRPr="00720967" w:rsidRDefault="00720967" w:rsidP="00011C53">
      <w:pPr>
        <w:jc w:val="both"/>
      </w:pPr>
      <w:r>
        <w:t>Une précédente analyse a montré que les pathologies</w:t>
      </w:r>
      <w:r w:rsidRPr="00720967">
        <w:t xml:space="preserve"> cardiovasculaire</w:t>
      </w:r>
      <w:r>
        <w:t>s</w:t>
      </w:r>
      <w:r w:rsidRPr="00720967">
        <w:t xml:space="preserve"> étai</w:t>
      </w:r>
      <w:r>
        <w:t>en</w:t>
      </w:r>
      <w:r w:rsidRPr="00720967">
        <w:t xml:space="preserve">t </w:t>
      </w:r>
      <w:r>
        <w:t>les</w:t>
      </w:r>
      <w:r w:rsidRPr="00720967">
        <w:t xml:space="preserve"> plus fréquente (68,2%), suivie de certains types de cancer</w:t>
      </w:r>
      <w:r>
        <w:t>s</w:t>
      </w:r>
      <w:r w:rsidRPr="00720967">
        <w:t xml:space="preserve"> (9,1%), des maladies musculo-squelettiques (5,5%), des maladies respiratoires (3,6%) et des maladies de l'oreille (3,6%)</w:t>
      </w:r>
      <w:r w:rsidR="00EA2D36">
        <w:t xml:space="preserve"> </w:t>
      </w:r>
      <w:r w:rsidR="00EA2D36">
        <w:fldChar w:fldCharType="begin"/>
      </w:r>
      <w:r w:rsidR="00EA2D36">
        <w:instrText xml:space="preserve"> ADDIN ZOTERO_ITEM CSL_CITATION {"citationID":"ylsgkzmt","properties":{"formattedCitation":"(Ahn, Jeong, et Kim 2012)","plainCitation":"(Ahn, Jeong, et Kim 2012)","noteIndex":0},"citationItems":[{"id":95,"uris":["http://zotero.org/users/4687044/items/GFXFBG7N"],"uri":["http://zotero.org/users/4687044/items/GFXFBG7N"],"itemData":{"id":95,"type":"article-journal","title":"Cancer morbidity of professional emergency responders in Korea","container-title":"Am J Ind Med","page":"768-78","volume":"55","issue":"9","archive_location":"22628010","abstract":"Many professional emergency responders (ERs) who belong to the Korean National Emergency Management Agency (NEMA) have been cross-trained and serve multiple roles. As such, firefighters and other ERs in Korea are exposed to similar occupational hazards. This study was conducted to estimate cancer morbidity in male ERs and compare that with Korean men.|The cohort was comprised of 33,416 male ERs working between 1980 and 2007, who were alive on December 31, 1995. Work histories were merged with the Korea National Central Cancer Registry (KNCCR) to assess cancer morbidity between 1996 and 2007. Standardized incidence ratios (SIRs) with reference to Korean men were analyzed.|SIRs with reference to national cancer rates were not significantly decreased for overall cancer (SIR = 0.97, 95% CI = 0.90-1.08) in all ERs. However, colorectal (SIR = 1.35, 95% CI = 1.07-1.67), kidney (SIR = 1.59, 95% CI = 1.00-2.41), and bladder (SIR = 1.77, 95% CI = 1.08-2.73) cancer, and non-Hodgkin's lymphoma (SIR = 1.81, 95% CI = 1.12-2.76) morbidities were significantly increased among all ERs. In firefighters, significantly increased cancer types were as same as those of all ERs. In non-firefighter ERs, colorectal (SIR = 2.51, 95% CI = 1.20-4.61) and bone and articular cartilage cancers (SIR = 9.53, 95% CI = 1.07-34.41) were significantly higher than those of Korean men.|Korean firefighters showed excess morbidity in several cancer types, including colorectal and urologic cancers, and non-Hodgkin's lymphoma, demonstrating similar trends to previous studies for firefighters conducted in other countries. Increased incidence in these cancer types suggests occupational exposure to carcinogens and shift work.","DOI":"10.1002/ajim.22068","ISSN":"1097-0274","shortTitle":"Cancer morbidity of professional emergency responders in Korea","language":"eng","author":[{"family":"Ahn","given":"Y. S."},{"family":"Jeong","given":"K. S."},{"family":"Kim","given":"K. S."}],"issued":{"date-parts":[["2012",9]]}}}],"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Ahn</w:t>
      </w:r>
      <w:proofErr w:type="spellEnd"/>
      <w:r w:rsidR="00EA2D36" w:rsidRPr="00EA2D36">
        <w:rPr>
          <w:rFonts w:ascii="Calibri" w:hAnsi="Calibri" w:cs="Calibri"/>
        </w:rPr>
        <w:t xml:space="preserve">, </w:t>
      </w:r>
      <w:proofErr w:type="spellStart"/>
      <w:r w:rsidR="00EA2D36" w:rsidRPr="00EA2D36">
        <w:rPr>
          <w:rFonts w:ascii="Calibri" w:hAnsi="Calibri" w:cs="Calibri"/>
        </w:rPr>
        <w:t>Jeong</w:t>
      </w:r>
      <w:proofErr w:type="spellEnd"/>
      <w:r w:rsidR="00EA2D36" w:rsidRPr="00EA2D36">
        <w:rPr>
          <w:rFonts w:ascii="Calibri" w:hAnsi="Calibri" w:cs="Calibri"/>
        </w:rPr>
        <w:t>, et Kim 2012)</w:t>
      </w:r>
      <w:r w:rsidR="00EA2D36">
        <w:fldChar w:fldCharType="end"/>
      </w:r>
      <w:r>
        <w:t>.</w:t>
      </w:r>
    </w:p>
    <w:p w:rsidR="00011C53" w:rsidRDefault="00011C53" w:rsidP="00011C53">
      <w:pPr>
        <w:jc w:val="both"/>
      </w:pPr>
      <w:r w:rsidRPr="00FB5926">
        <w:t>Comparaison de la cause du décès entre les</w:t>
      </w:r>
      <w:r w:rsidR="00720967" w:rsidRPr="00FB5926">
        <w:t xml:space="preserve"> ER</w:t>
      </w:r>
      <w:r w:rsidRPr="00FB5926">
        <w:t xml:space="preserve"> et les hommes coréens de la population générale.</w:t>
      </w:r>
      <w:r w:rsidR="00FB5926">
        <w:t xml:space="preserve"> 3 catégories selon l’ancienneté :</w:t>
      </w:r>
      <w:r>
        <w:t xml:space="preserve"> &gt;20 ans</w:t>
      </w:r>
      <w:r w:rsidR="00FB5926">
        <w:t xml:space="preserve">, </w:t>
      </w:r>
      <w:r>
        <w:t>entre 10 et 20 ans</w:t>
      </w:r>
      <w:r w:rsidR="00FB5926">
        <w:t xml:space="preserve"> et </w:t>
      </w:r>
      <w:r>
        <w:t>&lt; 10 ans</w:t>
      </w:r>
      <w:r w:rsidR="00FB5926">
        <w:t>.</w:t>
      </w:r>
    </w:p>
    <w:p w:rsidR="00011C53" w:rsidRDefault="00011C53" w:rsidP="00011C53">
      <w:pPr>
        <w:jc w:val="both"/>
      </w:pPr>
      <w:r>
        <w:t>Cohorte de 33 442 hommes ER employés entre 1980 et 2007 et non décédés depuis 1991. Etude du registre des décès et suivi de la mortalité entre 1992 et 2007.</w:t>
      </w:r>
      <w:r w:rsidR="00FB5926">
        <w:t xml:space="preserve"> Exclusion des femmes (&lt;5%).</w:t>
      </w:r>
    </w:p>
    <w:p w:rsidR="00011C53" w:rsidRPr="00C44EC9" w:rsidRDefault="00011C53" w:rsidP="00C03DBC">
      <w:pPr>
        <w:spacing w:after="0"/>
        <w:jc w:val="both"/>
        <w:rPr>
          <w:u w:val="single"/>
        </w:rPr>
      </w:pPr>
      <w:r w:rsidRPr="00C44EC9">
        <w:rPr>
          <w:u w:val="single"/>
        </w:rPr>
        <w:t>Résultats :</w:t>
      </w:r>
    </w:p>
    <w:p w:rsidR="00F179B5" w:rsidRDefault="00F179B5" w:rsidP="00011C53">
      <w:pPr>
        <w:jc w:val="both"/>
      </w:pPr>
      <w:r>
        <w:t>Age moyen 41.3 ans et ancienneté 15.2 ans. La majeure partie de la cohorte est pompier (88.1%).</w:t>
      </w:r>
      <w:r w:rsidR="008070BB">
        <w:t xml:space="preserve"> 485 décès durant la période de suivi.</w:t>
      </w:r>
    </w:p>
    <w:p w:rsidR="00011C53" w:rsidRDefault="00011C53" w:rsidP="00011C53">
      <w:pPr>
        <w:jc w:val="both"/>
      </w:pPr>
      <w:r>
        <w:t xml:space="preserve">Dans l'ensemble </w:t>
      </w:r>
      <w:r w:rsidR="00F179B5">
        <w:t xml:space="preserve">la mortalité toutes causes </w:t>
      </w:r>
      <w:r>
        <w:t>(SMR = 0,43, IC 95% = 0,39</w:t>
      </w:r>
      <w:r w:rsidR="00F179B5">
        <w:t>-</w:t>
      </w:r>
      <w:r>
        <w:t>0,47)</w:t>
      </w:r>
      <w:r w:rsidR="00F179B5">
        <w:t xml:space="preserve"> et par cancers </w:t>
      </w:r>
      <w:r>
        <w:t>étaient significativement plus faible chez les ER comparativement à la population masculine coréenne.</w:t>
      </w:r>
      <w:r w:rsidR="00F179B5">
        <w:t xml:space="preserve"> </w:t>
      </w:r>
      <w:r w:rsidR="00F179B5" w:rsidRPr="00F179B5">
        <w:t xml:space="preserve">La mortalité due aux </w:t>
      </w:r>
      <w:r w:rsidR="00F179B5">
        <w:t>pathologies</w:t>
      </w:r>
      <w:r w:rsidR="00F179B5" w:rsidRPr="00F179B5">
        <w:t xml:space="preserve"> </w:t>
      </w:r>
      <w:r w:rsidR="00F179B5">
        <w:t>cardiovasculaires</w:t>
      </w:r>
      <w:r w:rsidR="00F179B5" w:rsidRPr="00F179B5">
        <w:t xml:space="preserve"> (</w:t>
      </w:r>
      <w:r w:rsidR="00F179B5">
        <w:t>SMR = 0,38, IC 95% = 0,10-0,98)</w:t>
      </w:r>
      <w:r w:rsidR="00F179B5" w:rsidRPr="00F179B5">
        <w:t xml:space="preserve"> était significativement plus faible chez les</w:t>
      </w:r>
      <w:r w:rsidR="00F179B5">
        <w:t xml:space="preserve"> ER</w:t>
      </w:r>
      <w:r w:rsidR="00F179B5" w:rsidRPr="00F179B5">
        <w:t xml:space="preserve"> non-pompiers.</w:t>
      </w:r>
    </w:p>
    <w:p w:rsidR="00011C53" w:rsidRDefault="00011C53" w:rsidP="00011C53">
      <w:pPr>
        <w:jc w:val="both"/>
      </w:pPr>
      <w:r>
        <w:t>La mortalité dû à l'exposition à la fumée, au feu et aux flammes (SMR = 3,11, CI 95% = 1,87 à 4,85) était significativement augmentée chez les ER</w:t>
      </w:r>
      <w:r w:rsidR="00F179B5">
        <w:t xml:space="preserve"> (pompiers ou non)</w:t>
      </w:r>
      <w:r>
        <w:t>.</w:t>
      </w:r>
    </w:p>
    <w:p w:rsidR="00011C53" w:rsidRDefault="00C03DBC" w:rsidP="00011C53">
      <w:pPr>
        <w:jc w:val="both"/>
      </w:pPr>
      <w:r>
        <w:t>Après ajustement, il est constaté une augmentation  de la mortalité t</w:t>
      </w:r>
      <w:r w:rsidRPr="00C03DBC">
        <w:t xml:space="preserve">outes les causes (ARR = 1,46, IC 95% = 1,13-1,89) et </w:t>
      </w:r>
      <w:r>
        <w:t xml:space="preserve">de </w:t>
      </w:r>
      <w:r w:rsidRPr="00C03DBC">
        <w:t>maladie</w:t>
      </w:r>
      <w:r>
        <w:t>s</w:t>
      </w:r>
      <w:r w:rsidRPr="00C03DBC">
        <w:t xml:space="preserve"> non maligne (ARR = 1,65, IC 95% = 1,16-2,33)</w:t>
      </w:r>
      <w:r>
        <w:t xml:space="preserve"> chez les pompiers employés &gt;</w:t>
      </w:r>
      <w:r w:rsidRPr="00C03DBC">
        <w:t xml:space="preserve"> 20 ans. L</w:t>
      </w:r>
      <w:r>
        <w:t>a survenue d’un</w:t>
      </w:r>
      <w:r w:rsidRPr="00C03DBC">
        <w:t xml:space="preserve"> cancer ARR = 1,54, IC 95% = 1,02-2,31) et la leucémie (ARR = 83,65, IC 95% = 2,21-3, 166,29) ont également été significativement plus élevés </w:t>
      </w:r>
      <w:r>
        <w:t>chez</w:t>
      </w:r>
      <w:r w:rsidRPr="00C03DBC">
        <w:t xml:space="preserve"> les pompiers employés</w:t>
      </w:r>
      <w:r>
        <w:t xml:space="preserve"> &gt;</w:t>
      </w:r>
      <w:r w:rsidRPr="00C03DBC">
        <w:t xml:space="preserve"> 20 ans. Les blessures, les intoxications et les causes externes de mortalité (ARR = 3,13, IC 95% = 1,18-5,46) </w:t>
      </w:r>
      <w:r>
        <w:t>ainsi que</w:t>
      </w:r>
      <w:r w:rsidRPr="00C03DBC">
        <w:t xml:space="preserve"> l'automutilation intentionnelle (ARR = 2,57, IC 95% = 1,01-6,64) </w:t>
      </w:r>
      <w:r>
        <w:t>étaient</w:t>
      </w:r>
      <w:r w:rsidRPr="00C03DBC">
        <w:t xml:space="preserve"> également significativement plus élevés chez les pompiers employés</w:t>
      </w:r>
      <w:r>
        <w:t xml:space="preserve"> &gt;</w:t>
      </w:r>
      <w:r w:rsidRPr="00C03DBC">
        <w:t xml:space="preserve"> 20 ans</w:t>
      </w:r>
      <w:r w:rsidR="00011C53">
        <w:t>.</w:t>
      </w:r>
    </w:p>
    <w:p w:rsidR="00011C53" w:rsidRPr="00C44EC9" w:rsidRDefault="00011C53" w:rsidP="00C03DBC">
      <w:pPr>
        <w:spacing w:after="0"/>
        <w:jc w:val="both"/>
        <w:rPr>
          <w:u w:val="single"/>
        </w:rPr>
      </w:pPr>
      <w:r w:rsidRPr="00C44EC9">
        <w:rPr>
          <w:u w:val="single"/>
        </w:rPr>
        <w:t>Discussion :</w:t>
      </w:r>
    </w:p>
    <w:p w:rsidR="00011C53" w:rsidRDefault="00011C53" w:rsidP="00011C53">
      <w:pPr>
        <w:jc w:val="both"/>
      </w:pPr>
      <w:r>
        <w:t>Les ER ont un haut niveau de condition physique, une meilleure hygiène de vie et un suivi médical / population générale -&gt;</w:t>
      </w:r>
      <w:r w:rsidR="008070BB">
        <w:t xml:space="preserve"> Effet travailleur en bonne santé =</w:t>
      </w:r>
      <w:r>
        <w:t xml:space="preserve"> Biais de l’étude (notamment pour la comparaison du taux de mortalité par IDM).</w:t>
      </w:r>
    </w:p>
    <w:p w:rsidR="008070BB" w:rsidRDefault="008070BB" w:rsidP="00011C53">
      <w:pPr>
        <w:jc w:val="both"/>
      </w:pPr>
      <w:r w:rsidRPr="008070BB">
        <w:t>Une augmentation de la mortalité due à tous les cas de cancer et de traumatisme externe, d'intoxication et de causes externes chez les pompiers employés</w:t>
      </w:r>
      <w:r>
        <w:t xml:space="preserve"> &gt;</w:t>
      </w:r>
      <w:r w:rsidRPr="008070BB">
        <w:t xml:space="preserve"> 20 ans par rapport aux pompiers employés &lt;10 ans suggère une exposition professionnelle</w:t>
      </w:r>
      <w:r>
        <w:t>.</w:t>
      </w:r>
    </w:p>
    <w:p w:rsidR="00011C53" w:rsidRDefault="00011C53">
      <w:r>
        <w:br w:type="page"/>
      </w:r>
    </w:p>
    <w:p w:rsidR="007178E1" w:rsidRPr="000842D0" w:rsidRDefault="000842D0" w:rsidP="008A0075">
      <w:pPr>
        <w:pStyle w:val="Titre2"/>
        <w:numPr>
          <w:ilvl w:val="0"/>
          <w:numId w:val="16"/>
        </w:numPr>
        <w:rPr>
          <w:lang w:val="en-US"/>
        </w:rPr>
      </w:pPr>
      <w:bookmarkStart w:id="25" w:name="_Toc491027447"/>
      <w:r w:rsidRPr="000842D0">
        <w:rPr>
          <w:lang w:val="en-US"/>
        </w:rPr>
        <w:t>French Firefighter Mortality: Analysis Over a 30-year Period</w:t>
      </w:r>
      <w:r w:rsidR="008A0075">
        <w:rPr>
          <w:lang w:val="en-US"/>
        </w:rPr>
        <w:t xml:space="preserve"> – </w:t>
      </w:r>
      <w:proofErr w:type="spellStart"/>
      <w:r w:rsidR="008A0075">
        <w:rPr>
          <w:lang w:val="en-US"/>
        </w:rPr>
        <w:t>Amadeo</w:t>
      </w:r>
      <w:proofErr w:type="spellEnd"/>
      <w:r w:rsidR="008A0075">
        <w:rPr>
          <w:lang w:val="en-US"/>
        </w:rPr>
        <w:t xml:space="preserve"> – Am J Industrial Med 2015</w:t>
      </w:r>
      <w:bookmarkEnd w:id="25"/>
    </w:p>
    <w:p w:rsidR="000842D0" w:rsidRPr="0015240F" w:rsidRDefault="00EA2D36" w:rsidP="000842D0">
      <w:r>
        <w:fldChar w:fldCharType="begin"/>
      </w:r>
      <w:r>
        <w:instrText xml:space="preserve"> ADDIN ZOTERO_ITEM CSL_CITATION {"citationID":"oD79UYGh","properties":{"formattedCitation":"(Amadeo et al. 2015)","plainCitation":"(Amadeo et al. 2015)","noteIndex":0},"citationItems":[{"id":108,"uris":["http://zotero.org/users/4687044/items/I7TWDYMK"],"uri":["http://zotero.org/users/4687044/items/I7TWDYMK"],"itemData":{"id":108,"type":"article-journal","title":"French firefighter mortality: analysis over a 30-year period","container-title":"Am J Ind Med","page":"437-43","volume":"58","issue":"4","archive_location":"25708859","abstract":"To explore mortality of French professional male firefighters.|Standardized mortality ratios (SMR) were calculated for 10,829 professional male firefighters employed in 1979 and compared with the French male population between 1979-2008. Firefighters were identified from 89 French administrative departments (93% of population).|One thousand six hundred forty two deaths were identified, representing significantly lower all-cause mortality than in the general population (SMR = 0.81; 95%CI: 0.77-0.85). SMR increased with age and was not different from 1 for firefighters &gt;70 years. No significant excess of mortality was observed for any specific cause, but a greater number of deaths than expected were found for various digestive neoplasms (rectum/anus, pancreas, buccal-pharynx, stomach, liver, and larynx).|We observed lower all and leading-cause mortality likely due to the healthy worker effect in this cohort, with diseases of the respiratory system considerably lower (SMR = 0.57). Non-significant excesses for digestive neoplasms are notable, but should not be over-interpreted at this stage.","DOI":"10.1002/ajim.22434","ISSN":"1097-0274","shortTitle":"French firefighter mortality: analysis over a 30-year period","language":"eng","author":[{"family":"Amadeo","given":"B."},{"family":"Marchand","given":"J. L."},{"family":"Moisan","given":"F."},{"family":"Donnadieu","given":"S."},{"family":"Gaëlle","given":"C."},{"family":"Simone","given":"M. P."},{"family":"Lembeye","given":"C."},{"family":"Imbernon","given":"E."},{"family":"Brochard","given":"P."}],"issued":{"date-parts":[["2015",4]]}}}],"schema":"https://github.com/citation-style-language/schema/raw/master/csl-citation.json"} </w:instrText>
      </w:r>
      <w:r>
        <w:fldChar w:fldCharType="separate"/>
      </w:r>
      <w:r w:rsidRPr="00EA2D36">
        <w:rPr>
          <w:rFonts w:ascii="Calibri" w:hAnsi="Calibri" w:cs="Calibri"/>
        </w:rPr>
        <w:t>(Amadeo et al. 2015)</w:t>
      </w:r>
      <w:r>
        <w:fldChar w:fldCharType="end"/>
      </w:r>
    </w:p>
    <w:p w:rsidR="00827542" w:rsidRDefault="00827542" w:rsidP="008A0075">
      <w:r>
        <w:t>Les études antérieures s’accordent sur la baisse de mortalité globale chez les SP par rapport à la population générale (groupe contrôle grandement discutable). En revanche, une augmentation des taux de mortalité liée à certains cancers a été observée</w:t>
      </w:r>
      <w:r w:rsidR="00EA2D36">
        <w:t xml:space="preserve"> </w:t>
      </w:r>
      <w:r w:rsidR="00EA2D36">
        <w:fldChar w:fldCharType="begin"/>
      </w:r>
      <w:r w:rsidR="00EA2D36">
        <w:instrText xml:space="preserve"> ADDIN ZOTERO_ITEM CSL_CITATION {"citationID":"lumhXE2L","properties":{"formattedCitation":"(LeMasters et al. 2006)","plainCitation":"(LeMasters et al. 2006)","noteIndex":0},"citationItems":[{"id":349,"uris":["http://zotero.org/users/4687044/items/X9RAEBIT"],"uri":["http://zotero.org/users/4687044/items/X9RAEBIT"],"itemData":{"id":349,"type":"article-journal","title":"Cancer risk among firefighters: a review and meta-analysis of 32 studies","container-title":"J Occup Environ Med","page":"1189-202","volume":"48","issue":"11","archive_location":"17099456","abstract":"The objective of this study was to review 32 studies on firefighters and to quantitatively and qualitatively determine the cancer risk using a meta-analysis.|A comprehensive search of computerized databases and bibliographies from identified articles was performed. Three criteria used to assess the probable, possible, or unlikely risk for 21 cancers included pattern of meta-relative risks, study type, and heterogeneity testing.|The findings indicated that firefighters had a probable cancer risk for multiple myeloma with a summary risk estimate (SRE) of 1.53 and 95% confidence interval (CI) of 1.21-1.94, non-Hodgkin lymphoma (SRE = 1.51, 95% CI = 1.31-1.73), and prostate (SRE = 1.28; 95% CI = 1.15-1.43). Testicular cancer was upgraded to probable because it had the highest summary risk estimate (SRE = 2.02; 95% CI = 1.30-3.13). Eight additional cancers were listed as having a \"possible\" association with firefighting.|Our results confirm previous findings of an elevated metarelative risk for multiple myeloma among firefighters. In addition, a probable association with non-Hodgkin lymphoma, prostate, and testicular cancer was demonstrated.","DOI":"10.1097/01.jom.0000246229.68697.90","ISSN":"1076-2752","shortTitle":"Cancer risk among firefighters: a review and meta-analysis of 32 studies","language":"eng","author":[{"family":"LeMasters","given":"G. K."},{"family":"Genaidy","given":"A. M."},{"family":"Succop","given":"P."},{"family":"Deddens","given":"J."},{"family":"Sobeih","given":"T."},{"family":"Barriera-Viruet","given":"H."},{"family":"Dunning","given":"K."},{"family":"Lockey","given":"J."}],"issued":{"date-parts":[["2006",11]]}}}],"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LeMasters</w:t>
      </w:r>
      <w:proofErr w:type="spellEnd"/>
      <w:r w:rsidR="00EA2D36" w:rsidRPr="00EA2D36">
        <w:rPr>
          <w:rFonts w:ascii="Calibri" w:hAnsi="Calibri" w:cs="Calibri"/>
        </w:rPr>
        <w:t xml:space="preserve"> et al. 2006)</w:t>
      </w:r>
      <w:r w:rsidR="00EA2D36">
        <w:fldChar w:fldCharType="end"/>
      </w:r>
      <w:r>
        <w:t>. La profession de SP a été classée comme possiblement cancérigène (2B) pour les cancers des testicules, de la prostate et les lymphomes malins non Hodgkiniens</w:t>
      </w:r>
      <w:r w:rsidR="00EA2D36">
        <w:t xml:space="preserve"> </w:t>
      </w:r>
      <w:r w:rsidR="00EA2D36">
        <w:fldChar w:fldCharType="begin"/>
      </w:r>
      <w:r w:rsidR="00EA2D36">
        <w:instrText xml:space="preserve"> ADDIN ZOTERO_ITEM CSL_CITATION {"citationID":"UGMCk9Dw","properties":{"formattedCitation":"(Straif et al. 2007)","plainCitation":"(Straif et al. 2007)","noteIndex":0},"citationItems":[{"id":439,"uris":["http://zotero.org/users/4687044/items/PDF25KW9"],"uri":["http://zotero.org/users/4687044/items/PDF25KW9"],"itemData":{"id":439,"type":"article-journal","title":"Carcinogenicity of shift-work, painting, and fire-fighting","container-title":"Lancet Oncol","page":"1065-6","volume":"8","issue":"12","archive_location":"19271347","ISSN":"1474-5488","shortTitle":"Carcinogenicity of shift-work, painting, and fire-fighting","language":"eng","author":[{"family":"Straif","given":"K."},{"family":"Baan","given":"R."},{"family":"Grosse","given":"Y."},{"family":"Secretan","given":"B."},{"family":"El Ghissassi","given":"F."},{"family":"Bouvard","given":"V."},{"family":"Altieri","given":"A."},{"family":"Benbrahim-Tallaa","given":"L."},{"family":"Cogliano","given":"V."},{"family":"Group","given":"WHO International Agency For Research on Cancer Monograph Working"}],"issued":{"date-parts":[["2007",12]]}}}],"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Straif</w:t>
      </w:r>
      <w:proofErr w:type="spellEnd"/>
      <w:r w:rsidR="00EA2D36" w:rsidRPr="00EA2D36">
        <w:rPr>
          <w:rFonts w:ascii="Calibri" w:hAnsi="Calibri" w:cs="Calibri"/>
        </w:rPr>
        <w:t xml:space="preserve"> et al. 2007)</w:t>
      </w:r>
      <w:r w:rsidR="00EA2D36">
        <w:fldChar w:fldCharType="end"/>
      </w:r>
      <w:r>
        <w:t>.</w:t>
      </w:r>
    </w:p>
    <w:p w:rsidR="008A0075" w:rsidRPr="008A0075" w:rsidRDefault="008A0075" w:rsidP="008A0075">
      <w:r>
        <w:t>Le but de l’étude était d’e</w:t>
      </w:r>
      <w:r w:rsidRPr="008A0075">
        <w:t>xplorer la mortalité des pompiers professionnels français.</w:t>
      </w:r>
    </w:p>
    <w:p w:rsidR="008A0075" w:rsidRPr="008A0075" w:rsidRDefault="008A0075" w:rsidP="008A0075">
      <w:r>
        <w:t>Les auteurs ont calculé l</w:t>
      </w:r>
      <w:r w:rsidRPr="008A0075">
        <w:t>es taux de mortalité normalisés (SMR) pour 10 829 pompiers professionnels masculins employés en 1979 et comparés à la population masculine française entre 1979 et 2008</w:t>
      </w:r>
      <w:r w:rsidR="00827542">
        <w:t xml:space="preserve"> (Cohorte C-</w:t>
      </w:r>
      <w:proofErr w:type="spellStart"/>
      <w:r w:rsidR="00827542">
        <w:t>Prim</w:t>
      </w:r>
      <w:proofErr w:type="spellEnd"/>
      <w:r w:rsidR="00827542">
        <w:t>)</w:t>
      </w:r>
      <w:r w:rsidRPr="008A0075">
        <w:t xml:space="preserve">. Les pompiers ont été identifiés </w:t>
      </w:r>
      <w:r>
        <w:t>dans</w:t>
      </w:r>
      <w:r w:rsidRPr="008A0075">
        <w:t xml:space="preserve"> 89 départements administratifs français (93% de la population).</w:t>
      </w:r>
    </w:p>
    <w:p w:rsidR="008A0075" w:rsidRPr="008A0075" w:rsidRDefault="008A0075" w:rsidP="008A0075">
      <w:pPr>
        <w:rPr>
          <w:u w:val="single"/>
        </w:rPr>
      </w:pPr>
      <w:r w:rsidRPr="008A0075">
        <w:rPr>
          <w:u w:val="single"/>
        </w:rPr>
        <w:t>Résultats :</w:t>
      </w:r>
    </w:p>
    <w:p w:rsidR="008A0075" w:rsidRPr="008A0075" w:rsidRDefault="00827542" w:rsidP="008A0075">
      <w:r>
        <w:t xml:space="preserve">L’âge moyen en 1979 était de 30 ans. En 2008, 77% de la cohorte avait cessé son activité après en moyenne 29 ans de service. </w:t>
      </w:r>
      <w:r w:rsidR="008A0075">
        <w:t>1642 décès</w:t>
      </w:r>
      <w:r w:rsidR="008A0075" w:rsidRPr="008A0075">
        <w:t xml:space="preserve"> ont été identifiés, ce qui repré</w:t>
      </w:r>
      <w:r w:rsidR="008A0075">
        <w:t>sente une mortalité de toutes</w:t>
      </w:r>
      <w:r w:rsidR="008A0075" w:rsidRPr="008A0075">
        <w:t xml:space="preserve"> causes nettement plus faible que dans la population générale (SMR 0,8%, IC à 95%: 0,77-0,85).</w:t>
      </w:r>
      <w:r>
        <w:t xml:space="preserve"> Le </w:t>
      </w:r>
      <w:proofErr w:type="gramStart"/>
      <w:r>
        <w:t>cancers</w:t>
      </w:r>
      <w:proofErr w:type="gramEnd"/>
      <w:r>
        <w:t xml:space="preserve"> était responsable dans 45% des cas, pulmonaire dans 25% des cas.</w:t>
      </w:r>
      <w:r w:rsidR="008A0075" w:rsidRPr="008A0075">
        <w:t xml:space="preserve"> Le SMR a augmenté avec l'âge et n'était pas différent de 1 pour les pompiers de 70 ans. Aucun excès significatif de mortalité n'a été observé pour une cause spécifique, mais un nombre plus important de décès que prévu a été trouvé pour différents </w:t>
      </w:r>
      <w:r w:rsidR="008A0075">
        <w:t>cancers</w:t>
      </w:r>
      <w:r w:rsidR="008A0075" w:rsidRPr="008A0075">
        <w:t xml:space="preserve"> digestifs (rectum / anus, pancréas, buccal-pharynx, estomac, foie et larynx).</w:t>
      </w:r>
    </w:p>
    <w:p w:rsidR="008A0075" w:rsidRPr="008A0075" w:rsidRDefault="008A0075" w:rsidP="008A0075">
      <w:pPr>
        <w:rPr>
          <w:u w:val="single"/>
        </w:rPr>
      </w:pPr>
      <w:r w:rsidRPr="008A0075">
        <w:rPr>
          <w:u w:val="single"/>
        </w:rPr>
        <w:t>Discussion :</w:t>
      </w:r>
    </w:p>
    <w:p w:rsidR="008A0075" w:rsidRDefault="008A0075" w:rsidP="008A0075">
      <w:r>
        <w:t>U</w:t>
      </w:r>
      <w:r w:rsidRPr="008A0075">
        <w:t xml:space="preserve">ne diminution de la mortalité toutes causes </w:t>
      </w:r>
      <w:r>
        <w:t>était observée. A</w:t>
      </w:r>
      <w:r w:rsidRPr="008A0075">
        <w:t xml:space="preserve"> cause de l'effet de travail </w:t>
      </w:r>
      <w:r>
        <w:t>en bonne santé</w:t>
      </w:r>
      <w:r w:rsidRPr="008A0075">
        <w:t xml:space="preserve"> </w:t>
      </w:r>
      <w:r>
        <w:t>dans</w:t>
      </w:r>
      <w:r w:rsidRPr="008A0075">
        <w:t xml:space="preserve"> cette cohorte</w:t>
      </w:r>
      <w:r w:rsidR="00EA2D36">
        <w:t xml:space="preserve"> </w:t>
      </w:r>
      <w:r w:rsidR="00EA2D36">
        <w:fldChar w:fldCharType="begin"/>
      </w:r>
      <w:r w:rsidR="00EA2D36">
        <w:instrText xml:space="preserve"> ADDIN ZOTERO_ITEM CSL_CITATION {"citationID":"srz9OrFB","properties":{"formattedCitation":"(Goldberg et Luce 2001)","plainCitation":"(Goldberg et Luce 2001)","noteIndex":0},"citationItems":[{"id":263,"uris":["http://zotero.org/users/4687044/items/IUN22GHA"],"uri":["http://zotero.org/users/4687044/items/IUN22GHA"],"itemData":{"id":263,"type":"article-journal","title":"[Selection effects in epidemiological cohorts: nature, causes and consequences]","container-title":"Rev Epidemiol Sante Publique","page":"477-92","volume":"49","issue":"5","archive_location":"11845097","abstract":"Selection effects in cohort studies occur when the population observed over time differs from the target population due to the inclusion or follow-up of the subjects. Selection effects may bias the estimation of the frequency of the disease and of the exposure of interest, or the estimation of the association between disease and exposure. In industrial cohorts, where subjects are not volunteers, the reasons why they were hired and they stay working in a company are often linked with lifestyle factors or health problems that can be associated with the diseases or the exposures of interest. This phenomenon is known as the \"healthy worker effect\". When the cohort includes volunteers, other selection effects associated with the reasons why the individuals participate in the study and stay in the cohort may occur. The time course of both exposure of interest and health status during follow-up may also be associated with the probability of staying in the cohort. We describe the main components of the various selection effects associated with inclusion of the subjects at baseline, with their follow-up during the observation of the cohort, and we examine the main components of the selection effects and their consequences.","ISSN":"0398-7620","shortTitle":"[Selection effects in epidemiological cohorts: nature, causes and consequences]","language":"fre","author":[{"family":"Goldberg","given":"M."},{"family":"Luce","given":"D."}],"issued":{"date-parts":[["2001",10]]}}}],"schema":"https://github.com/citation-style-language/schema/raw/master/csl-citation.json"} </w:instrText>
      </w:r>
      <w:r w:rsidR="00EA2D36">
        <w:fldChar w:fldCharType="separate"/>
      </w:r>
      <w:r w:rsidR="00EA2D36" w:rsidRPr="00EA2D36">
        <w:rPr>
          <w:rFonts w:ascii="Calibri" w:hAnsi="Calibri" w:cs="Calibri"/>
        </w:rPr>
        <w:t>(Goldberg et Luce 2001)</w:t>
      </w:r>
      <w:r w:rsidR="00EA2D36">
        <w:fldChar w:fldCharType="end"/>
      </w:r>
      <w:r w:rsidRPr="008A0075">
        <w:t>, les maladies du système respiratoire étant considérablement plus faibles (SMR 0,4%). Les excès non significatifs pour les néoplas</w:t>
      </w:r>
      <w:r w:rsidR="00827542">
        <w:t xml:space="preserve">ies </w:t>
      </w:r>
      <w:proofErr w:type="gramStart"/>
      <w:r w:rsidR="00827542">
        <w:t>digestive</w:t>
      </w:r>
      <w:r w:rsidRPr="008A0075">
        <w:t>s</w:t>
      </w:r>
      <w:proofErr w:type="gramEnd"/>
      <w:r w:rsidRPr="008A0075">
        <w:t xml:space="preserve"> sont notables, mais ne doivent pas être sur-interprétés à ce stade</w:t>
      </w:r>
      <w:r w:rsidR="00827542">
        <w:t>.</w:t>
      </w:r>
    </w:p>
    <w:p w:rsidR="00827542" w:rsidRDefault="00E62211" w:rsidP="008A0075">
      <w:r>
        <w:t>Nous pouvons regretter l’absence de mesure du degré d’exposition.</w:t>
      </w:r>
    </w:p>
    <w:p w:rsidR="00E62211" w:rsidRPr="008A0075" w:rsidRDefault="00E62211" w:rsidP="008A0075">
      <w:r>
        <w:t xml:space="preserve">Il est constaté une baisse des atteintes respiratoires par rapport à la population générale, lorsque qu’un comparateur plus adapté est choisi (policiers) une augmentation est constatée </w:t>
      </w:r>
      <w:r w:rsidR="00EA2D36">
        <w:fldChar w:fldCharType="begin"/>
      </w:r>
      <w:r w:rsidR="00EA2D36">
        <w:instrText xml:space="preserve"> ADDIN ZOTERO_ITEM CSL_CITATION {"citationID":"mwh21tqC","properties":{"formattedCitation":"(Ros\\uc0\\u233{}nstock et al. 1990)","plainCitation":"(Rosénstock et al. 1990)","noteIndex":0},"citationItems":[{"id":398,"uris":["http://zotero.org/users/4687044/items/3JM8VZXN"],"uri":["http://zotero.org/users/4687044/items/3JM8VZXN"],"itemData":{"id":398,"type":"article-journal","title":"Respiratory mortality among firefighters","container-title":"Br J Ind Med","page":"462-5","volume":"47","issue":"7","archive_location":"2383515","abstract":"Although firefighters have been shown in some studies to suffer chronic respiratory morbidity from their occupational exposures, an increased risk for dying from non-malignant respiratory diseases has not been documented in any previous retrospective cohort mortality study. In order to assess the possibility that an unusually strong \"healthy worker effect\" among firefighters might mask this increased risk, a mortality analysis of firefighters was carried out in three cities in relation to the United States population and also to a comparison cohort of police officers. The firefighters were employed between 1945 and 1980 and experienced 886 deaths by 1 January 1984; compared with the United States population they had a significantly reduced risk of dying from all causes (SMR = 82, 95% confidence interval, 77-87), and from non-malignant circulatory diseases (SMR = 81, 95% confidence interval 73-89), but no significant difference in risk of non-malignant respiratory diseases (SMR = 88, 95% confidence interval 66-117). Compared with police, the firefighters experienced a trend toward improved mortality outcomes for all causes investigated (SMR = 82), but they had an excess of deaths from non-malignant respiratory diseases (SMR = 141). The results indicate that firefighters are probably at increased risk for dying from non-malignant respiratory diseases; this increased risk may have been missed in previous studies because of the limitations of using a general reference population.","ISSN":"0007-1072","shortTitle":"Respiratory mortality among firefighters","language":"eng","author":[{"family":"Rosénstock","given":"L."},{"family":"Demers","given":"P."},{"family":"Heyer","given":"N. J."},{"family":"Barnhart","given":"S."}],"issued":{"date-parts":[["1990",7]]}}}],"schema":"https://github.com/citation-style-language/schema/raw/master/csl-citation.json"} </w:instrText>
      </w:r>
      <w:r w:rsidR="00EA2D36">
        <w:fldChar w:fldCharType="separate"/>
      </w:r>
      <w:r w:rsidR="00EA2D36" w:rsidRPr="00EA2D36">
        <w:rPr>
          <w:rFonts w:ascii="Calibri" w:hAnsi="Calibri" w:cs="Calibri"/>
          <w:szCs w:val="24"/>
        </w:rPr>
        <w:t>(</w:t>
      </w:r>
      <w:proofErr w:type="spellStart"/>
      <w:r w:rsidR="00EA2D36" w:rsidRPr="00EA2D36">
        <w:rPr>
          <w:rFonts w:ascii="Calibri" w:hAnsi="Calibri" w:cs="Calibri"/>
          <w:szCs w:val="24"/>
        </w:rPr>
        <w:t>Rosénstock</w:t>
      </w:r>
      <w:proofErr w:type="spellEnd"/>
      <w:r w:rsidR="00EA2D36" w:rsidRPr="00EA2D36">
        <w:rPr>
          <w:rFonts w:ascii="Calibri" w:hAnsi="Calibri" w:cs="Calibri"/>
          <w:szCs w:val="24"/>
        </w:rPr>
        <w:t xml:space="preserve"> et al. 1990)</w:t>
      </w:r>
      <w:r w:rsidR="00EA2D36">
        <w:fldChar w:fldCharType="end"/>
      </w:r>
      <w:r w:rsidR="00EA2D36">
        <w:t>.</w:t>
      </w:r>
    </w:p>
    <w:p w:rsidR="008A0075" w:rsidRPr="008A0075" w:rsidRDefault="00E62211" w:rsidP="000842D0">
      <w:r>
        <w:t>Les facteurs de confusion pouvant être retenus sont : le régime alimentaire et la consommation d’alcool qui peuvent augmenter la fréquence des cancers digestifs</w:t>
      </w:r>
      <w:r w:rsidR="00EA2D36">
        <w:t xml:space="preserve"> </w:t>
      </w:r>
      <w:r w:rsidR="00EA2D36">
        <w:fldChar w:fldCharType="begin"/>
      </w:r>
      <w:r w:rsidR="00EA2D36">
        <w:instrText xml:space="preserve"> ADDIN ZOTERO_ITEM CSL_CITATION {"citationID":"IBOw77S0","properties":{"formattedCitation":"(Murphy et Volinn 1999; Munir et al. 2012)","plainCitation":"(Murphy et Volinn 1999; Munir et al. 2012)","noteIndex":0},"citationItems":[{"id":377,"uris":["http://zotero.org/users/4687044/items/JYGFHSMU"],"uri":["http://zotero.org/users/4687044/items/JYGFHSMU"],"itemData":{"id":377,"type":"article-journal","title":"Is occupational low back pain on the rise?","container-title":"Spine (Phila Pa 1976)","page":"691-7","volume":"24","issue":"7","archive_location":"10209800","abstract":"A retrospective analysis of back pain claim data from two sources, a workers' compensation provider and Washington State Department of Labor and Industries. The Workers' Compensation Provider claim data were examined over a 9-year period, 1987-1995, and the Washington claim data were examined over a 5-year period, 1991-1995. In addition, a third source of data, reports of back pain from the the Bureau of Labor Statistics, was examined over a 4-year period, 1992-1995.|To characterize occupational low back pain trends in the United States. More specifically, trends in back pain rates and costs as well as back injury rates from the Bureau of Labor Statistics were discerned.|The literature often refers to a recent rise in occupational low back pain. However, the question is: Do empirical data support this notion?|Retrospective analysis of workers' compensation provider, Washington State, and Bureau of Labor Statistics data.|The U.S. estimate of the annual low back pain claim rate decreased 34% between 1987 and 1995, although the trend was not monotonic. There was a sharper decrease in the U.S. estimate of the annual low back pain claim costs during this time (58%). In 1995, however, occupational low back pain remained a major problem in the U.S.: an estimated $8.8 billion was spent on low back pain claims, and the rate of filing low back pain claims was 1.8 per 100 workers.|Evidence of a rise in occupational low back pain was not discerned for the 8-year period studied. Data from three sources support this finding. However, occupational back pain remains a major problem in the U.S.","ISSN":"0362-2436","shortTitle":"Is occupational low back pain on the rise?","language":"eng","author":[{"family":"Murphy","given":"P. L."},{"family":"Volinn","given":"E."}],"issued":{"date-parts":[["1999",4]]}}},{"id":373,"uris":["http://zotero.org/users/4687044/items/F2AYZ2CE"],"uri":["http://zotero.org/users/4687044/items/F2AYZ2CE"],"itemData":{"id":373,"type":"article-journal","title":"Overweight and obesity in UK firefighters","container-title":"Occup Med (Lond)","page":"362-5","volume":"62","issue":"5","archive_location":"22679213","abstract":"Obesity among firefighters can present a hindrance to operational effectiveness. In North American studies, 80% of US firefighters are overweight or obese. No studies have explored obesity among firefighters in the UK, and it is unclear whether obesity is a problem among UK firefighters.|To establish the prevalence of obesity among a large sample of firefighters in the UK and to explore changes in body mass index (BMI) over a 3-year period.|The BMI and body composition of 735 male firefighters from a UK county fire and rescue service were assessed in 2008 and 2011.|In 2008, 65% of the firefighters were either overweight (54%) or obese (11%). In 2011, slightly fewer firefighters were overweight (53%), but the proportion classified as obese increased significantly to 13%. Those classified as normal weight in 2008 were more likely to have gained weight by 2011 in comparison with those categorized as obese at baseline. A lower proportion of firefighters were classified as high risk for obesity based on their waist circumference in 2008.|The proportion of firefighters who are either overweight or obese is lower in this UK sample than that found in US studies. Nevertheless, the proportion of UK firefighters classed as overweight was higher than that found in the general population samples from England. Given the negative implications of obesity for performance, there is a need for further investment in theory-based, sector-specific health promotion research and practice.","DOI":"10.1093/occmed/kqs077","ISSN":"1471-8405","shortTitle":"Overweight and obesity in UK firefighters","language":"eng","author":[{"family":"Munir","given":"F."},{"family":"Clemes","given":"S."},{"family":"Houdmont","given":"J."},{"family":"Randall","given":"R."}],"issued":{"date-parts":[["2012",7]]}}}],"schema":"https://github.com/citation-style-language/schema/raw/master/csl-citation.json"} </w:instrText>
      </w:r>
      <w:r w:rsidR="00EA2D36">
        <w:fldChar w:fldCharType="separate"/>
      </w:r>
      <w:r w:rsidR="00EA2D36" w:rsidRPr="00EA2D36">
        <w:rPr>
          <w:rFonts w:ascii="Calibri" w:hAnsi="Calibri" w:cs="Calibri"/>
        </w:rPr>
        <w:t xml:space="preserve">(Murphy et </w:t>
      </w:r>
      <w:proofErr w:type="spellStart"/>
      <w:r w:rsidR="00EA2D36" w:rsidRPr="00EA2D36">
        <w:rPr>
          <w:rFonts w:ascii="Calibri" w:hAnsi="Calibri" w:cs="Calibri"/>
        </w:rPr>
        <w:t>Volinn</w:t>
      </w:r>
      <w:proofErr w:type="spellEnd"/>
      <w:r w:rsidR="00EA2D36" w:rsidRPr="00EA2D36">
        <w:rPr>
          <w:rFonts w:ascii="Calibri" w:hAnsi="Calibri" w:cs="Calibri"/>
        </w:rPr>
        <w:t xml:space="preserve"> 1999; Munir et al. 2012)</w:t>
      </w:r>
      <w:r w:rsidR="00EA2D36">
        <w:fldChar w:fldCharType="end"/>
      </w:r>
      <w:r>
        <w:t>.</w:t>
      </w:r>
    </w:p>
    <w:p w:rsidR="000842D0" w:rsidRPr="008A0075" w:rsidRDefault="000842D0">
      <w:r w:rsidRPr="008A0075">
        <w:br w:type="page"/>
      </w:r>
    </w:p>
    <w:p w:rsidR="000842D0" w:rsidRDefault="000842D0" w:rsidP="000F28FF">
      <w:pPr>
        <w:pStyle w:val="Titre2"/>
        <w:numPr>
          <w:ilvl w:val="0"/>
          <w:numId w:val="16"/>
        </w:numPr>
        <w:rPr>
          <w:lang w:val="en-US"/>
        </w:rPr>
      </w:pPr>
      <w:bookmarkStart w:id="26" w:name="_Toc491027448"/>
      <w:r w:rsidRPr="000842D0">
        <w:rPr>
          <w:lang w:val="en-US"/>
        </w:rPr>
        <w:t>Mortality and cancer incidence in a pooled cohort of US firefighters from San Francisco, Chicago and Philadelphia (1950− 2009)</w:t>
      </w:r>
      <w:r w:rsidR="000F28FF">
        <w:rPr>
          <w:lang w:val="en-US"/>
        </w:rPr>
        <w:t xml:space="preserve"> – Daniels – </w:t>
      </w:r>
      <w:proofErr w:type="spellStart"/>
      <w:r w:rsidR="000F28FF">
        <w:rPr>
          <w:lang w:val="en-US"/>
        </w:rPr>
        <w:t>Occup</w:t>
      </w:r>
      <w:proofErr w:type="spellEnd"/>
      <w:r w:rsidR="000F28FF">
        <w:rPr>
          <w:lang w:val="en-US"/>
        </w:rPr>
        <w:t xml:space="preserve"> Environ Med 2013</w:t>
      </w:r>
      <w:bookmarkEnd w:id="26"/>
    </w:p>
    <w:p w:rsidR="000842D0" w:rsidRPr="0015240F" w:rsidRDefault="00EA2D36">
      <w:r>
        <w:fldChar w:fldCharType="begin"/>
      </w:r>
      <w:r>
        <w:instrText xml:space="preserve"> ADDIN ZOTERO_ITEM CSL_CITATION {"citationID":"62tTVRth","properties":{"formattedCitation":"(Daniels et al. 2014)","plainCitation":"(Daniels et al. 2014)","noteIndex":0},"citationItems":[{"id":182,"uris":["http://zotero.org/users/4687044/items/A3WXNVRE"],"uri":["http://zotero.org/users/4687044/items/A3WXNVRE"],"itemData":{"id":182,"type":"article-journal","title":"Mortality and cancer incidence in a pooled cohort of US firefighters from San Francisco, Chicago and Philadelphia (1950-2009)","container-title":"Occup Environ Med","page":"388-97","volume":"71","issue":"6","archive_location":"24142974","abstract":"To examine mortality patterns and cancer incidence in a pooled cohort of 29 993 US career firefighters employed since 1950 and followed through 2009.|Mortality and cancer incidence were evaluated by life table methods with the US population referent. Standardised mortality (SMR) and incidence (SIR) ratios were determined for 92 causes of death and 41 cancer incidence groupings. Analyses focused on 15 outcomes of a priori interest. Sensitivity analyses were conducted to examine the potential for significant bias.|Person-years at risk totalled 858 938 and 403 152 for mortality and incidence analyses, respectively. All-cause mortality was at expectation (SMR=0.99, 95% CI 0.97 to 1.01, n=12 028). There was excess cancer mortality (SMR=1.14, 95% CI 1.10 to 1.18, n=3285) and incidence (SIR=1.09, 95% CI 1.06 to 1.12, n=4461) comprised mainly of digestive (SMR=1.26, 95% CI 1.18 to 1.34, n=928; SIR=1.17, 95% CI 1.10 to 1.25, n=930) and respiratory (SMR=1.10, 95% CI 1.04 to 1.17, n=1096; SIR=1.16, 95% CI 1.08 to 1.24, n=813) cancers. Consistent with previous reports, modest elevations were observed in several solid cancers; however, evidence of excess lymphatic or haematopoietic cancers was lacking. This study is the first to report excess malignant mesothelioma (SMR=2.00, 95% CI 1.03 to 3.49, n=12; SIR=2.29, 95% CI 1.60 to 3.19, n=35) among US firefighters. Results appeared robust under differing assumptions and analytic techniques.|Our results provide evidence of a relation between firefighting and cancer. The new finding of excess malignant mesothelioma is noteworthy, given that asbestos exposure is a known hazard of firefighting.","DOI":"10.1136/oemed-2013-101662","ISSN":"1470-7926","shortTitle":"Mortality and cancer incidence in a pooled cohort of US firefighters from San Francisco, Chicago and Philadelphia (1950-2009)","language":"eng","author":[{"family":"Daniels","given":"R. D."},{"family":"Kubale","given":"T. L."},{"family":"Yiin","given":"J. H."},{"family":"Dahm","given":"M. M."},{"family":"Hales","given":"T. R."},{"family":"Baris","given":"D."},{"family":"Zahm","given":"S. H."},{"family":"Beaumont","given":"J. J."},{"family":"Waters","given":"K. M."},{"family":"Pinkerton","given":"L. E."}],"issued":{"date-parts":[["2014",6]]}}}],"schema":"https://github.com/citation-style-language/schema/raw/master/csl-citation.json"} </w:instrText>
      </w:r>
      <w:r>
        <w:fldChar w:fldCharType="separate"/>
      </w:r>
      <w:r w:rsidRPr="00EA2D36">
        <w:rPr>
          <w:rFonts w:ascii="Calibri" w:hAnsi="Calibri" w:cs="Calibri"/>
        </w:rPr>
        <w:t>(Daniels et al. 2014)</w:t>
      </w:r>
      <w:r>
        <w:fldChar w:fldCharType="end"/>
      </w:r>
    </w:p>
    <w:p w:rsidR="00ED2561" w:rsidRPr="00ED2561" w:rsidRDefault="00ED2561">
      <w:r w:rsidRPr="00ED2561">
        <w:t>Plusieurs études ont montré une augmentation de certains cancers chez les SP: cérébraux</w:t>
      </w:r>
      <w:r w:rsidR="00EA2D36">
        <w:t xml:space="preserve"> </w:t>
      </w:r>
      <w:r w:rsidR="00EA2D36">
        <w:fldChar w:fldCharType="begin"/>
      </w:r>
      <w:r w:rsidR="00EA2D36">
        <w:instrText xml:space="preserve"> ADDIN ZOTERO_ITEM CSL_CITATION {"citationID":"uzaEZK3u","properties":{"formattedCitation":"(Aronson, Tomlinson, et Smith 1994; Tornling, Gustavsson, et Hogstedt 1994; Vena et Fiedler 1987; Demers, Heyer, et Rosenstock 1992; Bates 2007; Kang et al. 2008)","plainCitation":"(Aronson, Tomlinson, et Smith 1994; Tornling, Gustavsson, et Hogstedt 1994; Vena et Fiedler 1987; Demers, Heyer, et Rosenstock 1992; Bates 2007; Kang et al. 2008)","noteIndex":0},"citationItems":[{"id":111,"uris":["http://zotero.org/users/4687044/items/772U9TBI"],"uri":["http://zotero.org/users/4687044/items/772U9TBI"],"itemData":{"id":111,"type":"article-journal","title":"Mortality among fire fighters in metropolitan Toronto","container-title":"Am J Ind Med","page":"89-101","volume":"26","issue":"1","archive_location":"8074127","abstract":"Fire fighters are exposed to substances which are recognized or suspected causal agents in cancer or heart disease. The purpose of this study was to determine whether or not fire fighters experience increased risk for any specific cause of death. A retrospective cohort study was conducted, with 5,995 subjects recruited from all six fire departments within Metropolitan Toronto. The mortality experience of the cohort was ascertained through computerized record linkage and compared to that of the male Ontario population specific to cause, age, and calendar period from 1950 through 1989. Average duration of follow-up was 21 years, and there were 777 deaths among the 5,414 males included in the analysis, giving an all-cause standardized mortality ratio of 95 (95% confidence interval: 88-102). Three specific causes of death exhibit statistically significant excesses (brain tumors, \"other\" malignant neoplasms, and aortic aneurysms). There are also slight increases in risk for some other sites of cancer, and for various diseases of the respiratory, circulatory, and digestive systems. This study is consistent with others in demonstrating that fire fighters experience increased risk of death from cancer of the brain, and in suggesting increased risk for various other causes of death.","ISSN":"0271-3586","shortTitle":"Mortality among fire fighters in metropolitan Toronto","language":"eng","author":[{"family":"Aronson","given":"K. J."},{"family":"Tomlinson","given":"G. A."},{"family":"Smith","given":"L."}],"issued":{"date-parts":[["1994",7]]}}},{"id":445,"uris":["http://zotero.org/users/4687044/items/IAV6CTAW"],"uri":["http://zotero.org/users/4687044/items/IAV6CTAW"],"itemData":{"id":445,"type":"article-journal","title":"Mortality and cancer incidence in Stockholm fire fighters","container-title":"Am J Ind Med","page":"219-28","volume":"25","issue":"2","archive_location":"8147394","abstract":"Fire fighters are exposed to irritating, asphyxiating, and toxic gases and aerosols, to psychological stress, and to physically demanding work. Due to differences in fire fighting techniques, exposure conditions for fire fighters differ among different countries. The purpose of this investigation was to study cancer incidence and mortality in fire fighters who have been working with fire fighting methods used in Sweden from the beginning of this century onwards. All male fire fighters employed for at least 1 year in the City of Stockholm during 1931-1983 were traced, and an index of the number of fires fought was calculated for each individual. The mortality during 1951-1986 (among 1, 116 fire fighters) was lower than expected (SMR = 82; 95% confidence interval 72-91) compared with local mortality rates, with a low mortality in circulatory diseases, obstructive lung diseases, violent deaths, and suicides. The cancer incidence in 1958-1986 was equal to the expected (SMR = 100; 95% confidence interval 83-119). However, an excess of stomach cancer (18 observed vs. 9.37 expected; SMR = 192, 95% CI 114-304) was observed. There was also a tendency for higher incidence and mortality in stomach and brain cancer with increasing number of fires. There were four deaths from brain cancer compared to 0.8 expected (SMR = 496; 95% CI 135-1270) in the highest exposure category. Fire fighters are, however, not systematically exposed to known stomach or brain carcinogens, and the results need confirmation in further studies with extensive exposure evaluations.","ISSN":"0271-3586","shortTitle":"Mortality and cancer incidence in Stockholm fire fighters","language":"eng","author":[{"family":"Tornling","given":"G."},{"family":"Gustavsson","given":"P."},{"family":"Hogstedt","given":"C."}],"issued":{"date-parts":[["1994",2]]}}},{"id":448,"uris":["http://zotero.org/users/4687044/items/ANGK7WHA"],"uri":["http://zotero.org/users/4687044/items/ANGK7WHA"],"itemData":{"id":448,"type":"article-journal","title":"Mortality of a municipal-worker cohort: IV. Fire fighters","container-title":"Am J Ind Med","page":"671-84","volume":"11","issue":"6","archive_location":"3605104","abstract":"Morbidity and mortality studies of fire fighters have produced varied and inconsistent findings regarding the potential chronic effects of fire fighting including respiratory disease, cardiovascular disease, and cancer. The mortality experience of 1,867 white male fire fighters who were employed for the City of Buffalo a minimum of five years with at least one year as a fire fighter was studied. Vital status was determined for 99% of the cohort, resulting in 470 observed deaths. The fire fighter cohort was characteristic of a healthy worker population. All-cause mortality was close to the expected standardized mortality ratio (SMR) = 95, and significantly lower than expected mortality was seen for all external causes (SMR = 67)--in particular, for suicide (SMR = 21) and respiratory diseases (SMR = 48). Significantly elevated SMRs were found for benign neoplasms (SMR = 417), cancer of the colon (SMR = 183), and cancer of the bladder (SMR = 286). Cause-specific mortality is presented by number of years employed, calendar year of death, year of hire, and latency. Cancer mortality was significantly higher in the long-term fire fighters, and risk of mortality from all malignant neoplasms tended to increase with increasing latency. Patterns in risk of mortality among fire fighters for cancers of the bladder, colon, and brain are intriguing. Additional follow-up of this cohort and initiation of cancer morbidity studies would be helpful in further clarifying the potential long-term effects of fire fighting on cancer risk.","ISSN":"0271-3586","shortTitle":"Mortality of a municipal-worker cohort: IV. Fire fighters","language":"eng","author":[{"family":"Vena","given":"J. E."},{"family":"Fiedler","given":"R. C."}],"issued":{"date-parts":[["1987"]]}}},{"id":189,"uris":["http://zotero.org/users/4687044/items/Y58JLU7S"],"uri":["http://zotero.org/users/4687044/items/Y58JLU7S"],"itemData":{"id":189,"type":"article-journal","title":"Mortality among firefighters from three northwestern United States cities","container-title":"Br J Ind Med","page":"664-70","volume":"49","issue":"9","archive_location":"1390274","abstract":"To explore whether exposure among firefighters to fire smoke could lead to an increased risk of cancer, lung disease, and heart disease, the mortality of 4546 firefighters who were employed by the cities of Seattle and Tacoma, WA and Portland, OR for at least one year between 1944 and 1979 were compared with United States national mortalities and with mortality of police officers from the same cities. Between 1945 and 1989, 1169 deaths occurred in the study population and 1162 death certificates (99%) were collected. Mortality due to all causes, ischaemic heart disease, and most other non-malignant diseases was less than expected based upon United States rates for white men. There was no excess risk of overall mortality from cancer but excesses of brain tumours (standardised mortality ratio (SMR) = 2.09, 95% confidence interval (95% CI) 1.3-3.2) and lymphatic and haematopoietic cancers (SMR = 1.31, 95% CI = 0.9-1.8) were found. Younger firefighters (&lt; 40 years of age) appeared to have an excess risk of cancer (SMR = 1.45, 95% CI 0.8-2.39), primarily due to brain cancer (SMR = 3.75, 95% CI 1.2-8.7). The risk of lymphatic and haematopoietic cancers was greatest for men with at least 30 years of exposed employment (SMR = 2.05, 95% CI 1.1-3.6), especially for leukaemia (SMR = 2.60, 95% CI 1.0-5.4).","ISSN":"0007-1072","shortTitle":"Mortality among firefighters from three northwestern United States cities","language":"eng","author":[{"family":"Demers","given":"P. A."},{"family":"Heyer","given":"N. J."},{"family":"Rosenstock","given":"L."}],"issued":{"date-parts":[["1992",9]]}}},{"id":120,"uris":["http://zotero.org/users/4687044/items/TQGYSYMQ"],"uri":["http://zotero.org/users/4687044/items/TQGYSYMQ"],"itemData":{"id":120,"type":"article-journal","title":"Registry-based case-control study of cancer in California firefighters","container-title":"Am J Ind Med","page":"339-44","volume":"50","issue":"5","archive_location":"17427202","abstract":"There is no consensus whether firefighters are at increased cancer risk for particular cancers. Previous studies have been small, mostly investigated cancer mortality, and suggested increased risks for brain, bladder, testicular, prostate, thyroid and colo-rectal cancers, leukemia, and melanoma.|Records of all male cancers registered in California during 1988-2003 were obtained. Firefighters were identified from occupation and industry text fields. Logistic regression analysis used other cancers as controls.|Of the 804,000 eligible records, 3,659 had firefighting as their occupation. Firefighting was associated with testicular cancer (odds ratio = 1.54, 95% confidence interval: 1.18-2.02), melanoma (1.50, 1.33-1.70), brain cancer (1.35, 1.06-1.72), esophageal cancer (1.48, 1.14-1.91), and prostate cancer (1.22, 1.12-1.33).|Use of other-cancer controls and lack of an occupational history may have biased relative risks towards the null. However, this study, which contained more firefighter cancers than any previous epidemiologic study, produced evidence supporting some prior hypotheses.","DOI":"10.1002/ajim.20446","ISSN":"0271-3586","shortTitle":"Registry-based case-control study of cancer in California firefighters","language":"eng","author":[{"family":"Bates","given":"M. N."}],"issued":{"date-parts":[["2007",5]]}}},{"id":311,"uris":["http://zotero.org/users/4687044/items/NXCGUY83"],"uri":["http://zotero.org/users/4687044/items/NXCGUY83"],"itemData":{"id":311,"type":"article-journal","title":"Cancer incidence among male Massachusetts firefighters, 1987-2003","container-title":"Am J Ind Med","page":"329-35","volume":"51","issue":"5","archive_location":"18306327","abstract":"Firefighters are known to be exposed to recognized or probable carcinogens. Previous studies have found elevated risks of several types of cancers in firefighters.|Standardized morbidity odds ratio (SMORs) were used to evaluate the cancer risk in white, male firefighters compared to police and all other occupations in the Massachusetts Cancer Registry from 1986 to 2003. Firefighters and police were identified by text search of the usual occupation field. All other occupations included cases with identifiable usual occupations not police or firefighter. Control cancers were those not associated with firefighters in previous studies.|Risks were moderately elevated among firefighters for colon cancer (SMOR = 1.36, 95% CI: 1.04-1.79), and brain cancer (SMOR = 1.90, 95% CI: 1.10-3.26). Weaker evidence of increased risk was observed for bladder cancer (SMOR = 1.22, 95% CI: 0.89-1.69), kidney cancer (SMOR = 1.34, 95% CI: 0.90-2.01), and Hodgkin's lymphoma (SMOR = 1.81, 95% CI: 0.72-4.53).|These findings are compatible with previous reports, adding to the evidence that firefighters are at increased risk of a number of types of cancer.","DOI":"10.1002/ajim.20549","ISSN":"1097-0274","shortTitle":"Cancer incidence among male Massachusetts firefighters, 1987-2003","language":"eng","author":[{"family":"Kang","given":"D."},{"family":"Davis","given":"L. K."},{"family":"Hunt","given":"P."},{"family":"Kriebel","given":"D."}],"issued":{"date-parts":[["2008",5]]}}}],"schema":"https://github.com/citation-style-language/schema/raw/master/csl-citation.json"} </w:instrText>
      </w:r>
      <w:r w:rsidR="00EA2D36">
        <w:fldChar w:fldCharType="separate"/>
      </w:r>
      <w:r w:rsidR="00EA2D36" w:rsidRPr="00EA2D36">
        <w:rPr>
          <w:rFonts w:ascii="Calibri" w:hAnsi="Calibri" w:cs="Calibri"/>
        </w:rPr>
        <w:t>(</w:t>
      </w:r>
      <w:proofErr w:type="spellStart"/>
      <w:r w:rsidR="00EA2D36" w:rsidRPr="00EA2D36">
        <w:rPr>
          <w:rFonts w:ascii="Calibri" w:hAnsi="Calibri" w:cs="Calibri"/>
        </w:rPr>
        <w:t>Aronson</w:t>
      </w:r>
      <w:proofErr w:type="spellEnd"/>
      <w:r w:rsidR="00EA2D36" w:rsidRPr="00EA2D36">
        <w:rPr>
          <w:rFonts w:ascii="Calibri" w:hAnsi="Calibri" w:cs="Calibri"/>
        </w:rPr>
        <w:t xml:space="preserve">, Tomlinson, et Smith 1994; </w:t>
      </w:r>
      <w:proofErr w:type="spellStart"/>
      <w:r w:rsidR="00EA2D36" w:rsidRPr="00EA2D36">
        <w:rPr>
          <w:rFonts w:ascii="Calibri" w:hAnsi="Calibri" w:cs="Calibri"/>
        </w:rPr>
        <w:t>Tornling</w:t>
      </w:r>
      <w:proofErr w:type="spellEnd"/>
      <w:r w:rsidR="00EA2D36" w:rsidRPr="00EA2D36">
        <w:rPr>
          <w:rFonts w:ascii="Calibri" w:hAnsi="Calibri" w:cs="Calibri"/>
        </w:rPr>
        <w:t xml:space="preserve">, </w:t>
      </w:r>
      <w:proofErr w:type="spellStart"/>
      <w:r w:rsidR="00EA2D36" w:rsidRPr="00EA2D36">
        <w:rPr>
          <w:rFonts w:ascii="Calibri" w:hAnsi="Calibri" w:cs="Calibri"/>
        </w:rPr>
        <w:t>Gustavsson</w:t>
      </w:r>
      <w:proofErr w:type="spellEnd"/>
      <w:r w:rsidR="00EA2D36" w:rsidRPr="00EA2D36">
        <w:rPr>
          <w:rFonts w:ascii="Calibri" w:hAnsi="Calibri" w:cs="Calibri"/>
        </w:rPr>
        <w:t xml:space="preserve">, et </w:t>
      </w:r>
      <w:proofErr w:type="spellStart"/>
      <w:r w:rsidR="00EA2D36" w:rsidRPr="00EA2D36">
        <w:rPr>
          <w:rFonts w:ascii="Calibri" w:hAnsi="Calibri" w:cs="Calibri"/>
        </w:rPr>
        <w:t>Hogstedt</w:t>
      </w:r>
      <w:proofErr w:type="spellEnd"/>
      <w:r w:rsidR="00EA2D36" w:rsidRPr="00EA2D36">
        <w:rPr>
          <w:rFonts w:ascii="Calibri" w:hAnsi="Calibri" w:cs="Calibri"/>
        </w:rPr>
        <w:t xml:space="preserve"> 1994; </w:t>
      </w:r>
      <w:proofErr w:type="spellStart"/>
      <w:r w:rsidR="00EA2D36" w:rsidRPr="00EA2D36">
        <w:rPr>
          <w:rFonts w:ascii="Calibri" w:hAnsi="Calibri" w:cs="Calibri"/>
        </w:rPr>
        <w:t>Vena</w:t>
      </w:r>
      <w:proofErr w:type="spellEnd"/>
      <w:r w:rsidR="00EA2D36" w:rsidRPr="00EA2D36">
        <w:rPr>
          <w:rFonts w:ascii="Calibri" w:hAnsi="Calibri" w:cs="Calibri"/>
        </w:rPr>
        <w:t xml:space="preserve"> et </w:t>
      </w:r>
      <w:proofErr w:type="spellStart"/>
      <w:r w:rsidR="00EA2D36" w:rsidRPr="00EA2D36">
        <w:rPr>
          <w:rFonts w:ascii="Calibri" w:hAnsi="Calibri" w:cs="Calibri"/>
        </w:rPr>
        <w:t>Fiedler</w:t>
      </w:r>
      <w:proofErr w:type="spellEnd"/>
      <w:r w:rsidR="00EA2D36" w:rsidRPr="00EA2D36">
        <w:rPr>
          <w:rFonts w:ascii="Calibri" w:hAnsi="Calibri" w:cs="Calibri"/>
        </w:rPr>
        <w:t xml:space="preserve"> 1987; Demers, </w:t>
      </w:r>
      <w:proofErr w:type="spellStart"/>
      <w:r w:rsidR="00EA2D36" w:rsidRPr="00EA2D36">
        <w:rPr>
          <w:rFonts w:ascii="Calibri" w:hAnsi="Calibri" w:cs="Calibri"/>
        </w:rPr>
        <w:t>Heyer</w:t>
      </w:r>
      <w:proofErr w:type="spellEnd"/>
      <w:r w:rsidR="00EA2D36" w:rsidRPr="00EA2D36">
        <w:rPr>
          <w:rFonts w:ascii="Calibri" w:hAnsi="Calibri" w:cs="Calibri"/>
        </w:rPr>
        <w:t xml:space="preserve">, et </w:t>
      </w:r>
      <w:proofErr w:type="spellStart"/>
      <w:r w:rsidR="00EA2D36" w:rsidRPr="00EA2D36">
        <w:rPr>
          <w:rFonts w:ascii="Calibri" w:hAnsi="Calibri" w:cs="Calibri"/>
        </w:rPr>
        <w:t>Rosenstock</w:t>
      </w:r>
      <w:proofErr w:type="spellEnd"/>
      <w:r w:rsidR="00EA2D36" w:rsidRPr="00EA2D36">
        <w:rPr>
          <w:rFonts w:ascii="Calibri" w:hAnsi="Calibri" w:cs="Calibri"/>
        </w:rPr>
        <w:t xml:space="preserve"> 1992; Bates 2007; Kang et al. 2008)</w:t>
      </w:r>
      <w:r w:rsidR="00EA2D36">
        <w:fldChar w:fldCharType="end"/>
      </w:r>
      <w:r w:rsidRPr="00ED2561">
        <w:t>, tractus digestif</w:t>
      </w:r>
      <w:r w:rsidR="005E1D2E">
        <w:t xml:space="preserve"> </w:t>
      </w:r>
      <w:r w:rsidR="005E1D2E">
        <w:fldChar w:fldCharType="begin"/>
      </w:r>
      <w:r w:rsidR="005E1D2E">
        <w:instrText xml:space="preserve"> ADDIN ZOTERO_ITEM CSL_CITATION {"citationID":"Ais6n8RC","properties":{"formattedCitation":"(Tornling, Gustavsson, et Hogstedt 1994; Vena et Fiedler 1987; Bates 2007; Kang et al. 2008; Baris et al. 2001; Beaumont et al. 1991)","plainCitation":"(Tornling, Gustavsson, et Hogstedt 1994; Vena et Fiedler 1987; Bates 2007; Kang et al. 2008; Baris et al. 2001; Beaumont et al. 1991)","noteIndex":0},"citationItems":[{"id":445,"uris":["http://zotero.org/users/4687044/items/IAV6CTAW"],"uri":["http://zotero.org/users/4687044/items/IAV6CTAW"],"itemData":{"id":445,"type":"article-journal","title":"Mortality and cancer incidence in Stockholm fire fighters","container-title":"Am J Ind Med","page":"219-28","volume":"25","issue":"2","archive_location":"8147394","abstract":"Fire fighters are exposed to irritating, asphyxiating, and toxic gases and aerosols, to psychological stress, and to physically demanding work. Due to differences in fire fighting techniques, exposure conditions for fire fighters differ among different countries. The purpose of this investigation was to study cancer incidence and mortality in fire fighters who have been working with fire fighting methods used in Sweden from the beginning of this century onwards. All male fire fighters employed for at least 1 year in the City of Stockholm during 1931-1983 were traced, and an index of the number of fires fought was calculated for each individual. The mortality during 1951-1986 (among 1, 116 fire fighters) was lower than expected (SMR = 82; 95% confidence interval 72-91) compared with local mortality rates, with a low mortality in circulatory diseases, obstructive lung diseases, violent deaths, and suicides. The cancer incidence in 1958-1986 was equal to the expected (SMR = 100; 95% confidence interval 83-119). However, an excess of stomach cancer (18 observed vs. 9.37 expected; SMR = 192, 95% CI 114-304) was observed. There was also a tendency for higher incidence and mortality in stomach and brain cancer with increasing number of fires. There were four deaths from brain cancer compared to 0.8 expected (SMR = 496; 95% CI 135-1270) in the highest exposure category. Fire fighters are, however, not systematically exposed to known stomach or brain carcinogens, and the results need confirmation in further studies with extensive exposure evaluations.","ISSN":"0271-3586","shortTitle":"Mortality and cancer incidence in Stockholm fire fighters","language":"eng","author":[{"family":"Tornling","given":"G."},{"family":"Gustavsson","given":"P."},{"family":"Hogstedt","given":"C."}],"issued":{"date-parts":[["1994",2]]}}},{"id":448,"uris":["http://zotero.org/users/4687044/items/ANGK7WHA"],"uri":["http://zotero.org/users/4687044/items/ANGK7WHA"],"itemData":{"id":448,"type":"article-journal","title":"Mortality of a municipal-worker cohort: IV. Fire fighters","container-title":"Am J Ind Med","page":"671-84","volume":"11","issue":"6","archive_location":"3605104","abstract":"Morbidity and mortality studies of fire fighters have produced varied and inconsistent findings regarding the potential chronic effects of fire fighting including respiratory disease, cardiovascular disease, and cancer. The mortality experience of 1,867 white male fire fighters who were employed for the City of Buffalo a minimum of five years with at least one year as a fire fighter was studied. Vital status was determined for 99% of the cohort, resulting in 470 observed deaths. The fire fighter cohort was characteristic of a healthy worker population. All-cause mortality was close to the expected standardized mortality ratio (SMR) = 95, and significantly lower than expected mortality was seen for all external causes (SMR = 67)--in particular, for suicide (SMR = 21) and respiratory diseases (SMR = 48). Significantly elevated SMRs were found for benign neoplasms (SMR = 417), cancer of the colon (SMR = 183), and cancer of the bladder (SMR = 286). Cause-specific mortality is presented by number of years employed, calendar year of death, year of hire, and latency. Cancer mortality was significantly higher in the long-term fire fighters, and risk of mortality from all malignant neoplasms tended to increase with increasing latency. Patterns in risk of mortality among fire fighters for cancers of the bladder, colon, and brain are intriguing. Additional follow-up of this cohort and initiation of cancer morbidity studies would be helpful in further clarifying the potential long-term effects of fire fighting on cancer risk.","ISSN":"0271-3586","shortTitle":"Mortality of a municipal-worker cohort: IV. Fire fighters","language":"eng","author":[{"family":"Vena","given":"J. E."},{"family":"Fiedler","given":"R. C."}],"issued":{"date-parts":[["1987"]]}}},{"id":120,"uris":["http://zotero.org/users/4687044/items/TQGYSYMQ"],"uri":["http://zotero.org/users/4687044/items/TQGYSYMQ"],"itemData":{"id":120,"type":"article-journal","title":"Registry-based case-control study of cancer in California firefighters","container-title":"Am J Ind Med","page":"339-44","volume":"50","issue":"5","archive_location":"17427202","abstract":"There is no consensus whether firefighters are at increased cancer risk for particular cancers. Previous studies have been small, mostly investigated cancer mortality, and suggested increased risks for brain, bladder, testicular, prostate, thyroid and colo-rectal cancers, leukemia, and melanoma.|Records of all male cancers registered in California during 1988-2003 were obtained. Firefighters were identified from occupation and industry text fields. Logistic regression analysis used other cancers as controls.|Of the 804,000 eligible records, 3,659 had firefighting as their occupation. Firefighting was associated with testicular cancer (odds ratio = 1.54, 95% confidence interval: 1.18-2.02), melanoma (1.50, 1.33-1.70), brain cancer (1.35, 1.06-1.72), esophageal cancer (1.48, 1.14-1.91), and prostate cancer (1.22, 1.12-1.33).|Use of other-cancer controls and lack of an occupational history may have biased relative risks towards the null. However, this study, which contained more firefighter cancers than any previous epidemiologic study, produced evidence supporting some prior hypotheses.","DOI":"10.1002/ajim.20446","ISSN":"0271-3586","shortTitle":"Registry-based case-control study of cancer in California firefighters","language":"eng","author":[{"family":"Bates","given":"M. N."}],"issued":{"date-parts":[["2007",5]]}}},{"id":311,"uris":["http://zotero.org/users/4687044/items/NXCGUY83"],"uri":["http://zotero.org/users/4687044/items/NXCGUY83"],"itemData":{"id":311,"type":"article-journal","title":"Cancer incidence among male Massachusetts firefighters, 1987-2003","container-title":"Am J Ind Med","page":"329-35","volume":"51","issue":"5","archive_location":"18306327","abstract":"Firefighters are known to be exposed to recognized or probable carcinogens. Previous studies have found elevated risks of several types of cancers in firefighters.|Standardized morbidity odds ratio (SMORs) were used to evaluate the cancer risk in white, male firefighters compared to police and all other occupations in the Massachusetts Cancer Registry from 1986 to 2003. Firefighters and police were identified by text search of the usual occupation field. All other occupations included cases with identifiable usual occupations not police or firefighter. Control cancers were those not associated with firefighters in previous studies.|Risks were moderately elevated among firefighters for colon cancer (SMOR = 1.36, 95% CI: 1.04-1.79), and brain cancer (SMOR = 1.90, 95% CI: 1.10-3.26). Weaker evidence of increased risk was observed for bladder cancer (SMOR = 1.22, 95% CI: 0.89-1.69), kidney cancer (SMOR = 1.34, 95% CI: 0.90-2.01), and Hodgkin's lymphoma (SMOR = 1.81, 95% CI: 0.72-4.53).|These findings are compatible with previous reports, adding to the evidence that firefighters are at increased risk of a number of types of cancer.","DOI":"10.1002/ajim.20549","ISSN":"1097-0274","shortTitle":"Cancer incidence among male Massachusetts firefighters, 1987-2003","language":"eng","author":[{"family":"Kang","given":"D."},{"family":"Davis","given":"L. K."},{"family":"Hunt","given":"P."},{"family":"Kriebel","given":"D."}],"issued":{"date-parts":[["2008",5]]}}},{"id":117,"uris":["http://zotero.org/users/4687044/items/TZAWW6HD"],"uri":["http://zotero.org/users/4687044/items/TZAWW6HD"],"itemData":{"id":117,"type":"article-journal","title":"Cohort mortality study of Philadelphia firefighters","container-title":"Am J Ind Med","page":"463-76","volume":"39","issue":"5","archive_location":"11333408","abstract":"Fire fighters are exposed to a wide variety of toxic chemicals. Previous studies have reported excess risk of some cancers but have been limited by small numbers or little information on employment characteristics.|We conducted a retrospective cohort mortality study among 7,789 Philadelphia firefighters employed between 1925 and 1986. For each cause of death, the standardized mortality ratios (SMRs) and 95% confidence intervals were estimated. We also compared mortality among groups of firefighters defined by the estimated number of career runs and potential for diesel exposure.|In comparison with U.S. white men, the firefighters had similar mortality from all causes of death combined (SMR = 0.96) and all cancers (SMR = 1.10). There were statistically significant deficits of deaths from nervous system diseases (SMR = 0.47), cerebrovascular diseases (SMR = 0.83), respiratory diseases (SMR = 0.67), genitourinary diseases (SMR = 0.54), all accidents (SMR = 0.72), and suicide (SMR = 0.66). Statistically significant excess risks were observed for colon cancer (SMR = 1.51) and ischemic heart disease (SMR = 1.09). The risks of mortality from colon cancer (SMR = 1.68), kidney cancer (SMR = 2.20), non-Hodgkin's lymphoma (SMR = 1.72), multiple myeloma (SMR = 2.31), and benign neoplasms (SMR = 2.54) were increased among firefighters with at least 20 years of service.|Our study found no significant increase in overall mortality among Philadelphia firefighters. However, we observed increased mortality for cancers of the colon and kidney, non-Hodgkin's lymphoma and multiple myeloma. There was insufficient follow-up since the introduction of diesel equipment to adequately assess risk.","ISSN":"0271-3586","shortTitle":"Cohort mortality study of Philadelphia firefighters","language":"eng","author":[{"family":"Baris","given":"D."},{"family":"Garrity","given":"T. J."},{"family":"Telles","given":"J. L."},{"family":"Heineman","given":"E. F."},{"family":"Olshan","given":"A."},{"family":"Zahm","given":"S. H."}],"issued":{"date-parts":[["2001",5]]}}},{"id":126,"uris":["http://zotero.org/users/4687044/items/DQYMURYA"],"uri":["http://zotero.org/users/4687044/items/DQYMURYA"],"itemData":{"id":126,"type":"article-journal","title":"An epidemiologic study of cancer and other causes of mortality in San Francisco firefighters","container-title":"Am J Ind Med","page":"357-72","volume":"19","issue":"3","archive_location":"2008922","abstract":"To test the hypothesis that firefighter exposures may increase cancer risk, mortality rates were calculated for 3,066 San Francisco Fire Department firefighters employed between 1940 and 1970. Vital status was ascertained through 1982, and observed and expected rates, rate ratios (RR), and 95% confidence intervals (CI) were computed using United States death rates for comparison. The total number deceased (1,186) was less than expected and there were fewer cancer deaths than expected. However, there were significant excess numbers of deaths from esophageal cancer (12 observed, 6 expected), cirrhosis and other liver diseases (59 observed, 26 expected), and accidental falls (21 observed, 11 expected). There were 24 line-of-duty deaths, which were primarily due to vehicular injury, falls, and asphyxiation. Heart disease and respiratory disease deaths occurred significantly less often than expected. It was concluded that the increased risks of death from esophageal cancer and cirrhosis and other liver diseases may have been due to firefighter exposures, alcohol consumption, or interaction between alcohol and exposures. Because this was an older cohort and firefighter exposures have changed due to the increasing use of synthetic materials, it is recommended that the effects of modern-day exposures be further studied.","ISSN":"0271-3586","shortTitle":"An epidemiologic study of cancer and other causes of mortality in San Francisco firefighters","language":"eng","author":[{"family":"Beaumont","given":"J. J."},{"family":"Chu","given":"G. S."},{"family":"Jones","given":"J. R."},{"family":"Schenker","given":"M. B."},{"family":"Singleton","given":"J. A."},{"family":"Piantanida","given":"L. G."},{"family":"Reiterman","given":"M."}],"issued":{"date-parts":[["1991"]]}}}],"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Tornling</w:t>
      </w:r>
      <w:proofErr w:type="spellEnd"/>
      <w:r w:rsidR="005E1D2E" w:rsidRPr="005E1D2E">
        <w:rPr>
          <w:rFonts w:ascii="Calibri" w:hAnsi="Calibri" w:cs="Calibri"/>
        </w:rPr>
        <w:t xml:space="preserve">, </w:t>
      </w:r>
      <w:proofErr w:type="spellStart"/>
      <w:r w:rsidR="005E1D2E" w:rsidRPr="005E1D2E">
        <w:rPr>
          <w:rFonts w:ascii="Calibri" w:hAnsi="Calibri" w:cs="Calibri"/>
        </w:rPr>
        <w:t>Gustavsson</w:t>
      </w:r>
      <w:proofErr w:type="spellEnd"/>
      <w:r w:rsidR="005E1D2E" w:rsidRPr="005E1D2E">
        <w:rPr>
          <w:rFonts w:ascii="Calibri" w:hAnsi="Calibri" w:cs="Calibri"/>
        </w:rPr>
        <w:t xml:space="preserve">, et </w:t>
      </w:r>
      <w:proofErr w:type="spellStart"/>
      <w:r w:rsidR="005E1D2E" w:rsidRPr="005E1D2E">
        <w:rPr>
          <w:rFonts w:ascii="Calibri" w:hAnsi="Calibri" w:cs="Calibri"/>
        </w:rPr>
        <w:t>Hogstedt</w:t>
      </w:r>
      <w:proofErr w:type="spellEnd"/>
      <w:r w:rsidR="005E1D2E" w:rsidRPr="005E1D2E">
        <w:rPr>
          <w:rFonts w:ascii="Calibri" w:hAnsi="Calibri" w:cs="Calibri"/>
        </w:rPr>
        <w:t xml:space="preserve"> 1994; </w:t>
      </w:r>
      <w:proofErr w:type="spellStart"/>
      <w:r w:rsidR="005E1D2E" w:rsidRPr="005E1D2E">
        <w:rPr>
          <w:rFonts w:ascii="Calibri" w:hAnsi="Calibri" w:cs="Calibri"/>
        </w:rPr>
        <w:t>Vena</w:t>
      </w:r>
      <w:proofErr w:type="spellEnd"/>
      <w:r w:rsidR="005E1D2E" w:rsidRPr="005E1D2E">
        <w:rPr>
          <w:rFonts w:ascii="Calibri" w:hAnsi="Calibri" w:cs="Calibri"/>
        </w:rPr>
        <w:t xml:space="preserve"> et </w:t>
      </w:r>
      <w:proofErr w:type="spellStart"/>
      <w:r w:rsidR="005E1D2E" w:rsidRPr="005E1D2E">
        <w:rPr>
          <w:rFonts w:ascii="Calibri" w:hAnsi="Calibri" w:cs="Calibri"/>
        </w:rPr>
        <w:t>Fiedler</w:t>
      </w:r>
      <w:proofErr w:type="spellEnd"/>
      <w:r w:rsidR="005E1D2E" w:rsidRPr="005E1D2E">
        <w:rPr>
          <w:rFonts w:ascii="Calibri" w:hAnsi="Calibri" w:cs="Calibri"/>
        </w:rPr>
        <w:t xml:space="preserve"> 1987; Bates 2007; Kang et al. 2008; </w:t>
      </w:r>
      <w:proofErr w:type="spellStart"/>
      <w:r w:rsidR="005E1D2E" w:rsidRPr="005E1D2E">
        <w:rPr>
          <w:rFonts w:ascii="Calibri" w:hAnsi="Calibri" w:cs="Calibri"/>
        </w:rPr>
        <w:t>Baris</w:t>
      </w:r>
      <w:proofErr w:type="spellEnd"/>
      <w:r w:rsidR="005E1D2E" w:rsidRPr="005E1D2E">
        <w:rPr>
          <w:rFonts w:ascii="Calibri" w:hAnsi="Calibri" w:cs="Calibri"/>
        </w:rPr>
        <w:t xml:space="preserve"> et al. 2001; Beaumont et al. 1991)</w:t>
      </w:r>
      <w:r w:rsidR="005E1D2E">
        <w:fldChar w:fldCharType="end"/>
      </w:r>
      <w:r w:rsidRPr="00ED2561">
        <w:t xml:space="preserve">, tractus génito-urinaire </w:t>
      </w:r>
      <w:r w:rsidR="005E1D2E">
        <w:fldChar w:fldCharType="begin"/>
      </w:r>
      <w:r w:rsidR="005E1D2E">
        <w:instrText xml:space="preserve"> ADDIN ZOTERO_ITEM CSL_CITATION {"citationID":"rIb1ONQe","properties":{"formattedCitation":"(Vena et Fiedler 1987; Bates 2007; Ma et al. 2006, 2005)","plainCitation":"(Vena et Fiedler 1987; Bates 2007; Ma et al. 2006, 2005)","noteIndex":0},"citationItems":[{"id":448,"uris":["http://zotero.org/users/4687044/items/ANGK7WHA"],"uri":["http://zotero.org/users/4687044/items/ANGK7WHA"],"itemData":{"id":448,"type":"article-journal","title":"Mortality of a municipal-worker cohort: IV. Fire fighters","container-title":"Am J Ind Med","page":"671-84","volume":"11","issue":"6","archive_location":"3605104","abstract":"Morbidity and mortality studies of fire fighters have produced varied and inconsistent findings regarding the potential chronic effects of fire fighting including respiratory disease, cardiovascular disease, and cancer. The mortality experience of 1,867 white male fire fighters who were employed for the City of Buffalo a minimum of five years with at least one year as a fire fighter was studied. Vital status was determined for 99% of the cohort, resulting in 470 observed deaths. The fire fighter cohort was characteristic of a healthy worker population. All-cause mortality was close to the expected standardized mortality ratio (SMR) = 95, and significantly lower than expected mortality was seen for all external causes (SMR = 67)--in particular, for suicide (SMR = 21) and respiratory diseases (SMR = 48). Significantly elevated SMRs were found for benign neoplasms (SMR = 417), cancer of the colon (SMR = 183), and cancer of the bladder (SMR = 286). Cause-specific mortality is presented by number of years employed, calendar year of death, year of hire, and latency. Cancer mortality was significantly higher in the long-term fire fighters, and risk of mortality from all malignant neoplasms tended to increase with increasing latency. Patterns in risk of mortality among fire fighters for cancers of the bladder, colon, and brain are intriguing. Additional follow-up of this cohort and initiation of cancer morbidity studies would be helpful in further clarifying the potential long-term effects of fire fighting on cancer risk.","ISSN":"0271-3586","shortTitle":"Mortality of a municipal-worker cohort: IV. Fire fighters","language":"eng","author":[{"family":"Vena","given":"J. E."},{"family":"Fiedler","given":"R. C."}],"issued":{"date-parts":[["1987"]]}}},{"id":120,"uris":["http://zotero.org/users/4687044/items/TQGYSYMQ"],"uri":["http://zotero.org/users/4687044/items/TQGYSYMQ"],"itemData":{"id":120,"type":"article-journal","title":"Registry-based case-control study of cancer in California firefighters","container-title":"Am J Ind Med","page":"339-44","volume":"50","issue":"5","archive_location":"17427202","abstract":"There is no consensus whether firefighters are at increased cancer risk for particular cancers. Previous studies have been small, mostly investigated cancer mortality, and suggested increased risks for brain, bladder, testicular, prostate, thyroid and colo-rectal cancers, leukemia, and melanoma.|Records of all male cancers registered in California during 1988-2003 were obtained. Firefighters were identified from occupation and industry text fields. Logistic regression analysis used other cancers as controls.|Of the 804,000 eligible records, 3,659 had firefighting as their occupation. Firefighting was associated with testicular cancer (odds ratio = 1.54, 95% confidence interval: 1.18-2.02), melanoma (1.50, 1.33-1.70), brain cancer (1.35, 1.06-1.72), esophageal cancer (1.48, 1.14-1.91), and prostate cancer (1.22, 1.12-1.33).|Use of other-cancer controls and lack of an occupational history may have biased relative risks towards the null. However, this study, which contained more firefighter cancers than any previous epidemiologic study, produced evidence supporting some prior hypotheses.","DOI":"10.1002/ajim.20446","ISSN":"0271-3586","shortTitle":"Registry-based case-control study of cancer in California firefighters","language":"eng","author":[{"family":"Bates","given":"M. N."}],"issued":{"date-parts":[["2007",5]]}}},{"id":358,"uris":["http://zotero.org/users/4687044/items/MZ4X5BAP"],"uri":["http://zotero.org/users/4687044/items/MZ4X5BAP"],"itemData":{"id":358,"type":"article-journal","title":"Cancer incidence in Florida professional firefighters, 1981 to 1999","container-title":"J Occup Environ Med","page":"883-8","volume":"48","issue":"9","archive_location":"16966954","abstract":"The objective of this study was to examine the cancer risk associated with firefighting.|Standardized incidence ratio analysis (SIR) was used to determine the relative cancer risk for firefighters as compared with the Florida general population.|Among 34,796 male (413,022 person-years) and 2,017 female (18,843 person-years) firefighters, 970 male and 52 female cases of cancer were identified. Male firefighters had significantly increased incidence rates of bladder (SIR = 1.29; 95% confidence interval = 1.01-1.62), testicular (1.60; 1.20-2.09), and thyroid cancers (1.77; 1.08-2.73). Female firefighters had significantly increased incidence rates of overall cancer (1.63; 1.22-2.14), cervical (5.24; 2.93-8.65), and thyroid cancer (3.97; 1.45-8.65) and Hodgkin disease (6.25; 1.26-18.26).|Firefighting may be associated with an increased risk of selected site-specific cancers in males and females, including an overall increased cancer risk in female firefighters.","DOI":"10.1097/01.jom.0000235862.12518.04","ISSN":"1076-2752","shortTitle":"Cancer incidence in Florida professional firefighters, 1981 to 1999","language":"eng","author":[{"family":"Ma","given":"F."},{"family":"Fleming","given":"L. E."},{"family":"Lee","given":"D. J."},{"family":"Trapido","given":"E."},{"family":"Gerace","given":"T. A."}],"issued":{"date-parts":[["2006",9]]}}},{"id":361,"uris":["http://zotero.org/users/4687044/items/H4IU42L4"],"uri":["http://zotero.org/users/4687044/items/H4IU42L4"],"itemData":{"id":361,"type":"article-journal","title":"Mortality in Florida professional firefighters, 1972 to 1999","container-title":"Am J Ind Med","page":"509-17","volume":"47","issue":"6","archive_location":"15898094","abstract":"Exposure to occupational hazards among firefighters may lead to increased mortality from cancer, lung, or heart disease.|Age- and gender-adjusted mortality rates of 34,796 male and 2,017 female Florida professional firefighters between 1972 and 1999 were compared with the Florida general population.|One thousand four hundred eleven male and 38 female firefighter deaths with known causes were identified. In male firefighters, mortality due to all causes and most non-malignant diseases was significantly less than expected. There was no excess overall mortality from cancer, but excesses existed for male breast cancer [standardized mortality ratio (SMR = 7.41; 95% confidence interval (CI): 1.99-18.96) and thyroid cancer (SMR = 4.82; 95% CI: 1.30-12.34)]. Mortality from bladder cancer was increased and approached statistical significance (SMR = 1.79; 95% CI: 0.98-3.00). Firefighters certified between 1972 and 1976 had excess mortality from bladder cancer (SMR = 1.95; 95% CI: 1.04-3.33). Female firefighters had similar morality patterns to Florida women except for atherosclerotic heart disease (SMR = 3.85; 95% CI: 1.66-7.58).|Excess mortality risk from bladder cancer may be related to occupational exposure during firefighting. The thyroid cancer and breast cancer risk in males, as well as the excess risk of cardiovascular disease mortality noted in females warrant further investigation.","DOI":"10.1002/ajim.20160","ISSN":"0271-3586","shortTitle":"Mortality in Florida professional firefighters, 1972 to 1999","language":"eng","author":[{"family":"Ma","given":"F."},{"family":"Fleming","given":"L. E."},{"family":"Lee","given":"D. J."},{"family":"Trapido","given":"E."},{"family":"Gerace","given":"T. A."},{"family":"Lai","given":"H."},{"family":"Lai","given":"S."}],"issued":{"date-parts":[["2005",6]]}}}],"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Vena</w:t>
      </w:r>
      <w:proofErr w:type="spellEnd"/>
      <w:r w:rsidR="005E1D2E" w:rsidRPr="005E1D2E">
        <w:rPr>
          <w:rFonts w:ascii="Calibri" w:hAnsi="Calibri" w:cs="Calibri"/>
        </w:rPr>
        <w:t xml:space="preserve"> et </w:t>
      </w:r>
      <w:proofErr w:type="spellStart"/>
      <w:r w:rsidR="005E1D2E" w:rsidRPr="005E1D2E">
        <w:rPr>
          <w:rFonts w:ascii="Calibri" w:hAnsi="Calibri" w:cs="Calibri"/>
        </w:rPr>
        <w:t>Fiedler</w:t>
      </w:r>
      <w:proofErr w:type="spellEnd"/>
      <w:r w:rsidR="005E1D2E" w:rsidRPr="005E1D2E">
        <w:rPr>
          <w:rFonts w:ascii="Calibri" w:hAnsi="Calibri" w:cs="Calibri"/>
        </w:rPr>
        <w:t xml:space="preserve"> 1987; Bates 2007; Ma et al. 2006, 2005)</w:t>
      </w:r>
      <w:r w:rsidR="005E1D2E">
        <w:fldChar w:fldCharType="end"/>
      </w:r>
      <w:r w:rsidR="005E1D2E">
        <w:t xml:space="preserve"> </w:t>
      </w:r>
      <w:r w:rsidRPr="00ED2561">
        <w:t>et tumeurs hématologiques</w:t>
      </w:r>
      <w:r w:rsidR="005E1D2E">
        <w:t xml:space="preserve"> </w:t>
      </w:r>
      <w:r w:rsidR="005E1D2E">
        <w:fldChar w:fldCharType="begin"/>
      </w:r>
      <w:r w:rsidR="005E1D2E">
        <w:instrText xml:space="preserve"> ADDIN ZOTERO_ITEM CSL_CITATION {"citationID":"opJuzyBO","properties":{"formattedCitation":"(Demers, Heyer, et Rosenstock 1992; Kang et al. 2008; Heyer et al. 1990)","plainCitation":"(Demers, Heyer, et Rosenstock 1992; Kang et al. 2008; Heyer et al. 1990)","noteIndex":0},"citationItems":[{"id":189,"uris":["http://zotero.org/users/4687044/items/Y58JLU7S"],"uri":["http://zotero.org/users/4687044/items/Y58JLU7S"],"itemData":{"id":189,"type":"article-journal","title":"Mortality among firefighters from three northwestern United States cities","container-title":"Br J Ind Med","page":"664-70","volume":"49","issue":"9","archive_location":"1390274","abstract":"To explore whether exposure among firefighters to fire smoke could lead to an increased risk of cancer, lung disease, and heart disease, the mortality of 4546 firefighters who were employed by the cities of Seattle and Tacoma, WA and Portland, OR for at least one year between 1944 and 1979 were compared with United States national mortalities and with mortality of police officers from the same cities. Between 1945 and 1989, 1169 deaths occurred in the study population and 1162 death certificates (99%) were collected. Mortality due to all causes, ischaemic heart disease, and most other non-malignant diseases was less than expected based upon United States rates for white men. There was no excess risk of overall mortality from cancer but excesses of brain tumours (standardised mortality ratio (SMR) = 2.09, 95% confidence interval (95% CI) 1.3-3.2) and lymphatic and haematopoietic cancers (SMR = 1.31, 95% CI = 0.9-1.8) were found. Younger firefighters (&lt; 40 years of age) appeared to have an excess risk of cancer (SMR = 1.45, 95% CI 0.8-2.39), primarily due to brain cancer (SMR = 3.75, 95% CI 1.2-8.7). The risk of lymphatic and haematopoietic cancers was greatest for men with at least 30 years of exposed employment (SMR = 2.05, 95% CI 1.1-3.6), especially for leukaemia (SMR = 2.60, 95% CI 1.0-5.4).","ISSN":"0007-1072","shortTitle":"Mortality among firefighters from three northwestern United States cities","language":"eng","author":[{"family":"Demers","given":"P. A."},{"family":"Heyer","given":"N. J."},{"family":"Rosenstock","given":"L."}],"issued":{"date-parts":[["1992",9]]}}},{"id":311,"uris":["http://zotero.org/users/4687044/items/NXCGUY83"],"uri":["http://zotero.org/users/4687044/items/NXCGUY83"],"itemData":{"id":311,"type":"article-journal","title":"Cancer incidence among male Massachusetts firefighters, 1987-2003","container-title":"Am J Ind Med","page":"329-35","volume":"51","issue":"5","archive_location":"18306327","abstract":"Firefighters are known to be exposed to recognized or probable carcinogens. Previous studies have found elevated risks of several types of cancers in firefighters.|Standardized morbidity odds ratio (SMORs) were used to evaluate the cancer risk in white, male firefighters compared to police and all other occupations in the Massachusetts Cancer Registry from 1986 to 2003. Firefighters and police were identified by text search of the usual occupation field. All other occupations included cases with identifiable usual occupations not police or firefighter. Control cancers were those not associated with firefighters in previous studies.|Risks were moderately elevated among firefighters for colon cancer (SMOR = 1.36, 95% CI: 1.04-1.79), and brain cancer (SMOR = 1.90, 95% CI: 1.10-3.26). Weaker evidence of increased risk was observed for bladder cancer (SMOR = 1.22, 95% CI: 0.89-1.69), kidney cancer (SMOR = 1.34, 95% CI: 0.90-2.01), and Hodgkin's lymphoma (SMOR = 1.81, 95% CI: 0.72-4.53).|These findings are compatible with previous reports, adding to the evidence that firefighters are at increased risk of a number of types of cancer.","DOI":"10.1002/ajim.20549","ISSN":"1097-0274","shortTitle":"Cancer incidence among male Massachusetts firefighters, 1987-2003","language":"eng","author":[{"family":"Kang","given":"D."},{"family":"Davis","given":"L. K."},{"family":"Hunt","given":"P."},{"family":"Kriebel","given":"D."}],"issued":{"date-parts":[["2008",5]]}}},{"id":272,"uris":["http://zotero.org/users/4687044/items/TJ6BHYLA"],"uri":["http://zotero.org/users/4687044/items/TJ6BHYLA"],"itemData":{"id":272,"type":"article-journal","title":"Cohort mortality study of Seattle fire fighters: 1945-1983","container-title":"Am J Ind Med","page":"493-504","volume":"17","issue":"4","archive_location":"2327416","abstract":"Fire fighters are known to be occupationally exposed to many toxic substances. However, the limited number of previous studies has not demonstrated any consistent excess mortality from diseases of a priori concern, such as lung cancer, non-malignant respiratory disease, and cardiovascular disease. We studied 2,289 Seattle fire fighters from 1945 through 1983, and observed 383 deaths. Excess mortality from leukemia (SMR = 503, n = 3) and multiple myeloma (SMR = 989, n = 2) was observed among fire fighters with 30 years or more fire combat duty. Lung cancer mortality was elevated (SMR = 177, n = 18) among fire fighters 65 years old or older. We also analyzed the data by considering fire fighters at risk only after 30 years from first exposure. In this analysis, a trend of increasing risk with increasing exposure was observed for diseases of the circulatory system. For this cause of death, fire fighters with 30 years or more fire combat duty had a relative risk of 1.84 compared to those with less than 15 years of fire combat duty.","ISSN":"0271-3586","shortTitle":"Cohort mortality study of Seattle fire fighters: 1945-1983","language":"eng","author":[{"family":"Heyer","given":"N."},{"family":"Weiss","given":"N. S."},{"family":"Demers","given":"P."},{"family":"Rosenstock","given":"L."}],"issued":{"date-parts":[["1990"]]}}}],"schema":"https://github.com/citation-style-language/schema/raw/master/csl-citation.json"} </w:instrText>
      </w:r>
      <w:r w:rsidR="005E1D2E">
        <w:fldChar w:fldCharType="separate"/>
      </w:r>
      <w:r w:rsidR="005E1D2E" w:rsidRPr="005E1D2E">
        <w:rPr>
          <w:rFonts w:ascii="Calibri" w:hAnsi="Calibri" w:cs="Calibri"/>
        </w:rPr>
        <w:t xml:space="preserve">(Demers, </w:t>
      </w:r>
      <w:proofErr w:type="spellStart"/>
      <w:r w:rsidR="005E1D2E" w:rsidRPr="005E1D2E">
        <w:rPr>
          <w:rFonts w:ascii="Calibri" w:hAnsi="Calibri" w:cs="Calibri"/>
        </w:rPr>
        <w:t>Heyer</w:t>
      </w:r>
      <w:proofErr w:type="spellEnd"/>
      <w:r w:rsidR="005E1D2E" w:rsidRPr="005E1D2E">
        <w:rPr>
          <w:rFonts w:ascii="Calibri" w:hAnsi="Calibri" w:cs="Calibri"/>
        </w:rPr>
        <w:t xml:space="preserve">, et </w:t>
      </w:r>
      <w:proofErr w:type="spellStart"/>
      <w:r w:rsidR="005E1D2E" w:rsidRPr="005E1D2E">
        <w:rPr>
          <w:rFonts w:ascii="Calibri" w:hAnsi="Calibri" w:cs="Calibri"/>
        </w:rPr>
        <w:t>Rosenstock</w:t>
      </w:r>
      <w:proofErr w:type="spellEnd"/>
      <w:r w:rsidR="005E1D2E" w:rsidRPr="005E1D2E">
        <w:rPr>
          <w:rFonts w:ascii="Calibri" w:hAnsi="Calibri" w:cs="Calibri"/>
        </w:rPr>
        <w:t xml:space="preserve"> 1992; Kang et al. 2008; </w:t>
      </w:r>
      <w:proofErr w:type="spellStart"/>
      <w:r w:rsidR="005E1D2E" w:rsidRPr="005E1D2E">
        <w:rPr>
          <w:rFonts w:ascii="Calibri" w:hAnsi="Calibri" w:cs="Calibri"/>
        </w:rPr>
        <w:t>Heyer</w:t>
      </w:r>
      <w:proofErr w:type="spellEnd"/>
      <w:r w:rsidR="005E1D2E" w:rsidRPr="005E1D2E">
        <w:rPr>
          <w:rFonts w:ascii="Calibri" w:hAnsi="Calibri" w:cs="Calibri"/>
        </w:rPr>
        <w:t xml:space="preserve"> et al. 1990)</w:t>
      </w:r>
      <w:r w:rsidR="005E1D2E">
        <w:fldChar w:fldCharType="end"/>
      </w:r>
      <w:r w:rsidRPr="00ED2561">
        <w:t>.</w:t>
      </w:r>
      <w:r w:rsidR="000114A4">
        <w:t xml:space="preserve"> </w:t>
      </w:r>
      <w:r>
        <w:t>Une récente méta-analyse a confirmé une augmentation de l’incidence de tumeurs cérébrales, de l’estomac, du colon, du rectum, de la prostate, des testicules, du myélome et des lymphomes malins non Hodgkiniens</w:t>
      </w:r>
      <w:r w:rsidR="005E1D2E">
        <w:t xml:space="preserve"> </w:t>
      </w:r>
      <w:r w:rsidR="005E1D2E">
        <w:fldChar w:fldCharType="begin"/>
      </w:r>
      <w:r w:rsidR="005E1D2E">
        <w:instrText xml:space="preserve"> ADDIN ZOTERO_ITEM CSL_CITATION {"citationID":"RU9zQxdC","properties":{"formattedCitation":"(LeMasters et al. 2006)","plainCitation":"(LeMasters et al. 2006)","noteIndex":0},"citationItems":[{"id":349,"uris":["http://zotero.org/users/4687044/items/X9RAEBIT"],"uri":["http://zotero.org/users/4687044/items/X9RAEBIT"],"itemData":{"id":349,"type":"article-journal","title":"Cancer risk among firefighters: a review and meta-analysis of 32 studies","container-title":"J Occup Environ Med","page":"1189-202","volume":"48","issue":"11","archive_location":"17099456","abstract":"The objective of this study was to review 32 studies on firefighters and to quantitatively and qualitatively determine the cancer risk using a meta-analysis.|A comprehensive search of computerized databases and bibliographies from identified articles was performed. Three criteria used to assess the probable, possible, or unlikely risk for 21 cancers included pattern of meta-relative risks, study type, and heterogeneity testing.|The findings indicated that firefighters had a probable cancer risk for multiple myeloma with a summary risk estimate (SRE) of 1.53 and 95% confidence interval (CI) of 1.21-1.94, non-Hodgkin lymphoma (SRE = 1.51, 95% CI = 1.31-1.73), and prostate (SRE = 1.28; 95% CI = 1.15-1.43). Testicular cancer was upgraded to probable because it had the highest summary risk estimate (SRE = 2.02; 95% CI = 1.30-3.13). Eight additional cancers were listed as having a \"possible\" association with firefighting.|Our results confirm previous findings of an elevated metarelative risk for multiple myeloma among firefighters. In addition, a probable association with non-Hodgkin lymphoma, prostate, and testicular cancer was demonstrated.","DOI":"10.1097/01.jom.0000246229.68697.90","ISSN":"1076-2752","shortTitle":"Cancer risk among firefighters: a review and meta-analysis of 32 studies","language":"eng","author":[{"family":"LeMasters","given":"G. K."},{"family":"Genaidy","given":"A. M."},{"family":"Succop","given":"P."},{"family":"Deddens","given":"J."},{"family":"Sobeih","given":"T."},{"family":"Barriera-Viruet","given":"H."},{"family":"Dunning","given":"K."},{"family":"Lockey","given":"J."}],"issued":{"date-parts":[["2006",11]]}}}],"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LeMasters</w:t>
      </w:r>
      <w:proofErr w:type="spellEnd"/>
      <w:r w:rsidR="005E1D2E" w:rsidRPr="005E1D2E">
        <w:rPr>
          <w:rFonts w:ascii="Calibri" w:hAnsi="Calibri" w:cs="Calibri"/>
        </w:rPr>
        <w:t xml:space="preserve"> et al. 2006)</w:t>
      </w:r>
      <w:r w:rsidR="005E1D2E">
        <w:fldChar w:fldCharType="end"/>
      </w:r>
      <w:r>
        <w:t>.</w:t>
      </w:r>
    </w:p>
    <w:p w:rsidR="000114A4" w:rsidRDefault="000114A4" w:rsidP="00ED2561">
      <w:r>
        <w:t>L’o</w:t>
      </w:r>
      <w:r w:rsidR="00ED2561" w:rsidRPr="00ED2561">
        <w:t>bjectif</w:t>
      </w:r>
      <w:r>
        <w:t xml:space="preserve"> de cette étude était d’e</w:t>
      </w:r>
      <w:r w:rsidRPr="00ED2561">
        <w:t>xaminer</w:t>
      </w:r>
      <w:r w:rsidR="00ED2561" w:rsidRPr="00ED2561">
        <w:t xml:space="preserve"> </w:t>
      </w:r>
      <w:r>
        <w:t>l’épidémiologie</w:t>
      </w:r>
      <w:r w:rsidR="00ED2561" w:rsidRPr="00ED2561">
        <w:t xml:space="preserve"> du cancer da</w:t>
      </w:r>
      <w:r>
        <w:t>ns un rassemblement de</w:t>
      </w:r>
      <w:r w:rsidR="00ED2561" w:rsidRPr="00ED2561">
        <w:t xml:space="preserve"> cohorte</w:t>
      </w:r>
      <w:r>
        <w:t>s</w:t>
      </w:r>
      <w:r w:rsidR="00ED2561" w:rsidRPr="00ED2561">
        <w:t xml:space="preserve"> de 29 993 pompiers </w:t>
      </w:r>
      <w:r>
        <w:t>professionnels</w:t>
      </w:r>
      <w:r w:rsidR="00ED2561" w:rsidRPr="00ED2561">
        <w:t xml:space="preserve"> américains employés depuis 1950 et suivis jusqu'en 2009. La mortalité et l'incidence du cancer ont été évaluées </w:t>
      </w:r>
      <w:r>
        <w:t xml:space="preserve">avec comme population de référence </w:t>
      </w:r>
      <w:r w:rsidR="00ED2561" w:rsidRPr="00ED2561">
        <w:t>la population américaine. Les taux de mortalité normalisés (SMR) et d'incidence (SIR) ont été déterminés pour 92 causes de décès et 41 cancer</w:t>
      </w:r>
      <w:r>
        <w:t>s</w:t>
      </w:r>
      <w:r w:rsidR="00ED2561" w:rsidRPr="00ED2561">
        <w:t>. Des analyses de sensibilité ont été effectuées pour examiner le</w:t>
      </w:r>
      <w:r>
        <w:t>s</w:t>
      </w:r>
      <w:r w:rsidR="00ED2561" w:rsidRPr="00ED2561">
        <w:t xml:space="preserve"> potentiel</w:t>
      </w:r>
      <w:r>
        <w:t xml:space="preserve">s </w:t>
      </w:r>
      <w:r w:rsidR="00ED2561" w:rsidRPr="00ED2561">
        <w:t>biais significatif</w:t>
      </w:r>
      <w:r>
        <w:t>s</w:t>
      </w:r>
      <w:r w:rsidR="00ED2561" w:rsidRPr="00ED2561">
        <w:t xml:space="preserve">. </w:t>
      </w:r>
    </w:p>
    <w:p w:rsidR="000114A4" w:rsidRPr="000114A4" w:rsidRDefault="00ED2561" w:rsidP="00A27654">
      <w:pPr>
        <w:spacing w:after="0"/>
        <w:rPr>
          <w:u w:val="single"/>
        </w:rPr>
      </w:pPr>
      <w:r w:rsidRPr="000114A4">
        <w:rPr>
          <w:u w:val="single"/>
        </w:rPr>
        <w:t>Résultats</w:t>
      </w:r>
      <w:r w:rsidR="000114A4" w:rsidRPr="000114A4">
        <w:rPr>
          <w:u w:val="single"/>
        </w:rPr>
        <w:t> :</w:t>
      </w:r>
    </w:p>
    <w:p w:rsidR="00B43E24" w:rsidRDefault="000114A4" w:rsidP="00A27654">
      <w:pPr>
        <w:spacing w:after="0"/>
      </w:pPr>
      <w:r>
        <w:t>La cohorte représente</w:t>
      </w:r>
      <w:r w:rsidR="00ED2561" w:rsidRPr="00ED2561">
        <w:t xml:space="preserve"> 858 938 et 403 152 </w:t>
      </w:r>
      <w:r>
        <w:t xml:space="preserve">personne-années </w:t>
      </w:r>
      <w:r w:rsidR="00ED2561" w:rsidRPr="00ED2561">
        <w:t xml:space="preserve">pour les analyses de mortalité et d'incidence, respectivement. </w:t>
      </w:r>
    </w:p>
    <w:p w:rsidR="00B43E24" w:rsidRDefault="00ED2561" w:rsidP="00A27654">
      <w:pPr>
        <w:spacing w:after="0"/>
      </w:pPr>
      <w:r w:rsidRPr="00ED2561">
        <w:t xml:space="preserve">La mortalité toutes causes était </w:t>
      </w:r>
      <w:r w:rsidR="00B43E24">
        <w:t>similaire à la population de référence</w:t>
      </w:r>
      <w:r w:rsidRPr="00ED2561">
        <w:t xml:space="preserve"> (SMR = 0,99, IC 95%: 0,97 à 1,01, n = 12 028).</w:t>
      </w:r>
    </w:p>
    <w:p w:rsidR="00A27654" w:rsidRDefault="00ED2561" w:rsidP="00A27654">
      <w:pPr>
        <w:spacing w:after="0"/>
      </w:pPr>
      <w:r w:rsidRPr="00ED2561">
        <w:t>Il y avait un</w:t>
      </w:r>
      <w:r w:rsidR="00B43E24">
        <w:t xml:space="preserve"> excès de</w:t>
      </w:r>
      <w:r w:rsidRPr="00ED2561">
        <w:t xml:space="preserve"> mortalité par cancer</w:t>
      </w:r>
      <w:r w:rsidR="00B43E24">
        <w:t>s</w:t>
      </w:r>
      <w:r w:rsidRPr="00ED2561">
        <w:t xml:space="preserve"> (SMR = 1,14, IC 95%: 1,10 à 1,18, n = 3285) et </w:t>
      </w:r>
      <w:r w:rsidR="00B43E24">
        <w:t>de l’</w:t>
      </w:r>
      <w:r w:rsidRPr="00ED2561">
        <w:t>incidence</w:t>
      </w:r>
      <w:r w:rsidR="00B43E24">
        <w:t xml:space="preserve"> des cancers</w:t>
      </w:r>
      <w:r w:rsidRPr="00ED2561">
        <w:t xml:space="preserve"> (SIR = 1,09, </w:t>
      </w:r>
      <w:r w:rsidR="00B43E24">
        <w:t xml:space="preserve">IC </w:t>
      </w:r>
      <w:r w:rsidRPr="00ED2561">
        <w:t>95%</w:t>
      </w:r>
      <w:r>
        <w:t xml:space="preserve"> </w:t>
      </w:r>
      <w:r w:rsidRPr="00ED2561">
        <w:t>1,06 à 1,12, n = 4461) composé principalement de</w:t>
      </w:r>
      <w:r w:rsidR="00B43E24">
        <w:t xml:space="preserve"> néoplasies</w:t>
      </w:r>
      <w:r w:rsidRPr="00ED2561">
        <w:t xml:space="preserve"> digestive</w:t>
      </w:r>
      <w:r w:rsidR="00B43E24">
        <w:t>s (SMR = 1,26, IC</w:t>
      </w:r>
      <w:r w:rsidRPr="00ED2561">
        <w:t xml:space="preserve"> 95%: 1,18 à 1,34, n = 928; SIR = 1,17, IC 95% 1,10 à 1,25, n = 930) et </w:t>
      </w:r>
      <w:r w:rsidR="00B43E24">
        <w:t>pulmonaires</w:t>
      </w:r>
      <w:r w:rsidRPr="00ED2561">
        <w:t xml:space="preserve"> (SMR = 1,10, IC 95%: 1,04 à 1,17, n = 1096; SIR = 1,16</w:t>
      </w:r>
      <w:r w:rsidR="00B43E24">
        <w:t xml:space="preserve">, IC 95%: 1,08 à 1,24, n = 813). Conformément aux études </w:t>
      </w:r>
      <w:r w:rsidRPr="00ED2561">
        <w:t>précédent</w:t>
      </w:r>
      <w:r w:rsidR="00B43E24">
        <w:t>e</w:t>
      </w:r>
      <w:r w:rsidRPr="00ED2561">
        <w:t xml:space="preserve">s, des </w:t>
      </w:r>
      <w:r w:rsidR="00B43E24">
        <w:t>augmenta</w:t>
      </w:r>
      <w:r w:rsidRPr="00ED2561">
        <w:t xml:space="preserve">tions modestes ont été observées </w:t>
      </w:r>
      <w:r w:rsidR="00B43E24">
        <w:t>pour</w:t>
      </w:r>
      <w:r w:rsidRPr="00ED2561">
        <w:t xml:space="preserve"> plusieurs cancers solides</w:t>
      </w:r>
      <w:r w:rsidR="00B43E24">
        <w:t xml:space="preserve"> (Reins, ORL, Foie, Vessie).</w:t>
      </w:r>
      <w:r w:rsidRPr="00ED2561">
        <w:t xml:space="preserve"> Cependant, il n'existait pas de preuve d'excès de cancers </w:t>
      </w:r>
      <w:r w:rsidR="00B43E24">
        <w:t>hématologiques</w:t>
      </w:r>
      <w:r w:rsidRPr="00ED2561">
        <w:t>. Cette étude est la première à signale</w:t>
      </w:r>
      <w:r w:rsidR="00B43E24">
        <w:t xml:space="preserve">r un excès de </w:t>
      </w:r>
      <w:proofErr w:type="spellStart"/>
      <w:r w:rsidR="00B43E24">
        <w:t>mésothéliome</w:t>
      </w:r>
      <w:proofErr w:type="spellEnd"/>
      <w:r w:rsidR="00B43E24">
        <w:t xml:space="preserve"> </w:t>
      </w:r>
      <w:r w:rsidRPr="00ED2561">
        <w:t xml:space="preserve"> (SMR = 2,00, IC 95% 1,03 à 3,49, n = 12; SIR = 2,29, IC 95%: 1,60 à 3,19, n = 35)</w:t>
      </w:r>
      <w:r w:rsidR="00B43E24">
        <w:t xml:space="preserve"> parmi les pompiers américains.</w:t>
      </w:r>
      <w:r w:rsidR="00A27654">
        <w:t xml:space="preserve"> Il existait une augmentation particulièrement forte des cancers de </w:t>
      </w:r>
      <w:proofErr w:type="spellStart"/>
      <w:r w:rsidR="00A27654">
        <w:t>véssie</w:t>
      </w:r>
      <w:proofErr w:type="spellEnd"/>
      <w:r w:rsidR="00A27654">
        <w:t xml:space="preserve"> chez </w:t>
      </w:r>
      <w:r w:rsidR="000344C3">
        <w:t>les femmes</w:t>
      </w:r>
      <w:r w:rsidR="00A27654">
        <w:t xml:space="preserve"> SP (SMR = 33.51, IC 95% 4.06-121.05)</w:t>
      </w:r>
    </w:p>
    <w:p w:rsidR="00B43E24" w:rsidRPr="00B43E24" w:rsidRDefault="00B43E24" w:rsidP="00A27654">
      <w:pPr>
        <w:spacing w:after="0"/>
        <w:rPr>
          <w:u w:val="single"/>
        </w:rPr>
      </w:pPr>
      <w:r w:rsidRPr="00B43E24">
        <w:rPr>
          <w:u w:val="single"/>
        </w:rPr>
        <w:t>Discussion :</w:t>
      </w:r>
    </w:p>
    <w:p w:rsidR="00ED2561" w:rsidRPr="00ED2561" w:rsidRDefault="00ED2561" w:rsidP="00A27654">
      <w:pPr>
        <w:spacing w:after="0"/>
      </w:pPr>
      <w:r w:rsidRPr="00ED2561">
        <w:t xml:space="preserve">La nouvelle découverte d'un excès de </w:t>
      </w:r>
      <w:proofErr w:type="spellStart"/>
      <w:r w:rsidRPr="00ED2561">
        <w:t>mésothéliome</w:t>
      </w:r>
      <w:proofErr w:type="spellEnd"/>
      <w:r w:rsidRPr="00ED2561">
        <w:t xml:space="preserve"> malin est à noter, étant donné que l'exposition à l'amiante est un danger connu de la lutte contre l'incendie.</w:t>
      </w:r>
    </w:p>
    <w:p w:rsidR="000F28FF" w:rsidRDefault="00B43E24" w:rsidP="00A27654">
      <w:pPr>
        <w:spacing w:after="0"/>
      </w:pPr>
      <w:r>
        <w:t xml:space="preserve">Il existe un risque d’effet travailleur en bonne santé. Il était constaté une baisse des maladies respiratoires chroniques, des maladies </w:t>
      </w:r>
      <w:proofErr w:type="spellStart"/>
      <w:r>
        <w:t>cérébrovasculaires</w:t>
      </w:r>
      <w:proofErr w:type="spellEnd"/>
      <w:r>
        <w:t xml:space="preserve">, du diabète de type 2, </w:t>
      </w:r>
      <w:r w:rsidR="00A27654">
        <w:t>des maladies du système nerveux et de l’alcoolisme. En revanche on constatait une augmentation des maladies hépatiques chronique dont la cirrhose, des insuffisances rénales et des décès accidentels.</w:t>
      </w:r>
    </w:p>
    <w:p w:rsidR="000F28FF" w:rsidRPr="00ED2561" w:rsidRDefault="00A27654">
      <w:r>
        <w:t>L’augmentation de maladies hépatiques semble à rattacher à une augmentation de l’exposition à des toxiques et à l’hépatite B plus qu’à la consommation d’alcool.</w:t>
      </w:r>
    </w:p>
    <w:p w:rsidR="000842D0" w:rsidRPr="00ED2561" w:rsidRDefault="000842D0">
      <w:r w:rsidRPr="00ED2561">
        <w:br w:type="page"/>
      </w:r>
    </w:p>
    <w:p w:rsidR="000842D0" w:rsidRDefault="000842D0" w:rsidP="001441A6">
      <w:pPr>
        <w:pStyle w:val="Titre2"/>
        <w:numPr>
          <w:ilvl w:val="0"/>
          <w:numId w:val="16"/>
        </w:numPr>
        <w:rPr>
          <w:lang w:val="en-US"/>
        </w:rPr>
      </w:pPr>
      <w:bookmarkStart w:id="27" w:name="_Toc491027449"/>
      <w:r w:rsidRPr="000842D0">
        <w:rPr>
          <w:lang w:val="en-US"/>
        </w:rPr>
        <w:t>Cancer Risk Among Firefighters: A Review and</w:t>
      </w:r>
      <w:r>
        <w:rPr>
          <w:lang w:val="en-US"/>
        </w:rPr>
        <w:t xml:space="preserve"> </w:t>
      </w:r>
      <w:r w:rsidRPr="000842D0">
        <w:rPr>
          <w:lang w:val="en-US"/>
        </w:rPr>
        <w:t>Meta-analysis of 32 Studies</w:t>
      </w:r>
      <w:r w:rsidR="001441A6">
        <w:rPr>
          <w:lang w:val="en-US"/>
        </w:rPr>
        <w:t xml:space="preserve"> – </w:t>
      </w:r>
      <w:proofErr w:type="spellStart"/>
      <w:r w:rsidR="001441A6">
        <w:rPr>
          <w:lang w:val="en-US"/>
        </w:rPr>
        <w:t>LeMasters</w:t>
      </w:r>
      <w:proofErr w:type="spellEnd"/>
      <w:r w:rsidR="001441A6">
        <w:rPr>
          <w:lang w:val="en-US"/>
        </w:rPr>
        <w:t xml:space="preserve"> – J </w:t>
      </w:r>
      <w:proofErr w:type="spellStart"/>
      <w:r w:rsidR="001441A6">
        <w:rPr>
          <w:lang w:val="en-US"/>
        </w:rPr>
        <w:t>Occup</w:t>
      </w:r>
      <w:proofErr w:type="spellEnd"/>
      <w:r w:rsidR="001441A6">
        <w:rPr>
          <w:lang w:val="en-US"/>
        </w:rPr>
        <w:t xml:space="preserve"> </w:t>
      </w:r>
      <w:proofErr w:type="spellStart"/>
      <w:r w:rsidR="001441A6">
        <w:rPr>
          <w:lang w:val="en-US"/>
        </w:rPr>
        <w:t>Env</w:t>
      </w:r>
      <w:proofErr w:type="spellEnd"/>
      <w:r w:rsidR="001441A6">
        <w:rPr>
          <w:lang w:val="en-US"/>
        </w:rPr>
        <w:t xml:space="preserve"> Med 2006</w:t>
      </w:r>
      <w:bookmarkEnd w:id="27"/>
    </w:p>
    <w:p w:rsidR="001441A6" w:rsidRPr="0015240F" w:rsidRDefault="005E1D2E" w:rsidP="000842D0">
      <w:r>
        <w:fldChar w:fldCharType="begin"/>
      </w:r>
      <w:r>
        <w:instrText xml:space="preserve"> ADDIN ZOTERO_ITEM CSL_CITATION {"citationID":"eZbfRvUn","properties":{"formattedCitation":"(LeMasters et al. 2006)","plainCitation":"(LeMasters et al. 2006)","noteIndex":0},"citationItems":[{"id":349,"uris":["http://zotero.org/users/4687044/items/X9RAEBIT"],"uri":["http://zotero.org/users/4687044/items/X9RAEBIT"],"itemData":{"id":349,"type":"article-journal","title":"Cancer risk among firefighters: a review and meta-analysis of 32 studies","container-title":"J Occup Environ Med","page":"1189-202","volume":"48","issue":"11","archive_location":"17099456","abstract":"The objective of this study was to review 32 studies on firefighters and to quantitatively and qualitatively determine the cancer risk using a meta-analysis.|A comprehensive search of computerized databases and bibliographies from identified articles was performed. Three criteria used to assess the probable, possible, or unlikely risk for 21 cancers included pattern of meta-relative risks, study type, and heterogeneity testing.|The findings indicated that firefighters had a probable cancer risk for multiple myeloma with a summary risk estimate (SRE) of 1.53 and 95% confidence interval (CI) of 1.21-1.94, non-Hodgkin lymphoma (SRE = 1.51, 95% CI = 1.31-1.73), and prostate (SRE = 1.28; 95% CI = 1.15-1.43). Testicular cancer was upgraded to probable because it had the highest summary risk estimate (SRE = 2.02; 95% CI = 1.30-3.13). Eight additional cancers were listed as having a \"possible\" association with firefighting.|Our results confirm previous findings of an elevated metarelative risk for multiple myeloma among firefighters. In addition, a probable association with non-Hodgkin lymphoma, prostate, and testicular cancer was demonstrated.","DOI":"10.1097/01.jom.0000246229.68697.90","ISSN":"1076-2752","shortTitle":"Cancer risk among firefighters: a review and meta-analysis of 32 studies","language":"eng","author":[{"family":"LeMasters","given":"G. K."},{"family":"Genaidy","given":"A. M."},{"family":"Succop","given":"P."},{"family":"Deddens","given":"J."},{"family":"Sobeih","given":"T."},{"family":"Barriera-Viruet","given":"H."},{"family":"Dunning","given":"K."},{"family":"Lockey","given":"J."}],"issued":{"date-parts":[["2006",11]]}}}],"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LeMasters</w:t>
      </w:r>
      <w:proofErr w:type="spellEnd"/>
      <w:r w:rsidRPr="005E1D2E">
        <w:rPr>
          <w:rFonts w:ascii="Calibri" w:hAnsi="Calibri" w:cs="Calibri"/>
        </w:rPr>
        <w:t xml:space="preserve"> et al. 2006)</w:t>
      </w:r>
      <w:r>
        <w:fldChar w:fldCharType="end"/>
      </w:r>
    </w:p>
    <w:p w:rsidR="000842D0" w:rsidRPr="0015240F" w:rsidRDefault="000842D0"/>
    <w:p w:rsidR="00A83170" w:rsidRDefault="001441A6">
      <w:r w:rsidRPr="001441A6">
        <w:t xml:space="preserve">L'objectif de cette étude était </w:t>
      </w:r>
      <w:r>
        <w:t>de regrouper</w:t>
      </w:r>
      <w:r w:rsidRPr="001441A6">
        <w:t xml:space="preserve"> 32 études sur les </w:t>
      </w:r>
      <w:r>
        <w:t xml:space="preserve">SP </w:t>
      </w:r>
      <w:r w:rsidRPr="001441A6">
        <w:t xml:space="preserve">et de déterminer quantitativement et qualitativement le risque de cancer. Trois critères </w:t>
      </w:r>
      <w:r w:rsidR="00A83170">
        <w:t xml:space="preserve">étaient </w:t>
      </w:r>
      <w:r w:rsidRPr="001441A6">
        <w:t xml:space="preserve">utilisés pour </w:t>
      </w:r>
      <w:r w:rsidR="00A83170">
        <w:t xml:space="preserve">graduer </w:t>
      </w:r>
      <w:r w:rsidRPr="001441A6">
        <w:t>le risque probable, possible ou improbable pour 21 cancers</w:t>
      </w:r>
      <w:r w:rsidR="00A83170">
        <w:t xml:space="preserve"> selon la méthode de l’OMS</w:t>
      </w:r>
      <w:r w:rsidRPr="001441A6">
        <w:t xml:space="preserve">. </w:t>
      </w:r>
    </w:p>
    <w:p w:rsidR="00A83170" w:rsidRPr="00A83170" w:rsidRDefault="001441A6">
      <w:pPr>
        <w:rPr>
          <w:u w:val="single"/>
        </w:rPr>
      </w:pPr>
      <w:r w:rsidRPr="00A83170">
        <w:rPr>
          <w:u w:val="single"/>
        </w:rPr>
        <w:t xml:space="preserve">Résultats: </w:t>
      </w:r>
    </w:p>
    <w:p w:rsidR="00A83170" w:rsidRDefault="001441A6">
      <w:r w:rsidRPr="001441A6">
        <w:t>Les résultats indiquent que les pompiers ont un risque probable de cancer pour le myélome multiple avec un</w:t>
      </w:r>
      <w:r w:rsidR="00A83170">
        <w:t xml:space="preserve"> niveau de risque estimé </w:t>
      </w:r>
      <w:r w:rsidRPr="001441A6">
        <w:t xml:space="preserve">(SRE) de 1,53 </w:t>
      </w:r>
      <w:r w:rsidR="00A83170">
        <w:t xml:space="preserve">avec un </w:t>
      </w:r>
      <w:r w:rsidRPr="001441A6">
        <w:t>intervalle de confiance</w:t>
      </w:r>
      <w:r w:rsidR="00A83170">
        <w:t xml:space="preserve"> à 95%</w:t>
      </w:r>
      <w:r w:rsidRPr="001441A6">
        <w:t xml:space="preserve"> (IC) de 1,21-1,94, </w:t>
      </w:r>
      <w:r w:rsidR="00A83170">
        <w:t>le lymphome non-Hodgkinien (SRE = 1,51, IC 95% : 1.31-1.73) et la prostate (SRE =</w:t>
      </w:r>
      <w:r w:rsidRPr="001441A6">
        <w:t xml:space="preserve"> 1.28; IC à 95%</w:t>
      </w:r>
      <w:r w:rsidR="00A83170">
        <w:t> :</w:t>
      </w:r>
      <w:r w:rsidRPr="001441A6">
        <w:t xml:space="preserve"> 1.15-1.43). Le</w:t>
      </w:r>
      <w:r w:rsidR="00A83170">
        <w:t xml:space="preserve"> niveau de risque de</w:t>
      </w:r>
      <w:r w:rsidRPr="001441A6">
        <w:t xml:space="preserve"> cancer des testicules a été </w:t>
      </w:r>
      <w:r w:rsidR="00A83170">
        <w:t xml:space="preserve">augmenté </w:t>
      </w:r>
      <w:r w:rsidRPr="001441A6">
        <w:t>à probable (SRE 2.02, IC 95%: 1.30-3.13). Huit cancers supplémentaires ont été classés comme ayant une association «possible» avec la lutte contre les incendies</w:t>
      </w:r>
      <w:r w:rsidR="006425CF">
        <w:t xml:space="preserve"> (Peau, Mélanome, Cerveau, Rectum, Cavité buccale et pharynx, Estomac, Colon, Leucémie)</w:t>
      </w:r>
      <w:r w:rsidRPr="001441A6">
        <w:t xml:space="preserve">. </w:t>
      </w:r>
    </w:p>
    <w:p w:rsidR="00A83170" w:rsidRPr="00A83170" w:rsidRDefault="00A83170">
      <w:pPr>
        <w:rPr>
          <w:u w:val="single"/>
        </w:rPr>
      </w:pPr>
      <w:r w:rsidRPr="00A83170">
        <w:rPr>
          <w:u w:val="single"/>
        </w:rPr>
        <w:t>Discussion :</w:t>
      </w:r>
    </w:p>
    <w:p w:rsidR="000842D0" w:rsidRPr="001441A6" w:rsidRDefault="00A83170">
      <w:r>
        <w:t>Le</w:t>
      </w:r>
      <w:r w:rsidR="001441A6" w:rsidRPr="001441A6">
        <w:t>s résultats confirment les résultats antérieurs d'un risque élevé de myélome multiple chez les pompiers. De plus, une association probable ave</w:t>
      </w:r>
      <w:r>
        <w:t>c le lymphome non hodgkinien, le cancer de la</w:t>
      </w:r>
      <w:r w:rsidR="001441A6" w:rsidRPr="001441A6">
        <w:t xml:space="preserve"> prostate et le cancer du testicule a été démontrée</w:t>
      </w:r>
      <w:r>
        <w:t>.</w:t>
      </w:r>
    </w:p>
    <w:p w:rsidR="00C354A8" w:rsidRDefault="00423A56">
      <w:r>
        <w:t>La recherche d’associations est à sensibiliser en fonction de l’exposition (poste opérationnel VS administratif). De nombreux travaux perdent en sensibilité du fait de l’effet travailleur en bonne santé.</w:t>
      </w:r>
    </w:p>
    <w:p w:rsidR="00423A56" w:rsidRPr="001441A6" w:rsidRDefault="00423A56">
      <w:r>
        <w:t>Le lien avec le tabagisme ne peut être retenu ici devant l’absence d’augmentation des cancers du poumon, de la vessie et du larynx.</w:t>
      </w:r>
    </w:p>
    <w:p w:rsidR="000842D0" w:rsidRPr="008A0075" w:rsidRDefault="000842D0"/>
    <w:p w:rsidR="000842D0" w:rsidRPr="008A0075" w:rsidRDefault="000842D0"/>
    <w:p w:rsidR="000842D0" w:rsidRPr="008A0075" w:rsidRDefault="000842D0">
      <w:r w:rsidRPr="008A0075">
        <w:br w:type="page"/>
      </w:r>
    </w:p>
    <w:p w:rsidR="007178E1" w:rsidRPr="008A0075" w:rsidRDefault="007178E1" w:rsidP="007178E1">
      <w:pPr>
        <w:jc w:val="both"/>
      </w:pPr>
    </w:p>
    <w:p w:rsidR="007178E1" w:rsidRPr="008A0075" w:rsidRDefault="007178E1" w:rsidP="007178E1">
      <w:pPr>
        <w:jc w:val="both"/>
      </w:pPr>
    </w:p>
    <w:p w:rsidR="00214FEC" w:rsidRPr="008A0075" w:rsidRDefault="00214FEC" w:rsidP="00643D67">
      <w:pPr>
        <w:jc w:val="both"/>
      </w:pPr>
    </w:p>
    <w:p w:rsidR="00214FEC" w:rsidRPr="008A0075" w:rsidRDefault="00214FEC" w:rsidP="00643D67">
      <w:pPr>
        <w:jc w:val="both"/>
        <w:sectPr w:rsidR="00214FEC" w:rsidRPr="008A0075" w:rsidSect="001B24F2">
          <w:pgSz w:w="11906" w:h="16838"/>
          <w:pgMar w:top="1417" w:right="1417" w:bottom="1417" w:left="1417" w:header="708" w:footer="708" w:gutter="0"/>
          <w:pgNumType w:start="1" w:chapStyle="1"/>
          <w:cols w:space="708"/>
          <w:titlePg/>
          <w:docGrid w:linePitch="360"/>
        </w:sectPr>
      </w:pPr>
    </w:p>
    <w:p w:rsidR="009B4EFB" w:rsidRPr="00EC7B76" w:rsidRDefault="00214FEC" w:rsidP="006636B1">
      <w:pPr>
        <w:pStyle w:val="Titre1"/>
      </w:pPr>
      <w:bookmarkStart w:id="28" w:name="_Toc491027450"/>
      <w:r>
        <w:t>Etudes de physiologie – Médecine du Sport</w:t>
      </w:r>
      <w:bookmarkEnd w:id="28"/>
    </w:p>
    <w:p w:rsidR="00D43068" w:rsidRPr="00EC7B76" w:rsidRDefault="0015240F" w:rsidP="00643D67">
      <w:pPr>
        <w:jc w:val="both"/>
      </w:pPr>
      <w:r>
        <w:t>L’adaptation de l’organisme à l’effort et aux conditions particulières auxquelles sont confronté les Sapeurs-Pompiers lors de leurs missions est unique. Elle ouvre un large champ de recherche. Seuls quelques-uns des travaux abordant cette thématique sont développés ici.</w:t>
      </w:r>
    </w:p>
    <w:p w:rsidR="00D43068" w:rsidRPr="00EC7B76" w:rsidRDefault="0015240F" w:rsidP="00643D67">
      <w:pPr>
        <w:jc w:val="both"/>
      </w:pPr>
      <w:r>
        <w:t>La connaissance des messages clés apportés par ces études permet aux membres du SSSM d’augmenter la sécurité, le confort et la compréhension en promouvant des évolutions dans bien des domaines.</w:t>
      </w:r>
    </w:p>
    <w:p w:rsidR="00D43068" w:rsidRDefault="00D43068" w:rsidP="00643D67">
      <w:pPr>
        <w:jc w:val="both"/>
      </w:pPr>
    </w:p>
    <w:p w:rsidR="00214FEC" w:rsidRDefault="00214FEC" w:rsidP="00643D67">
      <w:pPr>
        <w:jc w:val="both"/>
      </w:pPr>
    </w:p>
    <w:p w:rsidR="00214FEC" w:rsidRDefault="00214FEC">
      <w:r>
        <w:br w:type="page"/>
      </w:r>
    </w:p>
    <w:p w:rsidR="00FC028B" w:rsidRPr="00FC028B" w:rsidRDefault="00FC028B" w:rsidP="00C44EC9">
      <w:pPr>
        <w:pStyle w:val="Titre2"/>
        <w:numPr>
          <w:ilvl w:val="0"/>
          <w:numId w:val="18"/>
        </w:numPr>
        <w:rPr>
          <w:lang w:val="en-US"/>
        </w:rPr>
      </w:pPr>
      <w:bookmarkStart w:id="29" w:name="_Toc491027451"/>
      <w:r w:rsidRPr="00FC028B">
        <w:rPr>
          <w:lang w:val="en-US"/>
        </w:rPr>
        <w:t xml:space="preserve">Evaluation of a </w:t>
      </w:r>
      <w:r>
        <w:t>ﬁ</w:t>
      </w:r>
      <w:proofErr w:type="spellStart"/>
      <w:r w:rsidRPr="00FC028B">
        <w:rPr>
          <w:lang w:val="en-US"/>
        </w:rPr>
        <w:t>tness</w:t>
      </w:r>
      <w:proofErr w:type="spellEnd"/>
      <w:r w:rsidRPr="00FC028B">
        <w:rPr>
          <w:lang w:val="en-US"/>
        </w:rPr>
        <w:t xml:space="preserve"> intervention for new </w:t>
      </w:r>
      <w:r>
        <w:t>ﬁ</w:t>
      </w:r>
      <w:r w:rsidRPr="00FC028B">
        <w:rPr>
          <w:lang w:val="en-US"/>
        </w:rPr>
        <w:t>re</w:t>
      </w:r>
      <w:r>
        <w:t>ﬁ</w:t>
      </w:r>
      <w:proofErr w:type="spellStart"/>
      <w:r w:rsidRPr="00FC028B">
        <w:rPr>
          <w:lang w:val="en-US"/>
        </w:rPr>
        <w:t>ghters</w:t>
      </w:r>
      <w:proofErr w:type="spellEnd"/>
      <w:r w:rsidRPr="00FC028B">
        <w:rPr>
          <w:lang w:val="en-US"/>
        </w:rPr>
        <w:t xml:space="preserve">: injury reduction and economic </w:t>
      </w:r>
      <w:proofErr w:type="spellStart"/>
      <w:r w:rsidRPr="00FC028B">
        <w:rPr>
          <w:lang w:val="en-US"/>
        </w:rPr>
        <w:t>bene</w:t>
      </w:r>
      <w:proofErr w:type="spellEnd"/>
      <w:r>
        <w:t>ﬁ</w:t>
      </w:r>
      <w:proofErr w:type="spellStart"/>
      <w:r w:rsidRPr="00FC028B">
        <w:rPr>
          <w:lang w:val="en-US"/>
        </w:rPr>
        <w:t>ts</w:t>
      </w:r>
      <w:proofErr w:type="spellEnd"/>
      <w:r>
        <w:rPr>
          <w:lang w:val="en-US"/>
        </w:rPr>
        <w:t xml:space="preserve"> – Griffin – Injury Prevention 2016</w:t>
      </w:r>
      <w:bookmarkEnd w:id="29"/>
    </w:p>
    <w:p w:rsidR="00FC028B" w:rsidRDefault="005E1D2E" w:rsidP="00FC028B">
      <w:pPr>
        <w:jc w:val="both"/>
      </w:pPr>
      <w:r>
        <w:fldChar w:fldCharType="begin"/>
      </w:r>
      <w:r>
        <w:instrText xml:space="preserve"> ADDIN ZOTERO_ITEM CSL_CITATION {"citationID":"MfwEghzS","properties":{"formattedCitation":"(Griffin et al. 2016)","plainCitation":"(Griffin et al. 2016)","noteIndex":0},"citationItems":[{"id":266,"uris":["http://zotero.org/users/4687044/items/EDBXPYRM"],"uri":["http://zotero.org/users/4687044/items/EDBXPYRM"],"itemData":{"id":266,"type":"article-journal","title":"Evaluation of a fitness intervention for new firefighters: injury reduction and economic benefits","container-title":"Inj Prev","page":"181-8","volume":"22","issue":"3","archive_location":"26559144","abstract":"Firefighting is a hazardous profession and firefighters suffer workplace injury at a higher rate than most US workers. Decreased physical fitness is associated with injury in firefighters. A physical fitness intervention was implemented among Tucson Fire Department recruit firefighters with the goals of decreasing injury and compensation claims frequency and costs during the recruit academy, and over the subsequent probationary year.|Department injury records were analysed and described by body part, injury type and mechanism of injury. Injury and workers' compensation claims outcomes from the recruit academy initiation through the 12-month probationary period for the intervention recruit class were compared with controls from three historical classes.|The majority of injuries were sprains and strains (65.4%), the most common mechanism of injury was acute overexertion (67.9%) and the lower extremity was the most commonly affected body region (61.7%). The intervention class experienced significantly fewer injuries overall and during the probationary year (p=0.009), filed fewer claims (p=0.028) and experienced claims cost savings of approximately US$33 000 (2013) from avoided injury and reduced claims costs. The estimated costs for programme implementation were $32 192 leading to a 1-year return on investment of 2.4%.|We observed reductions in injury occurrence and compensation costs among Probationary Firefighter Fitness (PFF-Fit) programme participants compared with historical controls. The initiation of the PFF-Fit programme has demonstrated promise in reducing injury and claims costs; however, continued research is needed to better understand the programme's potential effectiveness with additional recruit classes and carryover effects into the recruit's career injury potential.","DOI":"10.1136/injuryprev-2015-041785","ISSN":"1475-5785","shortTitle":"Evaluation of a fitness intervention for new firefighters: injury reduction and economic benefits","language":"eng","author":[{"family":"Griffin","given":"S. C."},{"family":"Regan","given":"T. L."},{"family":"Harber","given":"P."},{"family":"Lutz","given":"E. A."},{"family":"Hu","given":"C."},{"family":"Peate","given":"W. F."},{"family":"Burgess","given":"J. L."}],"issued":{"date-parts":[["2016",6]]}}}],"schema":"https://github.com/citation-style-language/schema/raw/master/csl-citation.json"} </w:instrText>
      </w:r>
      <w:r>
        <w:fldChar w:fldCharType="separate"/>
      </w:r>
      <w:r w:rsidRPr="005E1D2E">
        <w:rPr>
          <w:rFonts w:ascii="Calibri" w:hAnsi="Calibri" w:cs="Calibri"/>
        </w:rPr>
        <w:t>(Griffin et al. 2016)</w:t>
      </w:r>
      <w:r>
        <w:fldChar w:fldCharType="end"/>
      </w:r>
    </w:p>
    <w:p w:rsidR="001A2E65" w:rsidRDefault="00233213" w:rsidP="00FC028B">
      <w:pPr>
        <w:jc w:val="both"/>
      </w:pPr>
      <w:r w:rsidRPr="00360D3A">
        <w:t>L</w:t>
      </w:r>
      <w:r w:rsidR="00FC028B" w:rsidRPr="00360D3A">
        <w:t>es pompiers sont plus exposés aux accidents de travail que la plupart des travailleurs américains. La diminution de la condition physique est associée à une blessure chez les pompiers</w:t>
      </w:r>
      <w:r>
        <w:t xml:space="preserve"> une VO2max &lt; à 43 ml/kg/min multipliait par 2.2 </w:t>
      </w:r>
      <w:r w:rsidR="005E1D2E">
        <w:t xml:space="preserve">le risque d’accident de travail </w:t>
      </w:r>
      <w:r w:rsidR="005E1D2E">
        <w:fldChar w:fldCharType="begin"/>
      </w:r>
      <w:r w:rsidR="005E1D2E">
        <w:instrText xml:space="preserve"> ADDIN ZOTERO_ITEM CSL_CITATION {"citationID":"g2zJkOZm","properties":{"formattedCitation":"(Poplin et al. 2014)","plainCitation":"(Poplin et al. 2014)","noteIndex":0},"citationItems":[{"id":392,"uris":["http://zotero.org/users/4687044/items/XQTDDC8N"],"uri":["http://zotero.org/users/4687044/items/XQTDDC8N"],"itemData":{"id":392,"type":"article-journal","title":"The association of aerobic fitness with injuries in the fire service","container-title":"Am J Epidemiol","page":"149-55","volume":"179","issue":"2","archive_location":"24186973","abstract":"The aim of the present study was to understand the risk of injury in relation to fitness in a retrospective occupational cohort of firefighters in Tucson, Arizona, from 2005 to 2009. Annual medical evaluations and injury surveillance data were linked to compare levels of aerobic fitness in injured employees with those in noninjured employees. The individual outcomes evaluated included all injuries, exercise-related injuries, and sprains and strains. Time-to-event analyses were conducted to determine the association between levels of fitness and injury likelihood. Fitness, defined by relative aerobic capacity (Vo2max), was associated with injury risk. Persons in the lowest fitness level category (Vo2max &lt;43 mL/kg/minute) were 2.2 times more likely (95% confidence interval: 1.72, 2.88) to sustain injury than were those in the highest fitness level category (Vo2max &gt;48 mL/kg/minute). Those with a Vo2max between 43 and 48 mL/kg/minute were 1.38 times (95% confidence interval: 1.06, 1.78) more likely to incur injury. Hazard ratios were found to be greater for sprains and strains. Our results suggest that improving relative aerobic capacity by 1 metabolic equivalent of task (approximately 3.5 mL/kg/minute) reduces the risk of any injury by 14%. These findings illustrate the importance of fitness in reducing the risk of injury in physically demanding occupations, such as the fire service, and support the need to provide dedicated resources for structured fitness programming and the promotion of injury prevention strategies to people in those fields.","DOI":"10.1093/aje/kwt213","ISSN":"1476-6256","shortTitle":"The association of aerobic fitness with injuries in the fire service","language":"eng","author":[{"family":"Poplin","given":"G. S."},{"family":"Roe","given":"D. J."},{"family":"Peate","given":"W."},{"family":"Harris","given":"R. B."},{"family":"Burgess","given":"J. L."}],"issued":{"date-parts":[["2014",1]]}}}],"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Poplin</w:t>
      </w:r>
      <w:proofErr w:type="spellEnd"/>
      <w:r w:rsidR="005E1D2E" w:rsidRPr="005E1D2E">
        <w:rPr>
          <w:rFonts w:ascii="Calibri" w:hAnsi="Calibri" w:cs="Calibri"/>
        </w:rPr>
        <w:t xml:space="preserve"> et al. 2014)</w:t>
      </w:r>
      <w:r w:rsidR="005E1D2E">
        <w:fldChar w:fldCharType="end"/>
      </w:r>
      <w:r w:rsidR="001A2E65">
        <w:t>.</w:t>
      </w:r>
      <w:r w:rsidR="00C45BCC">
        <w:t xml:space="preserve"> De manière similaire une autre étude rapportait que les SP ne pratiquant pas de sport régulier pendant leur garde avait un risque augmenté de blessures</w:t>
      </w:r>
      <w:r w:rsidR="005E1D2E">
        <w:t xml:space="preserve"> </w:t>
      </w:r>
      <w:r w:rsidR="005E1D2E">
        <w:fldChar w:fldCharType="begin"/>
      </w:r>
      <w:r w:rsidR="005E1D2E">
        <w:instrText xml:space="preserve"> ADDIN ZOTERO_ITEM CSL_CITATION {"citationID":"mxCRTivH","properties":{"formattedCitation":"(Jahnke et al. 2013)","plainCitation":"(Jahnke et al. 2013)","noteIndex":0},"citationItems":[{"id":293,"uris":["http://zotero.org/users/4687044/items/2NZF3WQ2"],"uri":["http://zotero.org/users/4687044/items/2NZF3WQ2"],"itemData":{"id":293,"type":"article-journal","title":"Injury among a population based sample of career firefighters in the central USA","container-title":"Inj Prev","page":"393-8","volume":"19","issue":"6","archive_location":"23504995","abstract":"Rates of occupational injuries among firefighters are high because of the physically demanding and variable tasks required by their job. While descriptive data about injuries exist, few studies have explored individual risk factors and their relationship to occupational injury.|The current study presents data from a population-based sample of 462 career firefighters from 11 randomly-selected fire departments in the Missouri Valley region of the USA (Kansas, Missouri, Iowa, North Dakota, South Dakota, Colorado, Wyoming, Nebraska) who participated in a study evaluating risks for negative cardiovascular outcomes and injury. Relationships were examined between injury and demographic characteristics, body composition, fitness, and health behaviours.|Participants were most likely to be injured during physical exercise and those who reported regular on-duty exercise had a fourfold increase in risk for exercise-related injury compared with those who did not exercise on duty (OR=4.06, 95% CI 1.73 to 12.24). However, those who exercised were half as likely to sustain non-exercise injuries (OR=0.53, 95% CI 0.32 to 0.85).|Findings highlight the benefit of physical training for firefighters despite the risk of injury during exercise.","DOI":"10.1136/injuryprev-2012-040662","ISSN":"1475-5785","shortTitle":"Injury among a population based sample of career firefighters in the central USA","language":"eng","author":[{"family":"Jahnke","given":"S. A."},{"family":"Poston","given":"W. S."},{"family":"Haddock","given":"C. K."},{"family":"Jitnarin","given":"N."}],"issued":{"date-parts":[["2013",12]]}}}],"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Jahnke</w:t>
      </w:r>
      <w:proofErr w:type="spellEnd"/>
      <w:r w:rsidR="005E1D2E" w:rsidRPr="005E1D2E">
        <w:rPr>
          <w:rFonts w:ascii="Calibri" w:hAnsi="Calibri" w:cs="Calibri"/>
        </w:rPr>
        <w:t xml:space="preserve"> et al. 2013)</w:t>
      </w:r>
      <w:r w:rsidR="005E1D2E">
        <w:fldChar w:fldCharType="end"/>
      </w:r>
      <w:r w:rsidR="00C45BCC">
        <w:t>.</w:t>
      </w:r>
    </w:p>
    <w:p w:rsidR="00C45BCC" w:rsidRDefault="00C45BCC" w:rsidP="00FC028B">
      <w:pPr>
        <w:jc w:val="both"/>
      </w:pPr>
      <w:r>
        <w:t>Plusieurs évaluations médico-économiques de programme</w:t>
      </w:r>
      <w:r w:rsidR="00AE4D32">
        <w:t>s</w:t>
      </w:r>
      <w:r>
        <w:t xml:space="preserve"> d’entrainement physique des SP ont montré </w:t>
      </w:r>
      <w:r w:rsidR="00AE4D32">
        <w:t>un</w:t>
      </w:r>
      <w:r>
        <w:t xml:space="preserve"> intérêt certain</w:t>
      </w:r>
      <w:r w:rsidR="00AE4D32">
        <w:t xml:space="preserve"> à ces initiatives</w:t>
      </w:r>
      <w:r w:rsidR="005E1D2E">
        <w:t xml:space="preserve"> </w:t>
      </w:r>
      <w:r w:rsidR="005E1D2E">
        <w:fldChar w:fldCharType="begin"/>
      </w:r>
      <w:r w:rsidR="005E1D2E">
        <w:instrText xml:space="preserve"> ADDIN ZOTERO_ITEM CSL_CITATION {"citationID":"zoomCjjk","properties":{"formattedCitation":"(Leffer et Grizzell 2010; Kuehl et al. 2013)","plainCitation":"(Leffer et Grizzell 2010; Kuehl et al. 2013)","noteIndex":0},"citationItems":[{"id":343,"uris":["http://zotero.org/users/4687044/items/PA67DJP9"],"uri":["http://zotero.org/users/4687044/items/PA67DJP9"],"itemData":{"id":343,"type":"article-journal","title":"Implementation of a physician-organized wellness regime (POWR) enforcing the 2007 NFPA standard 1582: injury rate reduction and associated cost savings","container-title":"J Occup Environ Med","page":"336-9","volume":"52","issue":"3","archive_location":"20190648","abstract":"To determine the effects of a physician-organized wellness regime (POWR) on a cohort of firefighters while applying the 2007 National Fire Protection Association Standard 1582.|A prospective evaluation comparing baseline with postintervention injury rate data among 252 Howard County, Maryland firefighters with analysis of return on investment.|After implementation of POWR, the Howard County fire department showed a 40% reduction in recordable injuries during year 1, which increased to 60% during year 2. Return on investment was shown to be 4.6:1 by the second year. Moreover, the subpopulation of overweight firefighters showed statistically significant weight loss during the intervention period.|POWR, a specific type of wellness initiative, can lead to substantial cost savings from an injury-sparing perspective alone and has potential to decrease cardiac risk factors among a high-risk population of firefighters.","DOI":"10.1097/JOM.0b013e3181d44d8d","ISSN":"1536-5948","shortTitle":"Implementation of a physician-organized wellness regime (POWR) enforcing the 2007 NFPA standard 1582: injury rate reduction and associated cost savings","language":"eng","author":[{"family":"Leffer","given":"M."},{"family":"Grizzell","given":"T."}],"issued":{"date-parts":[["2010",3]]}}},{"id":321,"uris":["http://zotero.org/users/4687044/items/BFLLQU4N"],"uri":["http://zotero.org/users/4687044/items/BFLLQU4N"],"itemData":{"id":321,"type":"article-journal","title":"Economic benefit of the PHLAME wellness programme on firefighter injury","container-title":"Occup Med (Lond)","page":"203-9","volume":"63","issue":"3","archive_location":"23416849","abstract":"Work-related injuries and illness are prevalent and costly. Firefighting is especially hazardous and many firefighters sustain work-related injuries. Workplace health promotion programmes have shown positive return on investment (ROI). Little is known about how similar programmes would impact injury and cost among firefighters.|To evaluate the impact of a workplace health promotion intervention on workers' compensation (WC) claims and medical costs among Oregon fire departments participating in the PHLAME (Promoting Healthy Lifestyles: Alternative Models' Effects) health promotion programme compared with Oregon fire departments not participating in PHLAME.|Data from firefighters from four large urban fire departments in Oregon were evaluated using a retrospective quasi-experimental study design. Outcomes were (i) total annual firefighter WC claims, (ii) total annual incurred medical costs prior to and after implementation of the PHLAME firefighter worksite health promotion programme (iii) and an ROI analysis.|Data were obtained from 1369 firefighters (mean age of 42 years, 91% white, 93% male). WC claims (P &lt; 0.001) and medical costs (P &lt; 0.01) were significantly lower among PHLAME fire departments compared with Oregon fire departments not participating in the programme. Fire departments participating in the PHLAME TEAM programme demonstrated a positive ROI of 4.61-1.00 (TEAM is used to indicate the 12-session peer-led health promotion programme).|Fire department WC claims and medical costs were reduced after implementation of the PHLAME workplace health promotion programme. This is a low cost, team-based, peer-led, wellness programme that may provide a feasible, cost-effective means to reduce firefighter injury and illness rates.","DOI":"10.1093/occmed/kqs232","ISSN":"1471-8405","shortTitle":"Economic benefit of the PHLAME wellness programme on firefighter injury","language":"eng","author":[{"family":"Kuehl","given":"K. S."},{"family":"Elliot","given":"D. L."},{"family":"Goldberg","given":"L."},{"family":"Moe","given":"E. L."},{"family":"Perrier","given":"E."},{"family":"Smith","given":"J."}],"issued":{"date-parts":[["2013",4]]}}}],"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Leffer</w:t>
      </w:r>
      <w:proofErr w:type="spellEnd"/>
      <w:r w:rsidR="005E1D2E" w:rsidRPr="005E1D2E">
        <w:rPr>
          <w:rFonts w:ascii="Calibri" w:hAnsi="Calibri" w:cs="Calibri"/>
        </w:rPr>
        <w:t xml:space="preserve"> et </w:t>
      </w:r>
      <w:proofErr w:type="spellStart"/>
      <w:r w:rsidR="005E1D2E" w:rsidRPr="005E1D2E">
        <w:rPr>
          <w:rFonts w:ascii="Calibri" w:hAnsi="Calibri" w:cs="Calibri"/>
        </w:rPr>
        <w:t>Grizzell</w:t>
      </w:r>
      <w:proofErr w:type="spellEnd"/>
      <w:r w:rsidR="005E1D2E" w:rsidRPr="005E1D2E">
        <w:rPr>
          <w:rFonts w:ascii="Calibri" w:hAnsi="Calibri" w:cs="Calibri"/>
        </w:rPr>
        <w:t xml:space="preserve"> 2010; </w:t>
      </w:r>
      <w:proofErr w:type="spellStart"/>
      <w:r w:rsidR="005E1D2E" w:rsidRPr="005E1D2E">
        <w:rPr>
          <w:rFonts w:ascii="Calibri" w:hAnsi="Calibri" w:cs="Calibri"/>
        </w:rPr>
        <w:t>Kuehl</w:t>
      </w:r>
      <w:proofErr w:type="spellEnd"/>
      <w:r w:rsidR="005E1D2E" w:rsidRPr="005E1D2E">
        <w:rPr>
          <w:rFonts w:ascii="Calibri" w:hAnsi="Calibri" w:cs="Calibri"/>
        </w:rPr>
        <w:t xml:space="preserve"> et al. 2013)</w:t>
      </w:r>
      <w:r w:rsidR="005E1D2E">
        <w:fldChar w:fldCharType="end"/>
      </w:r>
      <w:r w:rsidR="00AE4D32">
        <w:t>.</w:t>
      </w:r>
    </w:p>
    <w:p w:rsidR="00AD4C59" w:rsidRPr="00AD4C59" w:rsidRDefault="00AD4C59" w:rsidP="00AD4C59">
      <w:pPr>
        <w:jc w:val="both"/>
      </w:pPr>
      <w:r w:rsidRPr="00AD4C59">
        <w:t>Le programme PFF-Fit a été mis en œuvre su</w:t>
      </w:r>
      <w:r>
        <w:t xml:space="preserve">r une période d'environ 17 mois par les animateurs sportif du service d’incendie de </w:t>
      </w:r>
      <w:proofErr w:type="spellStart"/>
      <w:r>
        <w:t>Tuscon</w:t>
      </w:r>
      <w:proofErr w:type="spellEnd"/>
      <w:r>
        <w:t xml:space="preserve"> (Arizona). La</w:t>
      </w:r>
      <w:r w:rsidRPr="00AD4C59">
        <w:t xml:space="preserve"> </w:t>
      </w:r>
      <w:r>
        <w:t xml:space="preserve">formation initiale, </w:t>
      </w:r>
      <w:r w:rsidRPr="00AD4C59">
        <w:t>3 jours par semaine</w:t>
      </w:r>
      <w:r>
        <w:t>, avait lieu</w:t>
      </w:r>
      <w:r w:rsidRPr="00AD4C59">
        <w:t xml:space="preserve"> à l'école </w:t>
      </w:r>
      <w:r>
        <w:t>dès le</w:t>
      </w:r>
      <w:r w:rsidRPr="00AD4C59">
        <w:t xml:space="preserve"> recrutement. </w:t>
      </w:r>
      <w:r>
        <w:t>L</w:t>
      </w:r>
      <w:r w:rsidRPr="00AD4C59">
        <w:t xml:space="preserve">es exercices </w:t>
      </w:r>
      <w:r>
        <w:t>comprenaient de la musculation, du</w:t>
      </w:r>
      <w:r w:rsidRPr="00AD4C59">
        <w:t xml:space="preserve"> cardio et </w:t>
      </w:r>
      <w:r>
        <w:t>des exercices de souplesse</w:t>
      </w:r>
      <w:r w:rsidRPr="00AD4C59">
        <w:t xml:space="preserve">. </w:t>
      </w:r>
      <w:r>
        <w:t>Les animateurs</w:t>
      </w:r>
      <w:r w:rsidRPr="00AD4C59">
        <w:t xml:space="preserve"> ont ensuite été </w:t>
      </w:r>
      <w:r>
        <w:t>désignés</w:t>
      </w:r>
      <w:r w:rsidRPr="00AD4C59">
        <w:t xml:space="preserve"> en tant que </w:t>
      </w:r>
      <w:r>
        <w:t>tuteurs des</w:t>
      </w:r>
      <w:r w:rsidRPr="00AD4C59">
        <w:t xml:space="preserve"> pompiers stagiaires au cours de l'année de probation. </w:t>
      </w:r>
      <w:r>
        <w:t>Ils</w:t>
      </w:r>
      <w:r w:rsidRPr="00AD4C59">
        <w:t xml:space="preserve"> ont également effectué des évaluations périodiques de la condition physique dans le but de</w:t>
      </w:r>
      <w:r>
        <w:t xml:space="preserve"> les</w:t>
      </w:r>
      <w:r w:rsidRPr="00AD4C59">
        <w:t xml:space="preserve"> motiver </w:t>
      </w:r>
      <w:r>
        <w:t>et de</w:t>
      </w:r>
      <w:r w:rsidRPr="00AD4C59">
        <w:t xml:space="preserve"> répondre aux questions et aux préoccupations et </w:t>
      </w:r>
      <w:r>
        <w:t>s’</w:t>
      </w:r>
      <w:r w:rsidRPr="00AD4C59">
        <w:t xml:space="preserve">assurer que les «mauvaises habitudes» </w:t>
      </w:r>
      <w:r>
        <w:t>ne pas s'</w:t>
      </w:r>
      <w:proofErr w:type="spellStart"/>
      <w:r>
        <w:t>instal</w:t>
      </w:r>
      <w:r w:rsidRPr="00AD4C59">
        <w:t>e</w:t>
      </w:r>
      <w:r>
        <w:t>nt</w:t>
      </w:r>
      <w:proofErr w:type="spellEnd"/>
      <w:r w:rsidRPr="00AD4C59">
        <w:t xml:space="preserve"> </w:t>
      </w:r>
      <w:r>
        <w:t>pas</w:t>
      </w:r>
      <w:r w:rsidRPr="00AD4C59">
        <w:t>. Enfin, le programme PFF-Fit comprenait une intervention nutritionnelle</w:t>
      </w:r>
      <w:r>
        <w:t xml:space="preserve"> par u</w:t>
      </w:r>
      <w:r w:rsidRPr="00AD4C59">
        <w:t xml:space="preserve">ne diététicienne </w:t>
      </w:r>
      <w:r>
        <w:t>lors de la formation initiale</w:t>
      </w:r>
      <w:r w:rsidRPr="00AD4C59">
        <w:t xml:space="preserve">. </w:t>
      </w:r>
      <w:r>
        <w:t>D</w:t>
      </w:r>
      <w:r w:rsidRPr="00AD4C59">
        <w:t xml:space="preserve">étails sur le programme sur le site Web </w:t>
      </w:r>
      <w:r>
        <w:t>(http://spifi.publichealth.arizona.</w:t>
      </w:r>
      <w:r w:rsidRPr="00AD4C59">
        <w:t>edu/Health_Fitness/PFF_Fit).</w:t>
      </w:r>
    </w:p>
    <w:p w:rsidR="00FC028B" w:rsidRDefault="00FC028B" w:rsidP="00FC028B">
      <w:pPr>
        <w:jc w:val="both"/>
      </w:pPr>
      <w:r>
        <w:t xml:space="preserve">Le département </w:t>
      </w:r>
      <w:r w:rsidR="00B33B81">
        <w:t>a recherché la diminution d</w:t>
      </w:r>
      <w:r>
        <w:t xml:space="preserve">es accidents de travail et </w:t>
      </w:r>
      <w:r w:rsidR="00B33B81">
        <w:t xml:space="preserve">de </w:t>
      </w:r>
      <w:r>
        <w:t>la fréquence des demandes d’indemnisation durant la période probatoire.</w:t>
      </w:r>
      <w:r w:rsidR="00B33B81">
        <w:t xml:space="preserve"> </w:t>
      </w:r>
      <w:r>
        <w:t xml:space="preserve">Comparaison avec 3 </w:t>
      </w:r>
      <w:r w:rsidR="00B33B81">
        <w:t>promotions historiques.</w:t>
      </w:r>
    </w:p>
    <w:p w:rsidR="00FC028B" w:rsidRPr="00FC028B" w:rsidRDefault="00FC028B" w:rsidP="00FC028B">
      <w:pPr>
        <w:jc w:val="both"/>
        <w:rPr>
          <w:u w:val="single"/>
        </w:rPr>
      </w:pPr>
      <w:r w:rsidRPr="00FC028B">
        <w:rPr>
          <w:u w:val="single"/>
        </w:rPr>
        <w:t>Résultats :</w:t>
      </w:r>
    </w:p>
    <w:p w:rsidR="00FC028B" w:rsidRDefault="00B33B81" w:rsidP="00FC028B">
      <w:pPr>
        <w:jc w:val="both"/>
      </w:pPr>
      <w:r>
        <w:t>109 recrues ont suivi le programme, 77.1% en sont arrivés au bout.</w:t>
      </w:r>
      <w:r w:rsidR="000915BB">
        <w:t xml:space="preserve"> 29 agents ont subi une blessure (26.6%).</w:t>
      </w:r>
      <w:r w:rsidR="005A7C20">
        <w:t xml:space="preserve"> </w:t>
      </w:r>
      <w:r w:rsidR="00FC028B">
        <w:t>La plupart des blessures étaient des entorses (65,4%)</w:t>
      </w:r>
      <w:r>
        <w:t xml:space="preserve"> et l'extrémité inférieure du corps était le plus fréquemment affectée (61,7%). La cause la </w:t>
      </w:r>
      <w:r w:rsidR="00FC028B">
        <w:t>fréquente était un surmena</w:t>
      </w:r>
      <w:r>
        <w:t>ge aigu (67,9%).</w:t>
      </w:r>
    </w:p>
    <w:p w:rsidR="00FC028B" w:rsidRDefault="00FC028B" w:rsidP="000915BB">
      <w:pPr>
        <w:spacing w:after="0"/>
        <w:jc w:val="both"/>
      </w:pPr>
      <w:r>
        <w:t xml:space="preserve">La </w:t>
      </w:r>
      <w:r w:rsidR="00B33B81">
        <w:t>promotion ayant bénéficié du programme</w:t>
      </w:r>
      <w:r>
        <w:t xml:space="preserve"> a présenté : </w:t>
      </w:r>
    </w:p>
    <w:p w:rsidR="00FC028B" w:rsidRDefault="00FC028B" w:rsidP="000915BB">
      <w:pPr>
        <w:spacing w:after="0"/>
        <w:jc w:val="both"/>
      </w:pPr>
      <w:r>
        <w:t>-</w:t>
      </w:r>
      <w:r>
        <w:tab/>
        <w:t>Moins de blessures globalement et pendant l'année de probation (p = 0,009),</w:t>
      </w:r>
    </w:p>
    <w:p w:rsidR="00FC028B" w:rsidRDefault="00B33B81" w:rsidP="000915BB">
      <w:pPr>
        <w:spacing w:after="0"/>
        <w:jc w:val="both"/>
      </w:pPr>
      <w:r>
        <w:t>-</w:t>
      </w:r>
      <w:r>
        <w:tab/>
        <w:t>Moins de demandes d’indemnisation</w:t>
      </w:r>
      <w:r w:rsidR="00FC028B">
        <w:t xml:space="preserve"> (p = 0,028) et moins d’expertises</w:t>
      </w:r>
    </w:p>
    <w:p w:rsidR="00FC028B" w:rsidRDefault="00FC028B" w:rsidP="000915BB">
      <w:pPr>
        <w:spacing w:after="0"/>
        <w:jc w:val="both"/>
      </w:pPr>
      <w:r>
        <w:t>Des économies d'environ 33 000 dollars (2013) ont été réalisés (blessures et indemnisation).</w:t>
      </w:r>
    </w:p>
    <w:p w:rsidR="00FC028B" w:rsidRDefault="00FC028B" w:rsidP="000915BB">
      <w:pPr>
        <w:spacing w:after="0"/>
        <w:jc w:val="both"/>
      </w:pPr>
      <w:r>
        <w:t>La mise en œuvre du programme était de 32 192 dollars.</w:t>
      </w:r>
    </w:p>
    <w:p w:rsidR="00FC028B" w:rsidRDefault="00FC028B" w:rsidP="000915BB">
      <w:pPr>
        <w:spacing w:after="0"/>
        <w:jc w:val="both"/>
      </w:pPr>
      <w:r>
        <w:t>Rendement d'investissement sur 1 an de 2,4%.</w:t>
      </w:r>
    </w:p>
    <w:p w:rsidR="00FC028B" w:rsidRPr="00FC028B" w:rsidRDefault="00FC028B" w:rsidP="00FC028B">
      <w:pPr>
        <w:jc w:val="both"/>
        <w:rPr>
          <w:u w:val="single"/>
        </w:rPr>
      </w:pPr>
      <w:r w:rsidRPr="00FC028B">
        <w:rPr>
          <w:u w:val="single"/>
        </w:rPr>
        <w:t>Discussion :</w:t>
      </w:r>
    </w:p>
    <w:p w:rsidR="005A7C20" w:rsidRDefault="005A7C20" w:rsidP="00FC028B">
      <w:pPr>
        <w:jc w:val="both"/>
      </w:pPr>
      <w:r>
        <w:t>Limites d’une cohorte historique. Limite lié au recensement des événements par déclaration d’accident (possible sous-déclaration). Retour sur investissement plus faible que dans les précédentes études. La diminution des blessures peut également avoir un impact positif à long terme.</w:t>
      </w:r>
    </w:p>
    <w:p w:rsidR="00214FEC" w:rsidRDefault="00FC028B" w:rsidP="00FC028B">
      <w:pPr>
        <w:jc w:val="both"/>
      </w:pPr>
      <w:r>
        <w:t>Le programme s’est avéré prometteur mais des recherches sont nécessaires pour mieux comprendre le potentiel du programme.</w:t>
      </w:r>
      <w:r w:rsidR="005A7C20">
        <w:t xml:space="preserve"> Ici il ne ciblait que les personnels en recrutement, possible ouverture sur les personnels en activité.</w:t>
      </w:r>
    </w:p>
    <w:p w:rsidR="00FC028B" w:rsidRDefault="00FC028B">
      <w:r>
        <w:br w:type="page"/>
      </w:r>
    </w:p>
    <w:p w:rsidR="00C44EC9" w:rsidRPr="00C44EC9" w:rsidRDefault="00C44EC9" w:rsidP="00C44EC9">
      <w:pPr>
        <w:pStyle w:val="Titre2"/>
        <w:numPr>
          <w:ilvl w:val="0"/>
          <w:numId w:val="18"/>
        </w:numPr>
        <w:rPr>
          <w:lang w:val="en-US"/>
        </w:rPr>
      </w:pPr>
      <w:bookmarkStart w:id="30" w:name="_Toc491027452"/>
      <w:r w:rsidRPr="00C44EC9">
        <w:rPr>
          <w:lang w:val="en-US"/>
        </w:rPr>
        <w:t>Vascular and central hemodynamic changes following exercise-induced heat stress</w:t>
      </w:r>
      <w:r>
        <w:rPr>
          <w:lang w:val="en-US"/>
        </w:rPr>
        <w:t xml:space="preserve"> – </w:t>
      </w:r>
      <w:proofErr w:type="spellStart"/>
      <w:r>
        <w:rPr>
          <w:lang w:val="en-US"/>
        </w:rPr>
        <w:t>Lefferts</w:t>
      </w:r>
      <w:proofErr w:type="spellEnd"/>
      <w:r>
        <w:rPr>
          <w:lang w:val="en-US"/>
        </w:rPr>
        <w:t xml:space="preserve"> – Vascular Medicine 2015</w:t>
      </w:r>
      <w:bookmarkEnd w:id="30"/>
    </w:p>
    <w:p w:rsidR="00C44EC9" w:rsidRPr="00FE74AF" w:rsidRDefault="005E1D2E" w:rsidP="00C44EC9">
      <w:pPr>
        <w:jc w:val="both"/>
      </w:pPr>
      <w:r>
        <w:fldChar w:fldCharType="begin"/>
      </w:r>
      <w:r>
        <w:instrText xml:space="preserve"> ADDIN ZOTERO_ITEM CSL_CITATION {"citationID":"m6TAB5VE","properties":{"formattedCitation":"(Lefferts et al. 2015)","plainCitation":"(Lefferts et al. 2015)","noteIndex":0},"citationItems":[{"id":346,"uris":["http://zotero.org/users/4687044/items/N2GSV5NE"],"uri":["http://zotero.org/users/4687044/items/N2GSV5NE"],"itemData":{"id":346,"type":"article-journal","title":"Vascular and central hemodynamic changes following exercise-induced heat stress","container-title":"Vasc Med","page":"222-9","volume":"20","issue":"3","archive_location":"25939655","abstract":"This study examined the effects of moderate exercise-induced heat stress (EIHS) on vascular function, central hemodynamic load and indices of coronary perfusion. Vascular-hemodynamic measures were collected in 12 healthy men (aged 22±3 years) pre and post 100 minutes of moderate, intermittent exercise in two randomized conditions: heat stress (HS; wearing firefighter personal protective equipment (PPE)), and no heat stress (NHS; wearing a cooling shirt and equivalent PPE weight). Aortic blood pressure, reflected wave pressure (Pb), systolic (SPTI) and diastolic pressure time-integral (DPTI), and aortic stiffness were assessed before and after each condition. SPTI was significantly greater, and DPTI and Pb were significantly lower for HS-post compared to NHS-post (p&lt;0.05). Pulse wave velocity was not different between conditions. In conclusion, EIHS does not affect aortic stiffness, but increases indices of myocardial work and reduces indices of coronary perfusion which may be related to chronotropic responses to EIHS. The mismatch between oxygen demand and oxygen supply may increase cardiac vulnerability to ischemia during strenuous work in the heat.","DOI":"10.1177/1358863X14566430","ISSN":"1477-0377","shortTitle":"Vascular and central hemodynamic changes following exercise-induced heat stress","language":"eng","author":[{"family":"Lefferts","given":"W. K."},{"family":"Heffernan","given":"K. S."},{"family":"Hultquist","given":"E. M."},{"family":"Fehling","given":"P. C."},{"family":"Smith","given":"D. L."}],"issued":{"date-parts":[["2015",6]]}}}],"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Lefferts</w:t>
      </w:r>
      <w:proofErr w:type="spellEnd"/>
      <w:r w:rsidRPr="005E1D2E">
        <w:rPr>
          <w:rFonts w:ascii="Calibri" w:hAnsi="Calibri" w:cs="Calibri"/>
        </w:rPr>
        <w:t xml:space="preserve"> et al. 2015)</w:t>
      </w:r>
      <w:r>
        <w:fldChar w:fldCharType="end"/>
      </w:r>
    </w:p>
    <w:p w:rsidR="007415BD" w:rsidRDefault="007415BD" w:rsidP="00C44EC9">
      <w:pPr>
        <w:jc w:val="both"/>
      </w:pPr>
      <w:r w:rsidRPr="007415BD">
        <w:t>Le stress thermique résulte d'une combinaison de la production de chaleur métabolique et des conditions environnementales et peut être exacerbé par des vêtements de protection qui limitent la dissipation de chaleur par évaporation</w:t>
      </w:r>
      <w:r>
        <w:t xml:space="preserve">. Il en découle une limite à l’effort et une diminution de la force musculaire. Les résistances vasculaires périphériques diminuent et le débit cardiaque augmente pour maintenir la pression artérielle. Comprendre </w:t>
      </w:r>
      <w:r w:rsidR="00745E5C">
        <w:t>la contrainte cardiovasculaire est nécessaire sachant que 45% des mort subites en interventions sont de cause cardiaque</w:t>
      </w:r>
      <w:r w:rsidR="005E1D2E">
        <w:t xml:space="preserve"> </w:t>
      </w:r>
      <w:r w:rsidR="005E1D2E">
        <w:fldChar w:fldCharType="begin"/>
      </w:r>
      <w:r w:rsidR="005E1D2E">
        <w:instrText xml:space="preserve"> ADDIN ZOTERO_ITEM CSL_CITATION {"citationID":"eSJIrqsz","properties":{"formattedCitation":"(Soteriades et al. 2011)","plainCitation":"(Soteriades et al. 2011)","noteIndex":0},"citationItems":[{"id":427,"uris":["http://zotero.org/users/4687044/items/3PQM4D4I"],"uri":["http://zotero.org/users/4687044/items/3PQM4D4I"],"itemData":{"id":427,"type":"article-journal","title":"Cardiovascular disease in US firefighters: a systematic review","container-title":"Cardiol Rev","page":"202-15","volume":"19","issue":"4","archive_location":"21646874","abstract":"Cardiovascular disease (CVD) is the leading cause of on-duty death among firefighters (45% of on-duty fatalities) and a major cause of morbidity. CVD in the fire service also has adverse public safety implications as well as significant cost impacts on government agencies. Over the last decade, our understanding of CVD among firefighters has significantly improved and provides insight into potential preventive strategies. The physiology of cardiovascular arousal and other changes that occur in association with acute firefighting activities have been well-characterized. However, despite the strenuous nature of emergency duty, firefighters' prevalence of low fitness, obesity, and other CVD risk factors are high. Unique statistical approaches have documented that on-duty CVD events do not occur at random in the fire service. They are more frequent at certain times of day, certain periods of the year, and are overwhelmingly more frequent during strenuous duties compared with nonemergency situations. Moreover, as expected on-duty CVD events occur almost exclusively among susceptible firefighters with underlying CVD. These findings suggest that preventive measures with proven benefits be applied aggressively to firefighters. Furthermore, all fire departments should have entry-level medical evaluations, institute periodic medical and fitness evaluations, and require rigorous return to work evaluations after any significant illness. Finally, on the basis of the overwhelming evidence supporting markedly higher relative risks of on-duty death and disability among firefighters with established coronary heart disease, most firefighters with clinically significant coronary heart disease should be restricted from participating in strenuous emergency duties.","DOI":"10.1097/CRD.0b013e318215c105","ISSN":"1538-4683","shortTitle":"Cardiovascular disease in US firefighters: a systematic review","language":"eng","author":[{"family":"Soteriades","given":"E. S."},{"family":"Smith","given":"D. L."},{"family":"Tsismenakis","given":"A. J."},{"family":"Baur","given":"D. M."},{"family":"Kales","given":"S. N."}],"issued":{"date-parts":[["2011",8]]}}}],"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Soteriades</w:t>
      </w:r>
      <w:proofErr w:type="spellEnd"/>
      <w:r w:rsidR="005E1D2E" w:rsidRPr="005E1D2E">
        <w:rPr>
          <w:rFonts w:ascii="Calibri" w:hAnsi="Calibri" w:cs="Calibri"/>
        </w:rPr>
        <w:t xml:space="preserve"> et al. 2011)</w:t>
      </w:r>
      <w:r w:rsidR="005E1D2E">
        <w:fldChar w:fldCharType="end"/>
      </w:r>
      <w:r w:rsidR="00745E5C">
        <w:t>.</w:t>
      </w:r>
    </w:p>
    <w:p w:rsidR="00C44EC9" w:rsidRDefault="00C44EC9" w:rsidP="00C44EC9">
      <w:pPr>
        <w:jc w:val="both"/>
      </w:pPr>
      <w:r w:rsidRPr="007415BD">
        <w:t xml:space="preserve">Cette étude a examiné les effets du stress thermique modéré </w:t>
      </w:r>
      <w:r w:rsidR="00745E5C">
        <w:t>généré</w:t>
      </w:r>
      <w:r w:rsidRPr="007415BD">
        <w:t xml:space="preserve"> par l'exercice (EIHS) sur la fonction vasculaire, </w:t>
      </w:r>
      <w:r w:rsidR="00745E5C">
        <w:t xml:space="preserve">l’élasticité aortique </w:t>
      </w:r>
      <w:r w:rsidRPr="007415BD">
        <w:t xml:space="preserve">et </w:t>
      </w:r>
      <w:r w:rsidR="00745E5C">
        <w:t xml:space="preserve">les </w:t>
      </w:r>
      <w:r w:rsidRPr="007415BD">
        <w:t>indices de</w:t>
      </w:r>
      <w:r w:rsidR="00745E5C">
        <w:t xml:space="preserve"> performance myocardique et de</w:t>
      </w:r>
      <w:r w:rsidRPr="007415BD">
        <w:t xml:space="preserve"> perfusion coronaire. Les mesures ont été recueillies </w:t>
      </w:r>
      <w:r w:rsidR="00745E5C">
        <w:t>chez</w:t>
      </w:r>
      <w:r w:rsidRPr="007415BD">
        <w:t xml:space="preserve"> 12 hommes (âgés de 22 +- 3 ans) avant et après 100</w:t>
      </w:r>
      <w:r>
        <w:t xml:space="preserve"> minutes d'exercice modéré </w:t>
      </w:r>
      <w:r w:rsidR="00102B26">
        <w:t>avec</w:t>
      </w:r>
      <w:r>
        <w:t xml:space="preserve"> port </w:t>
      </w:r>
      <w:r w:rsidR="00102B26">
        <w:t>de l’EPI+ARI complet pour contrainte thermique ou</w:t>
      </w:r>
      <w:r>
        <w:t xml:space="preserve"> aucun stress thermique (NHS</w:t>
      </w:r>
      <w:r w:rsidR="00102B26">
        <w:t>) par p</w:t>
      </w:r>
      <w:r>
        <w:t xml:space="preserve">ort </w:t>
      </w:r>
      <w:r w:rsidR="00102B26">
        <w:t>d’une veste réfrigérée lestée d’un</w:t>
      </w:r>
      <w:r>
        <w:t xml:space="preserve"> poids équivalent</w:t>
      </w:r>
      <w:r w:rsidR="00102B26">
        <w:t xml:space="preserve"> 18.7kg</w:t>
      </w:r>
      <w:r>
        <w:t xml:space="preserve">. </w:t>
      </w:r>
      <w:r w:rsidR="00102B26">
        <w:t xml:space="preserve">Travail physique pour atteindre 75-80% de la </w:t>
      </w:r>
      <w:proofErr w:type="spellStart"/>
      <w:proofErr w:type="gramStart"/>
      <w:r w:rsidR="00102B26">
        <w:t>FCmax</w:t>
      </w:r>
      <w:proofErr w:type="spellEnd"/>
      <w:r w:rsidR="00102B26">
        <w:t xml:space="preserve"> </w:t>
      </w:r>
      <w:r w:rsidR="00F50E33">
        <w:t>,</w:t>
      </w:r>
      <w:proofErr w:type="gramEnd"/>
      <w:r w:rsidR="00F50E33">
        <w:t xml:space="preserve"> 40% de la VO2max. </w:t>
      </w:r>
      <w:r>
        <w:t xml:space="preserve">La </w:t>
      </w:r>
      <w:r w:rsidR="00F50E33">
        <w:t>pression artérielle, la vélocité et l’analyse de l’</w:t>
      </w:r>
      <w:r w:rsidR="00AB65BF">
        <w:t>onde de pouls</w:t>
      </w:r>
      <w:r>
        <w:t xml:space="preserve"> </w:t>
      </w:r>
      <w:r w:rsidR="00AB65BF">
        <w:t>ainsi que</w:t>
      </w:r>
      <w:r>
        <w:t xml:space="preserve"> la rigidité aortique ont été</w:t>
      </w:r>
      <w:r w:rsidR="00F50E33">
        <w:t xml:space="preserve"> évalués</w:t>
      </w:r>
      <w:r w:rsidR="00AB65BF">
        <w:t>.</w:t>
      </w:r>
    </w:p>
    <w:p w:rsidR="00C44EC9" w:rsidRPr="00C44EC9" w:rsidRDefault="00C44EC9" w:rsidP="00C44EC9">
      <w:pPr>
        <w:jc w:val="both"/>
        <w:rPr>
          <w:u w:val="single"/>
        </w:rPr>
      </w:pPr>
      <w:r w:rsidRPr="00C44EC9">
        <w:rPr>
          <w:u w:val="single"/>
        </w:rPr>
        <w:t>Résultats :</w:t>
      </w:r>
    </w:p>
    <w:p w:rsidR="00C44EC9" w:rsidRDefault="004A5A0F" w:rsidP="00C44EC9">
      <w:pPr>
        <w:jc w:val="both"/>
      </w:pPr>
      <w:r>
        <w:t>Le pouls était significativement plus élevé lors de l’EIHS vs NHS. Il n’y avait pas de différence concernant la PA, l’élasticité aortique</w:t>
      </w:r>
      <w:r w:rsidR="002B0550">
        <w:t xml:space="preserve"> et la vélocité de l’onde de pouls. En revanche l’analyse de l’onde de pouls retrouvait les différences suivantes : Intégrale de la systole</w:t>
      </w:r>
      <w:r w:rsidR="00C44EC9">
        <w:t xml:space="preserve"> était</w:t>
      </w:r>
      <w:r w:rsidR="002B0550">
        <w:t xml:space="preserve"> significativement plus grande tandis que l’intégrale de la diastole et la pression de réflexion par l’aorte</w:t>
      </w:r>
      <w:r w:rsidR="00C44EC9">
        <w:t xml:space="preserve"> étaient significativement plus faibles pour </w:t>
      </w:r>
      <w:r w:rsidR="002B0550">
        <w:t>EI</w:t>
      </w:r>
      <w:r w:rsidR="00C44EC9">
        <w:t>HS</w:t>
      </w:r>
      <w:r w:rsidR="002B0550">
        <w:t xml:space="preserve"> par rapport à NHS</w:t>
      </w:r>
      <w:r w:rsidR="00C44EC9">
        <w:t xml:space="preserve">. </w:t>
      </w:r>
      <w:r w:rsidR="002B0550">
        <w:t>Il y avait une augmentation d</w:t>
      </w:r>
      <w:r w:rsidR="00C44EC9">
        <w:t xml:space="preserve">es indices de travail myocardique et </w:t>
      </w:r>
      <w:r w:rsidR="002B0550">
        <w:t>une réduction</w:t>
      </w:r>
      <w:r w:rsidR="00C44EC9">
        <w:t xml:space="preserve"> </w:t>
      </w:r>
      <w:r w:rsidR="002B0550">
        <w:t>d</w:t>
      </w:r>
      <w:r w:rsidR="00C44EC9">
        <w:t>es indices de perfusion coronaire qui peuvent être liés au</w:t>
      </w:r>
      <w:r w:rsidR="002B0550">
        <w:t xml:space="preserve">x réponses </w:t>
      </w:r>
      <w:proofErr w:type="spellStart"/>
      <w:r w:rsidR="002B0550">
        <w:t>chronotropes</w:t>
      </w:r>
      <w:proofErr w:type="spellEnd"/>
      <w:r w:rsidR="002B0550">
        <w:t xml:space="preserve"> à EIHS.</w:t>
      </w:r>
    </w:p>
    <w:p w:rsidR="00C44EC9" w:rsidRPr="00C44EC9" w:rsidRDefault="00C44EC9" w:rsidP="00C44EC9">
      <w:pPr>
        <w:jc w:val="both"/>
        <w:rPr>
          <w:u w:val="single"/>
        </w:rPr>
      </w:pPr>
      <w:r w:rsidRPr="00C44EC9">
        <w:rPr>
          <w:u w:val="single"/>
        </w:rPr>
        <w:t>Discussion :</w:t>
      </w:r>
    </w:p>
    <w:p w:rsidR="00C44EC9" w:rsidRDefault="00C44EC9" w:rsidP="00880CFA">
      <w:pPr>
        <w:spacing w:after="0"/>
        <w:jc w:val="both"/>
      </w:pPr>
      <w:r>
        <w:t>Les principales conclusions de cette étude sont les suivantes:</w:t>
      </w:r>
    </w:p>
    <w:p w:rsidR="00C44EC9" w:rsidRDefault="00C44EC9" w:rsidP="00880CFA">
      <w:pPr>
        <w:spacing w:after="0"/>
        <w:jc w:val="both"/>
      </w:pPr>
      <w:r>
        <w:t>1)</w:t>
      </w:r>
      <w:r w:rsidR="00880CFA">
        <w:t xml:space="preserve"> L’</w:t>
      </w:r>
      <w:r>
        <w:t xml:space="preserve">EIHS augmente </w:t>
      </w:r>
      <w:r w:rsidR="00880CFA">
        <w:t>les indicateurs</w:t>
      </w:r>
      <w:r>
        <w:t xml:space="preserve"> de la</w:t>
      </w:r>
      <w:r w:rsidR="00880CFA">
        <w:t xml:space="preserve"> fonction</w:t>
      </w:r>
      <w:r>
        <w:t xml:space="preserve"> systolique myocardique en diminuant de façon concomitante les indices coronariens de perfusion diastolique; </w:t>
      </w:r>
    </w:p>
    <w:p w:rsidR="00C44EC9" w:rsidRDefault="00C44EC9" w:rsidP="00880CFA">
      <w:pPr>
        <w:spacing w:after="0"/>
        <w:jc w:val="both"/>
      </w:pPr>
      <w:r>
        <w:t xml:space="preserve">2) </w:t>
      </w:r>
      <w:r w:rsidR="00880CFA">
        <w:t>L’</w:t>
      </w:r>
      <w:r>
        <w:t>EIHS n'a aucun effet sur la rigidité aortique;</w:t>
      </w:r>
    </w:p>
    <w:p w:rsidR="00C44EC9" w:rsidRDefault="00C44EC9" w:rsidP="00880CFA">
      <w:pPr>
        <w:spacing w:after="0"/>
        <w:jc w:val="both"/>
      </w:pPr>
      <w:r>
        <w:t>3)</w:t>
      </w:r>
      <w:r w:rsidR="00880CFA">
        <w:t xml:space="preserve"> L’</w:t>
      </w:r>
      <w:r>
        <w:t>EIHS diminue la grandeur de l'onde de pression réfléchie</w:t>
      </w:r>
      <w:r w:rsidR="00880CFA">
        <w:t> ;</w:t>
      </w:r>
    </w:p>
    <w:p w:rsidR="00880CFA" w:rsidRDefault="00880CFA" w:rsidP="00880CFA">
      <w:pPr>
        <w:spacing w:after="0"/>
        <w:jc w:val="both"/>
      </w:pPr>
      <w:r>
        <w:t>4) L</w:t>
      </w:r>
      <w:r w:rsidR="00C44EC9">
        <w:t xml:space="preserve">'EIHS </w:t>
      </w:r>
      <w:r>
        <w:t>entraine une augmentation de fréquence cardiaque qui peut conduire à une modification des indices de travail et de perfusion myocardique.</w:t>
      </w:r>
    </w:p>
    <w:p w:rsidR="00C44EC9" w:rsidRDefault="00880CFA" w:rsidP="00880CFA">
      <w:pPr>
        <w:spacing w:after="0"/>
        <w:jc w:val="both"/>
      </w:pPr>
      <w:r>
        <w:t xml:space="preserve">L’EIHS </w:t>
      </w:r>
      <w:r w:rsidR="00C44EC9">
        <w:t xml:space="preserve">modéré entraîne une augmentation du travail du myocarde et </w:t>
      </w:r>
      <w:r>
        <w:t xml:space="preserve">une </w:t>
      </w:r>
      <w:r w:rsidR="00C44EC9">
        <w:t>réduction de la perfusio</w:t>
      </w:r>
      <w:r w:rsidR="00C93013">
        <w:t xml:space="preserve">n coronaire. Cette inadéquation entre les besoins et les apports </w:t>
      </w:r>
      <w:r w:rsidR="00C44EC9">
        <w:t xml:space="preserve">pourrait conduire à un risque majoré d’arythmies et de </w:t>
      </w:r>
      <w:r>
        <w:t>d’accidents</w:t>
      </w:r>
      <w:r w:rsidR="00C44EC9">
        <w:t xml:space="preserve"> cardiaques.</w:t>
      </w:r>
    </w:p>
    <w:p w:rsidR="00C44EC9" w:rsidRDefault="00C44EC9">
      <w:r>
        <w:br w:type="page"/>
      </w:r>
    </w:p>
    <w:p w:rsidR="00C93013" w:rsidRPr="00C93013" w:rsidRDefault="00C93013" w:rsidP="00C93013">
      <w:pPr>
        <w:pStyle w:val="Titre2"/>
        <w:numPr>
          <w:ilvl w:val="0"/>
          <w:numId w:val="18"/>
        </w:numPr>
        <w:rPr>
          <w:lang w:val="en-US"/>
        </w:rPr>
      </w:pPr>
      <w:bookmarkStart w:id="31" w:name="_Toc491027453"/>
      <w:r w:rsidRPr="00C93013">
        <w:rPr>
          <w:lang w:val="en-US"/>
        </w:rPr>
        <w:t>The Prevalence of Clinical and Electrocardiographic Risk Factors of Cardiovascular Death among On-Duty Professional Firefighters</w:t>
      </w:r>
      <w:r>
        <w:rPr>
          <w:lang w:val="en-US"/>
        </w:rPr>
        <w:t xml:space="preserve"> – Al-</w:t>
      </w:r>
      <w:proofErr w:type="spellStart"/>
      <w:r>
        <w:rPr>
          <w:lang w:val="en-US"/>
        </w:rPr>
        <w:t>Zaiti</w:t>
      </w:r>
      <w:proofErr w:type="spellEnd"/>
      <w:r>
        <w:rPr>
          <w:lang w:val="en-US"/>
        </w:rPr>
        <w:t xml:space="preserve"> – J Cardiovascular </w:t>
      </w:r>
      <w:proofErr w:type="spellStart"/>
      <w:r>
        <w:rPr>
          <w:lang w:val="en-US"/>
        </w:rPr>
        <w:t>Nurs</w:t>
      </w:r>
      <w:proofErr w:type="spellEnd"/>
      <w:r>
        <w:rPr>
          <w:lang w:val="en-US"/>
        </w:rPr>
        <w:t xml:space="preserve"> 2015</w:t>
      </w:r>
      <w:bookmarkEnd w:id="31"/>
    </w:p>
    <w:p w:rsidR="00C93013" w:rsidRDefault="005E1D2E" w:rsidP="00C93013">
      <w:pPr>
        <w:jc w:val="both"/>
      </w:pPr>
      <w:r>
        <w:fldChar w:fldCharType="begin"/>
      </w:r>
      <w:r w:rsidR="007F6AAE">
        <w:instrText xml:space="preserve"> ADDIN ZOTERO_ITEM CSL_CITATION {"citationID":"G0QwEzZh","properties":{"formattedCitation":"(S. S. Al-Zaiti et Carey 2015)","plainCitation":"(S. S. Al-Zaiti et Carey 2015)","noteIndex":0},"citationItems":[{"id":100,"uris":["http://zotero.org/users/4687044/items/6BAX4QUE"],"uri":["http://zotero.org/users/4687044/items/6BAX4QUE"],"itemData":{"id":100,"type":"article-journal","title":"The Prevalence of Clinical and Electrocardiographic Risk Factors of Cardiovascular Death Among On-duty Professional Firefighters","container-title":"J Cardiovasc Nurs","page":"440-6","volume":"30","issue":"5","archive_location":"24874885","abstract":"Firefighters have twice as many cardiovascular deaths as police officers and 4 times as many as emergency medical responders. The etiology for this high rate of mortality remains unknown. The electrocardiogram (ECG) is a widely used tool to screen populations at risk, yet there are no available on-duty, high-resolution ECG recordings from firefighters.|We sought to evaluate the prevalence of clinical and ECG risk factors among on-duty professional firefighters during 12-lead ECG holter monitoring and exercise stress testing.|Firefighters were recruited from Surveying &amp; Assessing Firefighters Fitness &amp; Electrocardiogram (SAFFE) study. This descriptive study recruited firefighters from 7 firehouses across Upstate New York who completed on-duty 24-hour Holter ECG monitoring and a standard exercise stress test. All analyses were completed by a reviewer blinded to all clinical data.|A total of 112 firefighters (mean [SD] age, 44 [8] years; mostly white men) completed the study. Although all firefighters were in normal sinus rhythm, more than half of them had at least 1 high-risk ECG risk factor present, including abnormal sympathetic tone (elevated heart rate, 54%), abnormal repolarization (wide QRS-T angle, 25%), myocardial scarring (fragmented QRS, 24%), and myocardial ischemia (ST depression, 24%). Most firefighters tolerated the treadmill exercise stress test well (metabolic equivalent tasks, 11.8 + 2.5]); however, almost one-third had abnormal results of stress tests that required further evaluation to rule out subclinical coronary artery disease.|Among on-duty professional firefighters, high-risk ECG markers of fatal cardiac events and abnormal stress test results that warrant further evaluation are prevalent. Annual physical checkups with routine 12-lead ECG can identify those who might benefit from preventive cardiovascular services.","DOI":"10.1097/JCN.0000000000000165","ISSN":"1550-5049","shortTitle":"The Prevalence of Clinical and Electrocardiographic Risk Factors of Cardiovascular Death Among On-duty Professional Firefighters","language":"eng","author":[{"family":"Al-Zaiti","given":"S. S."},{"family":"Carey","given":"M. G."}],"issued":{"date-parts":[["2015",10]]}}}],"schema":"https://github.com/citation-style-language/schema/raw/master/csl-citation.json"} </w:instrText>
      </w:r>
      <w:r>
        <w:fldChar w:fldCharType="separate"/>
      </w:r>
      <w:r w:rsidR="007F6AAE" w:rsidRPr="007F6AAE">
        <w:rPr>
          <w:rFonts w:ascii="Calibri" w:hAnsi="Calibri" w:cs="Calibri"/>
        </w:rPr>
        <w:t>(S. S. Al-</w:t>
      </w:r>
      <w:proofErr w:type="spellStart"/>
      <w:r w:rsidR="007F6AAE" w:rsidRPr="007F6AAE">
        <w:rPr>
          <w:rFonts w:ascii="Calibri" w:hAnsi="Calibri" w:cs="Calibri"/>
        </w:rPr>
        <w:t>Zaiti</w:t>
      </w:r>
      <w:proofErr w:type="spellEnd"/>
      <w:r w:rsidR="007F6AAE" w:rsidRPr="007F6AAE">
        <w:rPr>
          <w:rFonts w:ascii="Calibri" w:hAnsi="Calibri" w:cs="Calibri"/>
        </w:rPr>
        <w:t xml:space="preserve"> et Carey 2015)</w:t>
      </w:r>
      <w:r>
        <w:fldChar w:fldCharType="end"/>
      </w:r>
    </w:p>
    <w:p w:rsidR="00C93013" w:rsidRDefault="00C93013" w:rsidP="00C93013">
      <w:pPr>
        <w:jc w:val="both"/>
      </w:pPr>
      <w:r w:rsidRPr="0074035F">
        <w:t>Les pompiers présentent deux fois plus de décès d’origine cardiovasculaires</w:t>
      </w:r>
      <w:r w:rsidR="0074035F">
        <w:t xml:space="preserve"> sur intervention</w:t>
      </w:r>
      <w:r w:rsidRPr="0074035F">
        <w:t xml:space="preserve"> que les policiers et quatre fois plus que les intervenants médicaux d'urgence</w:t>
      </w:r>
      <w:r w:rsidR="005E1D2E">
        <w:t xml:space="preserve"> </w:t>
      </w:r>
      <w:r w:rsidR="005E1D2E">
        <w:fldChar w:fldCharType="begin"/>
      </w:r>
      <w:r w:rsidR="005E1D2E">
        <w:instrText xml:space="preserve"> ADDIN ZOTERO_ITEM CSL_CITATION {"citationID":"PcLOSjD5","properties":{"formattedCitation":"(Kales et al. 2007)","plainCitation":"(Kales et al. 2007)","noteIndex":0},"citationItems":[{"id":302,"uris":["http://zotero.org/users/4687044/items/8UYWFI7I"],"uri":["http://zotero.org/users/4687044/items/8UYWFI7I"],"itemData":{"id":302,"type":"article-journal","title":"Emergency duties and deaths from heart disease among firefighters in the United States","container-title":"N Engl J Med","page":"1207-15","volume":"356","issue":"12","archive_location":"17377158","abstract":"Heart disease causes 45% of the deaths that occur among U.S. firefighters while they are on duty. We examined duty-specific risks of death from coronary heart disease among on-duty U.S. firefighters from 1994 to 2004.|We reviewed summaries provided by the Federal Emergency Management Agency of the deaths of all on-duty firefighters between 1994 and 2004, except for deaths associated with the September 11, 2001, terrorist attacks. Estimates of the proportions of time spent by firefighters each year performing various duties were obtained from a municipal fire department, from 17 large metropolitan fire departments, and from a national database. Odds ratios and 95% confidence intervals for death from coronary heart disease during specific duties were calculated from the ratios of the observed odds to the expected odds, with nonemergency duties as the reference category.|Deaths from coronary heart disease were associated with suppressing a fire (32.1% of all such deaths), responding to an alarm (13.4%), returning from an alarm (17.4%), engaging in physical training (12.5%), responding to nonfire emergencies (9.4%), and performing nonemergency duties (15.4%). As compared with the odds of death from coronary heart disease during nonemergency duties, the odds were 12.1 to 136 times as high during fire suppression, 2.8 to 14.1 times as high during alarm response, 2.2 to 10.5 times as high during alarm return, and 2.9 to 6.6 times as high during physical training. These odds were based on three estimates of the time that firefighters spend on their duties.|Certain emergency firefighting duties were associated with a risk of death from coronary heart disease that was markedly higher than the risk associated with nonemergency duties. Fire suppression was associated with the highest risk, which was approximately 10 to 100 times as high as that for nonemergency duties.","DOI":"10.1056/NEJMoa060357","ISSN":"1533-4406","shortTitle":"Emergency duties and deaths from heart disease among firefighters in the United States","language":"eng","author":[{"family":"Kales","given":"S. N."},{"family":"Soteriades","given":"E. S."},{"family":"Christophi","given":"C. A."},{"family":"Christiani","given":"D. C."}],"issued":{"date-parts":[["2007",3]]}}}],"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Kales</w:t>
      </w:r>
      <w:proofErr w:type="spellEnd"/>
      <w:r w:rsidR="005E1D2E" w:rsidRPr="005E1D2E">
        <w:rPr>
          <w:rFonts w:ascii="Calibri" w:hAnsi="Calibri" w:cs="Calibri"/>
        </w:rPr>
        <w:t xml:space="preserve"> et al. 2007)</w:t>
      </w:r>
      <w:r w:rsidR="005E1D2E">
        <w:fldChar w:fldCharType="end"/>
      </w:r>
      <w:r w:rsidRPr="0074035F">
        <w:t>. L'étiologie de cette forte prévalence reste inconnue.</w:t>
      </w:r>
      <w:r w:rsidR="0074035F">
        <w:t xml:space="preserve"> Il a été évoqué par de précédentes études</w:t>
      </w:r>
      <w:r w:rsidR="0074035F" w:rsidRPr="0074035F">
        <w:t xml:space="preserve"> la prévalence du syndrome métabolique, de la maladie coronarienne, de la privation de sommeil, des comportements compulsifs et du bien-être mental général des pompiers professionnels, qui sont tous connus pour augmenter le risque d'événements cardiovasculaires</w:t>
      </w:r>
      <w:r w:rsidR="005E1D2E">
        <w:t xml:space="preserve"> </w:t>
      </w:r>
      <w:r w:rsidR="005E1D2E">
        <w:fldChar w:fldCharType="begin"/>
      </w:r>
      <w:r w:rsidR="005E1D2E">
        <w:instrText xml:space="preserve"> ADDIN ZOTERO_ITEM CSL_CITATION {"citationID":"QoTgSPNx","properties":{"formattedCitation":"(Carey, Al-Zaiti, Dean, et al. 2011; Carey, Al-Zaiti, Liao, et al. 2011)","plainCitation":"(Carey, Al-Zaiti, Dean, et al. 2011; Carey, Al-Zaiti, Liao, et al. 2011)","noteIndex":0},"citationItems":[{"id":148,"uris":["http://zotero.org/users/4687044/items/RS3IGHAK"],"uri":["http://zotero.org/users/4687044/items/RS3IGHAK"],"itemData":{"id":148,"type":"article-journal","title":"Sleep problems, depression, substance use, social bonding, and quality of life in professional firefighters","container-title":"J Occup Environ Med","page":"928-33","volume":"53","issue":"8","archive_location":"21785370","abstract":"Little attention has been given to factors contributing to firefighters' psychosomatic well-being. The purpose of this descriptive study was to examine such contributing factors in a sample of professional firefighters.|Measures assessing sleep, depression, substance use, social bonding, and quality of life were examined in 112 firefighters.|Overall, many firefighters reported sleep deprivation (59%), binge drinking behavior (58%), poor mental well-being (21%), current nicotine use (20%), hazardous drinking behavior (14%), depression (11%), poor physical well-being (8%), caffeine overuse (5%), or poor social bonding (4%).|Small-to-medium correlations were identified between sleep deprivation, depression, physical/mental well-being, and drinking behaviors. High-risk behaviors that impact psychosomatic well-being are prevalent in professional firefighters, which require environmental and individual-based health promotion interventions. The inter-correlation relationships between such behaviors, therefore, need to be explored in further details.","DOI":"10.1097/JOM.0b013e318225898f","ISSN":"1536-5948","shortTitle":"Sleep problems, depression, substance use, social bonding, and quality of life in professional firefighters","language":"eng","author":[{"family":"Carey","given":"M. G."},{"family":"Al-Zaiti","given":"S. S."},{"family":"Dean","given":"G. E."},{"family":"Sessanna","given":"L."},{"family":"Finnell","given":"D. S."}],"issued":{"date-parts":[["2011",8]]}}},{"id":151,"uris":["http://zotero.org/users/4687044/items/YZZ5KRFA"],"uri":["http://zotero.org/users/4687044/items/YZZ5KRFA"],"itemData":{"id":151,"type":"article-journal","title":"A low-glycemic nutritional fitness program to reverse metabolic syndrome in professional firefighters: results of a pilot study","container-title":"J Cardiovasc Nurs","page":"298-304","volume":"26","issue":"4","archive_location":"21263343","abstract":"The risk for cardiovascular events is higher for those with metabolic syndrome (MetS), and it is known that firefighters have a 4-fold risk for cardiovascular events. The purpose of this study was to quantify MetS prevalence and evaluate the effect of a low-glycemic nutritional fitness program on the reduction of MetS risk factors among firefighters.|Professional firefighters were screened for MetS then enrolled in a low-glycemic nutritional fitness program for a 12-week period. Anthropometric and physiological measurements were obtained at the start and end of the program. Subjects with 3 or more of the following were positive for MetS: waist-40-inches or greater (men) or 35 inches or greater (women), blood pressure 135 mm Hg or greater (systole) or 85 mm Hg or greater (diastole), fasting blood sugar 100 mg/dL or greater, triglycerides 150 mg/dL or greater, and high-density lipoproteins less than 40 mg/dL (men) or less than 50 mg/dL (women). Weekly sessions provided low-glycemic nutrition instruction, fitness training, and evaluation of individual progress.|Seventy-five firefighters (aged 42 [SD, 8] years, mostly white men) had a total MetS prevalence of 46.7% (P&lt;.05 vs normal population). One platoon (10 men, aged 48 [SD, 5] years) was enrolled in the 12-week program. Most (7/10) had MetS at the baseline, but this prevalence decreased significantly after 12 weeks to 3 subjects (P=.02). On average, subjects had 3.2 (SD, 1.6) versus 1.9 (SD, 1.7) MetS risk factors (P&lt;.01) at baseline and the 12-week interval, respectively.|The prevalence of MetS and MetS risk factors is higher among professional firefighters compared with the general population. A short-duration, low-glycemic fitness program can successfully improve anthropometric and physiological measures and reduce the prevalence of MetS.","DOI":"10.1097/JCN.0b013e31820344d7","ISSN":"1550-5049","shortTitle":"A low-glycemic nutritional fitness program to reverse metabolic syndrome in professional firefighters: results of a pilot study","language":"eng","author":[{"family":"Carey","given":"M. G."},{"family":"Al-Zaiti","given":"S. S."},{"family":"Liao","given":"L. M."},{"family":"Martin","given":"H. N."},{"family":"Butler","given":"R. A."}],"issued":{"date-parts":[["2011",8]]}}}],"schema":"https://github.com/citation-style-language/schema/raw/master/csl-citation.json"} </w:instrText>
      </w:r>
      <w:r w:rsidR="005E1D2E">
        <w:fldChar w:fldCharType="separate"/>
      </w:r>
      <w:r w:rsidR="005E1D2E" w:rsidRPr="005E1D2E">
        <w:rPr>
          <w:rFonts w:ascii="Calibri" w:hAnsi="Calibri" w:cs="Calibri"/>
        </w:rPr>
        <w:t>(Carey, Al-</w:t>
      </w:r>
      <w:proofErr w:type="spellStart"/>
      <w:r w:rsidR="005E1D2E" w:rsidRPr="005E1D2E">
        <w:rPr>
          <w:rFonts w:ascii="Calibri" w:hAnsi="Calibri" w:cs="Calibri"/>
        </w:rPr>
        <w:t>Zaiti</w:t>
      </w:r>
      <w:proofErr w:type="spellEnd"/>
      <w:r w:rsidR="005E1D2E" w:rsidRPr="005E1D2E">
        <w:rPr>
          <w:rFonts w:ascii="Calibri" w:hAnsi="Calibri" w:cs="Calibri"/>
        </w:rPr>
        <w:t>, Dean, et al. 2011; Carey, Al-</w:t>
      </w:r>
      <w:proofErr w:type="spellStart"/>
      <w:r w:rsidR="005E1D2E" w:rsidRPr="005E1D2E">
        <w:rPr>
          <w:rFonts w:ascii="Calibri" w:hAnsi="Calibri" w:cs="Calibri"/>
        </w:rPr>
        <w:t>Zaiti</w:t>
      </w:r>
      <w:proofErr w:type="spellEnd"/>
      <w:r w:rsidR="005E1D2E" w:rsidRPr="005E1D2E">
        <w:rPr>
          <w:rFonts w:ascii="Calibri" w:hAnsi="Calibri" w:cs="Calibri"/>
        </w:rPr>
        <w:t>, Liao, et al. 2011)</w:t>
      </w:r>
      <w:r w:rsidR="005E1D2E">
        <w:fldChar w:fldCharType="end"/>
      </w:r>
      <w:r w:rsidR="0074035F" w:rsidRPr="0074035F">
        <w:t>.</w:t>
      </w:r>
      <w:r w:rsidR="0074035F">
        <w:t xml:space="preserve"> </w:t>
      </w:r>
      <w:r w:rsidRPr="0074035F">
        <w:t>L'électrocardiogramme (ECG) est un outil largement utilisé pour dépister les populations à risque.</w:t>
      </w:r>
    </w:p>
    <w:p w:rsidR="00C93013" w:rsidRDefault="00C93013" w:rsidP="00C93013">
      <w:pPr>
        <w:jc w:val="both"/>
      </w:pPr>
      <w:r>
        <w:t xml:space="preserve">Echantillon composé de SP de 13 casernes (dont 7 de SPP). Holter ECG 24 h + </w:t>
      </w:r>
      <w:r w:rsidR="00394112">
        <w:t>épreuve d’effort</w:t>
      </w:r>
      <w:r>
        <w:t xml:space="preserve"> Mesures anthropométriques, PA et ECG 12 D avant le début de l’étude.</w:t>
      </w:r>
    </w:p>
    <w:p w:rsidR="00C93013" w:rsidRPr="00C93013" w:rsidRDefault="00C93013" w:rsidP="00C93013">
      <w:pPr>
        <w:jc w:val="both"/>
        <w:rPr>
          <w:u w:val="single"/>
        </w:rPr>
      </w:pPr>
      <w:r w:rsidRPr="00C93013">
        <w:rPr>
          <w:u w:val="single"/>
        </w:rPr>
        <w:t>Résultats :</w:t>
      </w:r>
    </w:p>
    <w:p w:rsidR="00C93013" w:rsidRDefault="00C93013" w:rsidP="00C93013">
      <w:pPr>
        <w:jc w:val="both"/>
      </w:pPr>
      <w:r>
        <w:t>112 SP, âge 44+-8, 49 % en surpoids, 40 % obèses, 55% avec un périmètre abdominal &gt;100 cm.</w:t>
      </w:r>
      <w:r w:rsidR="00394112">
        <w:t xml:space="preserve"> </w:t>
      </w:r>
      <w:r>
        <w:t>1/3 hypertendus (</w:t>
      </w:r>
      <w:r w:rsidR="00394112">
        <w:t xml:space="preserve">seulement </w:t>
      </w:r>
      <w:r>
        <w:t>20% traités), 13 % fumeurs actifs, 3% ATCD de maladie coronarien</w:t>
      </w:r>
      <w:r w:rsidR="00394112">
        <w:t xml:space="preserve">ne, 9 % pathologie respiratoire. </w:t>
      </w:r>
    </w:p>
    <w:p w:rsidR="00C93013" w:rsidRDefault="00C93013" w:rsidP="00C93013">
      <w:pPr>
        <w:jc w:val="both"/>
      </w:pPr>
      <w:r>
        <w:t xml:space="preserve">Fréquence cardiaque mesurée : </w:t>
      </w:r>
      <w:r w:rsidR="00394112">
        <w:t xml:space="preserve">sinusale pour tous les SP, </w:t>
      </w:r>
      <w:r>
        <w:t>minium 47+-7, maximum 143+-21</w:t>
      </w:r>
    </w:p>
    <w:p w:rsidR="00C93013" w:rsidRDefault="00C93013" w:rsidP="00C93013">
      <w:pPr>
        <w:jc w:val="both"/>
      </w:pPr>
      <w:r>
        <w:t xml:space="preserve">Beaucoup de SP </w:t>
      </w:r>
      <w:r w:rsidR="00D4669C">
        <w:t xml:space="preserve">présentent des marqueurs ECG de risque de mort cardiaque (ondes T pathologiques, HVG, QRS larges, ectopie ventriculaire fréquente, </w:t>
      </w:r>
      <w:proofErr w:type="spellStart"/>
      <w:r w:rsidR="00D4669C">
        <w:t>QTc</w:t>
      </w:r>
      <w:proofErr w:type="spellEnd"/>
      <w:r w:rsidR="00D4669C">
        <w:t xml:space="preserve"> allongé, diminution de la variabilité de la FC, sous ST dynamique, bloc intraventriculaire, élévation de la FC moyenne, élargissement spatial de l’angle QRS-T). </w:t>
      </w:r>
      <w:r>
        <w:t xml:space="preserve">Aucune interaction entre la démographie, mesures anthropométriques, PA, </w:t>
      </w:r>
      <w:proofErr w:type="spellStart"/>
      <w:r>
        <w:t>atcd</w:t>
      </w:r>
      <w:proofErr w:type="spellEnd"/>
      <w:r>
        <w:t xml:space="preserve"> et l’incidence des anomalies ECG n’a été relevée.</w:t>
      </w:r>
    </w:p>
    <w:p w:rsidR="00C93013" w:rsidRDefault="00C93013" w:rsidP="00C93013">
      <w:pPr>
        <w:jc w:val="both"/>
      </w:pPr>
      <w:r>
        <w:t xml:space="preserve">Test </w:t>
      </w:r>
      <w:r w:rsidR="002E02B0">
        <w:t>d’effort</w:t>
      </w:r>
      <w:r>
        <w:t xml:space="preserve"> (tapis roulant) :</w:t>
      </w:r>
      <w:r w:rsidR="002E02B0">
        <w:t xml:space="preserve"> </w:t>
      </w:r>
      <w:r>
        <w:t>Signe d’ischémie chez 11.6% des SP. Nécessité d’examens approfondis chez 19% des SP.</w:t>
      </w:r>
      <w:r w:rsidR="002E02B0">
        <w:t xml:space="preserve"> </w:t>
      </w:r>
      <w:r>
        <w:t xml:space="preserve">7% ont </w:t>
      </w:r>
      <w:r w:rsidR="002E02B0">
        <w:t>présenté</w:t>
      </w:r>
      <w:r>
        <w:t xml:space="preserve"> une désaturation &lt;90%</w:t>
      </w:r>
    </w:p>
    <w:p w:rsidR="00C93013" w:rsidRPr="00C93013" w:rsidRDefault="00C93013" w:rsidP="00C93013">
      <w:pPr>
        <w:jc w:val="both"/>
        <w:rPr>
          <w:u w:val="single"/>
        </w:rPr>
      </w:pPr>
      <w:r w:rsidRPr="00C93013">
        <w:rPr>
          <w:u w:val="single"/>
        </w:rPr>
        <w:t xml:space="preserve">Discussion : </w:t>
      </w:r>
    </w:p>
    <w:p w:rsidR="002E02B0" w:rsidRDefault="002E02B0" w:rsidP="00C93013">
      <w:pPr>
        <w:jc w:val="both"/>
      </w:pPr>
      <w:r>
        <w:t>Probable modification du tonus sympathique chez les SP. Dysfonction de système nerveux autonome confirmé par la perte de la variabilité de la FC</w:t>
      </w:r>
      <w:r w:rsidR="00DB73B9">
        <w:t>, facteur de risque d’arythmies</w:t>
      </w:r>
      <w:r>
        <w:t>.</w:t>
      </w:r>
      <w:r w:rsidR="00DB73B9">
        <w:t xml:space="preserve"> L’élargissement de l’angle QRS-T indique une repolarisation anormale du fait d’une cardiomyopathie sous-jacente. Les complexes QRS fragmentés sont les stigmates de petits infarctus qui ont pu </w:t>
      </w:r>
      <w:proofErr w:type="gramStart"/>
      <w:r w:rsidR="00DB73B9">
        <w:t>passer</w:t>
      </w:r>
      <w:proofErr w:type="gramEnd"/>
      <w:r w:rsidR="00DB73B9">
        <w:t xml:space="preserve"> inaperçus.</w:t>
      </w:r>
    </w:p>
    <w:p w:rsidR="00DB73B9" w:rsidRDefault="00DB73B9" w:rsidP="00C93013">
      <w:pPr>
        <w:jc w:val="both"/>
      </w:pPr>
      <w:r w:rsidRPr="00DB73B9">
        <w:t xml:space="preserve">Les résultats indiquent que près de 12% à 30% des pompiers pourraient avoir une maladie coronarienne </w:t>
      </w:r>
      <w:proofErr w:type="spellStart"/>
      <w:r>
        <w:t>infra</w:t>
      </w:r>
      <w:r w:rsidRPr="00DB73B9">
        <w:t>clinique</w:t>
      </w:r>
      <w:proofErr w:type="spellEnd"/>
      <w:r w:rsidRPr="00DB73B9">
        <w:t xml:space="preserve"> qui pourrait expliquer le risque accru d'événements cardiaques en service dans cette population à haut risque</w:t>
      </w:r>
      <w:r>
        <w:t>.</w:t>
      </w:r>
    </w:p>
    <w:p w:rsidR="00C93013" w:rsidRDefault="00C93013" w:rsidP="00C93013">
      <w:pPr>
        <w:jc w:val="both"/>
      </w:pPr>
      <w:r>
        <w:t>Prévention des risques et dépistage des facteurs de risques indispensables. Un bilan physique annuel avec ECG 12 D est recommandé.</w:t>
      </w:r>
    </w:p>
    <w:p w:rsidR="00FC028B" w:rsidRDefault="00FC028B" w:rsidP="00643D67">
      <w:pPr>
        <w:jc w:val="both"/>
      </w:pPr>
    </w:p>
    <w:p w:rsidR="00C93013" w:rsidRDefault="00C93013">
      <w:r>
        <w:br w:type="page"/>
      </w:r>
    </w:p>
    <w:p w:rsidR="00C93013" w:rsidRDefault="00A82137" w:rsidP="00A82137">
      <w:pPr>
        <w:pStyle w:val="Titre2"/>
        <w:numPr>
          <w:ilvl w:val="0"/>
          <w:numId w:val="18"/>
        </w:numPr>
      </w:pPr>
      <w:bookmarkStart w:id="32" w:name="_Toc491027454"/>
      <w:r>
        <w:t xml:space="preserve">Thèse « Intérêt du dosage du taux de lactate capillaire dans l’évaluation médicale de l’aptitude à réaliser une deuxième intervention au feu sous appareil respiratoire isolant chez les Marins Pompiers » </w:t>
      </w:r>
      <w:r w:rsidR="00C268A9">
        <w:t xml:space="preserve">- </w:t>
      </w:r>
      <w:r>
        <w:t>Dewar – Bataillon des Maris Pompiers de Marseille 2015</w:t>
      </w:r>
      <w:bookmarkEnd w:id="32"/>
    </w:p>
    <w:p w:rsidR="00C93013" w:rsidRDefault="00A82137" w:rsidP="00643D67">
      <w:pPr>
        <w:jc w:val="both"/>
      </w:pPr>
      <w:r>
        <w:t>(Non publié)</w:t>
      </w:r>
    </w:p>
    <w:p w:rsidR="00C44EC9" w:rsidRDefault="00C268A9" w:rsidP="00643D67">
      <w:pPr>
        <w:jc w:val="both"/>
      </w:pPr>
      <w:r>
        <w:t>Différents critères empiriques ont été proposés pour l’évaluation médicale de l’aptitude du SP à être réengagé pour une seconde action</w:t>
      </w:r>
      <w:r w:rsidR="00FE74AF">
        <w:t xml:space="preserve">. Ceci reposent sur des signes physiques (sueur, fatigue intense, crampes, vertiges, nausées / vomissements, …) et des éléments cliniques </w:t>
      </w:r>
      <w:r w:rsidR="005F205F">
        <w:t>(</w:t>
      </w:r>
      <w:r w:rsidR="00FE74AF">
        <w:t>fréquence cardiaque, respiratoire, pression artérielle, saturation, température corporelle</w:t>
      </w:r>
      <w:r w:rsidR="005F205F">
        <w:t>)</w:t>
      </w:r>
      <w:r w:rsidR="00FE74AF">
        <w:t>.</w:t>
      </w:r>
    </w:p>
    <w:p w:rsidR="00FE74AF" w:rsidRDefault="00FE74AF" w:rsidP="00643D67">
      <w:pPr>
        <w:jc w:val="both"/>
      </w:pPr>
      <w:r>
        <w:t xml:space="preserve">L’objectif de ce travail est de rechercher une corrélation entre la </w:t>
      </w:r>
      <w:proofErr w:type="spellStart"/>
      <w:r>
        <w:t>lactatémie</w:t>
      </w:r>
      <w:proofErr w:type="spellEnd"/>
      <w:r>
        <w:t xml:space="preserve"> capillaire et l’évaluation médicale des intervenants après un exercice standardisé</w:t>
      </w:r>
      <w:r w:rsidR="00F13E11">
        <w:t xml:space="preserve"> (reconnaissance puis attaque et progression sur deux niveaux). Le but était d’étudier la pertinence du lactate capillaire comme dépistage des inaptitudes au réengagement pour une seconde mission.</w:t>
      </w:r>
      <w:r w:rsidR="0039753A">
        <w:t xml:space="preserve"> L’étude commençait par un questionnaire.</w:t>
      </w:r>
    </w:p>
    <w:p w:rsidR="0039753A" w:rsidRPr="0039753A" w:rsidRDefault="0039753A" w:rsidP="0039753A">
      <w:pPr>
        <w:spacing w:after="0" w:line="240" w:lineRule="auto"/>
        <w:jc w:val="both"/>
        <w:rPr>
          <w:u w:val="single"/>
        </w:rPr>
      </w:pPr>
      <w:r w:rsidRPr="0039753A">
        <w:rPr>
          <w:u w:val="single"/>
        </w:rPr>
        <w:t xml:space="preserve">Résultats : </w:t>
      </w:r>
    </w:p>
    <w:p w:rsidR="0039753A" w:rsidRDefault="0039753A" w:rsidP="0039753A">
      <w:pPr>
        <w:spacing w:after="0" w:line="240" w:lineRule="auto"/>
        <w:jc w:val="both"/>
      </w:pPr>
      <w:r>
        <w:t xml:space="preserve">152 Marins-Pompiers inclus. Augmentation : </w:t>
      </w:r>
      <w:proofErr w:type="spellStart"/>
      <w:r>
        <w:t>FCmoy</w:t>
      </w:r>
      <w:proofErr w:type="spellEnd"/>
      <w:r>
        <w:t xml:space="preserve">  +46,7 </w:t>
      </w:r>
      <w:proofErr w:type="spellStart"/>
      <w:r>
        <w:t>bpm</w:t>
      </w:r>
      <w:proofErr w:type="spellEnd"/>
      <w:r>
        <w:t>, T° tympanique +1,2°C. 53 individus ont été considérés comme inaptes sur paramètre physique ou clinique (sur FC et/ou T° pour 75,4%</w:t>
      </w:r>
    </w:p>
    <w:p w:rsidR="00F8522D" w:rsidRDefault="0039753A" w:rsidP="00F8522D">
      <w:pPr>
        <w:spacing w:after="0" w:line="240" w:lineRule="auto"/>
        <w:jc w:val="both"/>
      </w:pPr>
      <w:r>
        <w:t xml:space="preserve">(n = 40) des inaptes). </w:t>
      </w:r>
      <w:r w:rsidR="00F8522D">
        <w:t>80% des inaptes (n = 42) n'ont pas avoué avoir réalisé un effort très difficile selon l'échelle de BORG ce qui confirme la notion que les pompiers ont une tendance à sous évaluer l'effort accompli. L’évaluation d</w:t>
      </w:r>
      <w:r w:rsidR="002A505F">
        <w:t>u pouls, d</w:t>
      </w:r>
      <w:r w:rsidR="00F8522D">
        <w:t xml:space="preserve">e la </w:t>
      </w:r>
      <w:r w:rsidR="002A505F">
        <w:t xml:space="preserve">SpO2, de la </w:t>
      </w:r>
      <w:r w:rsidR="00F8522D">
        <w:t>fréquence respiratoire</w:t>
      </w:r>
      <w:r w:rsidR="002A505F">
        <w:t>, de la température</w:t>
      </w:r>
      <w:r w:rsidR="00F8522D">
        <w:t xml:space="preserve"> étai</w:t>
      </w:r>
      <w:r w:rsidR="002A505F">
        <w:t>en</w:t>
      </w:r>
      <w:r w:rsidR="00F8522D">
        <w:t>t plus discriminante que la pression artérielle pour évaluer l’aptitude.</w:t>
      </w:r>
    </w:p>
    <w:p w:rsidR="0039753A" w:rsidRDefault="005F205F" w:rsidP="00F8522D">
      <w:pPr>
        <w:spacing w:after="0" w:line="240" w:lineRule="auto"/>
        <w:jc w:val="both"/>
      </w:pPr>
      <w:r>
        <w:t xml:space="preserve">Les questionnaires révélaient que 25% des SP étaient déjà </w:t>
      </w:r>
      <w:r w:rsidR="00F8522D">
        <w:t>allés au-delà de leurs limites physiques en intervention. 17,9 % ont déjà été victimes d'un état d'épuisement. 77,4 % des SP ayant eu un problème médical en intervention n'ont pas consulté de structure médicale sur place.</w:t>
      </w:r>
      <w:r w:rsidR="00F8522D" w:rsidRPr="00F8522D">
        <w:t xml:space="preserve"> </w:t>
      </w:r>
      <w:r w:rsidR="00F8522D">
        <w:t>La première raison (54,2% des blessés) invoquée est que l'organe de décision opérationnel n'avait pas jugé utile de déclencher un soutien sanitaire sur les lieux de l'intervention.</w:t>
      </w:r>
    </w:p>
    <w:p w:rsidR="00F8522D" w:rsidRDefault="00F8522D" w:rsidP="0039753A">
      <w:pPr>
        <w:spacing w:after="0" w:line="240" w:lineRule="auto"/>
        <w:jc w:val="both"/>
      </w:pPr>
    </w:p>
    <w:p w:rsidR="0039753A" w:rsidRDefault="0039753A" w:rsidP="002A505F">
      <w:pPr>
        <w:spacing w:after="0" w:line="240" w:lineRule="auto"/>
        <w:jc w:val="both"/>
      </w:pPr>
      <w:r>
        <w:t xml:space="preserve">La </w:t>
      </w:r>
      <w:proofErr w:type="spellStart"/>
      <w:r>
        <w:t>lactatémie</w:t>
      </w:r>
      <w:proofErr w:type="spellEnd"/>
      <w:r>
        <w:t xml:space="preserve"> est sou</w:t>
      </w:r>
      <w:r w:rsidR="00F8522D">
        <w:t>mise à d'importantes variations</w:t>
      </w:r>
      <w:r>
        <w:t xml:space="preserve">. La </w:t>
      </w:r>
      <w:proofErr w:type="spellStart"/>
      <w:r>
        <w:t>lactatémie</w:t>
      </w:r>
      <w:proofErr w:type="spellEnd"/>
      <w:r>
        <w:t xml:space="preserve"> mesurée était de 4,4 [4,0-4,8] </w:t>
      </w:r>
      <w:proofErr w:type="spellStart"/>
      <w:r>
        <w:t>mmol</w:t>
      </w:r>
      <w:proofErr w:type="spellEnd"/>
      <w:r>
        <w:t>/L chez les aptes</w:t>
      </w:r>
      <w:r w:rsidR="00F8522D">
        <w:t xml:space="preserve"> </w:t>
      </w:r>
      <w:r>
        <w:t xml:space="preserve">d'emblée contre 6,6 [5,9-7,3] </w:t>
      </w:r>
      <w:proofErr w:type="spellStart"/>
      <w:r>
        <w:t>mmol</w:t>
      </w:r>
      <w:proofErr w:type="spellEnd"/>
      <w:r>
        <w:t>/L chez les inaptes en post-effort immédiat (p &lt; 0,001). La</w:t>
      </w:r>
      <w:r w:rsidR="00F8522D">
        <w:t xml:space="preserve"> </w:t>
      </w:r>
      <w:proofErr w:type="spellStart"/>
      <w:r>
        <w:t>lactatémie</w:t>
      </w:r>
      <w:proofErr w:type="spellEnd"/>
      <w:r>
        <w:t xml:space="preserve"> contrôlée à 18 minutes était de 2,5 [2,3-2,7] </w:t>
      </w:r>
      <w:proofErr w:type="spellStart"/>
      <w:r>
        <w:t>mmol</w:t>
      </w:r>
      <w:proofErr w:type="spellEnd"/>
      <w:r>
        <w:t>/L chez les aptes d'emblée contre 3,5</w:t>
      </w:r>
      <w:r w:rsidR="00F8522D">
        <w:t xml:space="preserve"> </w:t>
      </w:r>
      <w:r>
        <w:t xml:space="preserve">[3,0-4,0] </w:t>
      </w:r>
      <w:proofErr w:type="spellStart"/>
      <w:r>
        <w:t>mmol</w:t>
      </w:r>
      <w:proofErr w:type="spellEnd"/>
      <w:r>
        <w:t xml:space="preserve">/L chez les inaptes (p &lt; 0,001). </w:t>
      </w:r>
      <w:r w:rsidR="00F8522D">
        <w:t>L’a</w:t>
      </w:r>
      <w:r>
        <w:t xml:space="preserve">nalyse </w:t>
      </w:r>
      <w:r w:rsidR="00F8522D">
        <w:t>des</w:t>
      </w:r>
      <w:r>
        <w:t xml:space="preserve"> courbe</w:t>
      </w:r>
      <w:r w:rsidR="00F8522D">
        <w:t>s</w:t>
      </w:r>
      <w:r>
        <w:t xml:space="preserve"> ROC</w:t>
      </w:r>
      <w:r w:rsidR="002A505F">
        <w:t xml:space="preserve"> montre</w:t>
      </w:r>
      <w:r>
        <w:t xml:space="preserve"> </w:t>
      </w:r>
      <w:r w:rsidR="002A505F">
        <w:t xml:space="preserve">qu’il s'agit d'un outil d'aide à la décision mais que seul ce marqueur ne suffit pas à bien classer les individus à titre individuel. Pour la </w:t>
      </w:r>
      <w:proofErr w:type="spellStart"/>
      <w:r w:rsidR="002A505F">
        <w:t>lactatémie</w:t>
      </w:r>
      <w:proofErr w:type="spellEnd"/>
      <w:r w:rsidR="002A505F">
        <w:t xml:space="preserve"> post effort immédiat avec un seuil à 6.5mmol/L : sensibilité 52,8%, spécificité 84,98%, permet de classer de manière correcte en termes d'aptitude les individus dans 73,6% des cas.</w:t>
      </w:r>
    </w:p>
    <w:p w:rsidR="0039753A" w:rsidRDefault="0039753A" w:rsidP="0039753A">
      <w:pPr>
        <w:spacing w:after="0" w:line="240" w:lineRule="auto"/>
        <w:jc w:val="both"/>
      </w:pPr>
    </w:p>
    <w:p w:rsidR="002A505F" w:rsidRDefault="0039753A" w:rsidP="0039753A">
      <w:pPr>
        <w:spacing w:after="0" w:line="240" w:lineRule="auto"/>
        <w:jc w:val="both"/>
      </w:pPr>
      <w:r w:rsidRPr="002A505F">
        <w:rPr>
          <w:u w:val="single"/>
        </w:rPr>
        <w:t>Conclusion :</w:t>
      </w:r>
      <w:r>
        <w:t xml:space="preserve"> </w:t>
      </w:r>
    </w:p>
    <w:p w:rsidR="0039753A" w:rsidRDefault="0039753A" w:rsidP="002A505F">
      <w:pPr>
        <w:spacing w:after="0" w:line="240" w:lineRule="auto"/>
        <w:jc w:val="both"/>
      </w:pPr>
      <w:r>
        <w:t>Le rajout du dosage</w:t>
      </w:r>
      <w:r w:rsidR="002A505F">
        <w:t xml:space="preserve"> </w:t>
      </w:r>
      <w:r>
        <w:t xml:space="preserve">de la </w:t>
      </w:r>
      <w:proofErr w:type="spellStart"/>
      <w:r>
        <w:t>lactatémie</w:t>
      </w:r>
      <w:proofErr w:type="spellEnd"/>
      <w:r>
        <w:t xml:space="preserve"> capillaire à la prise de décision d'inaptitude individuelle du pompier </w:t>
      </w:r>
      <w:r w:rsidR="002A505F">
        <w:t xml:space="preserve">peut être </w:t>
      </w:r>
      <w:r>
        <w:t>pertinent. Toutefois ce dosage ne doit être qu'un outil supplémentaire. La détermination des seuils</w:t>
      </w:r>
      <w:r w:rsidR="002A505F">
        <w:t xml:space="preserve"> </w:t>
      </w:r>
      <w:r>
        <w:t>choisis des paramètres cliniques, physiques et biologiques d'inaptitude et le moment de la mesure de</w:t>
      </w:r>
      <w:r w:rsidR="002A505F">
        <w:t xml:space="preserve"> </w:t>
      </w:r>
      <w:r>
        <w:t>tous ces paramètres peuvent po</w:t>
      </w:r>
      <w:r w:rsidR="002A505F">
        <w:t>rter à discussion.</w:t>
      </w:r>
    </w:p>
    <w:p w:rsidR="00F13E11" w:rsidRDefault="00F13E11" w:rsidP="00643D67">
      <w:pPr>
        <w:jc w:val="both"/>
      </w:pPr>
    </w:p>
    <w:p w:rsidR="00C44EC9" w:rsidRDefault="002A505F" w:rsidP="00643D67">
      <w:pPr>
        <w:jc w:val="both"/>
      </w:pPr>
      <w:r>
        <w:t>Il faut aussi noter qu</w:t>
      </w:r>
      <w:r w:rsidR="00AF75F4">
        <w:t xml:space="preserve">e même le dispositif de soutien le plus efficient ne peut bénéficier aux intervenants que s’il est envoyé sur les lieux. Hors au moment de l’étude, </w:t>
      </w:r>
      <w:r>
        <w:t>une part importante des événements médicaux en intervention se produis</w:t>
      </w:r>
      <w:r w:rsidR="00AF75F4">
        <w:t>ai</w:t>
      </w:r>
      <w:r>
        <w:t xml:space="preserve">ent sans que le SP </w:t>
      </w:r>
      <w:r w:rsidR="00AF75F4">
        <w:t xml:space="preserve">n’ait accès à un dispositif de soutien sanitaire sur les lieux au cours de l’intervention. </w:t>
      </w:r>
    </w:p>
    <w:p w:rsidR="00011C53" w:rsidRDefault="00011C53">
      <w:r>
        <w:br w:type="page"/>
      </w:r>
    </w:p>
    <w:p w:rsidR="00011C53" w:rsidRPr="00AF75F4" w:rsidRDefault="00AF75F4" w:rsidP="003974B1">
      <w:pPr>
        <w:pStyle w:val="Titre2"/>
        <w:numPr>
          <w:ilvl w:val="0"/>
          <w:numId w:val="18"/>
        </w:numPr>
        <w:rPr>
          <w:lang w:val="en-US"/>
        </w:rPr>
      </w:pPr>
      <w:bookmarkStart w:id="33" w:name="_Toc491027455"/>
      <w:r w:rsidRPr="00AF75F4">
        <w:rPr>
          <w:lang w:val="en-US"/>
        </w:rPr>
        <w:t>Measures of Health, Fitness, and Functional</w:t>
      </w:r>
      <w:r>
        <w:rPr>
          <w:lang w:val="en-US"/>
        </w:rPr>
        <w:t xml:space="preserve"> </w:t>
      </w:r>
      <w:r w:rsidRPr="00AF75F4">
        <w:rPr>
          <w:lang w:val="en-US"/>
        </w:rPr>
        <w:t xml:space="preserve">Movement </w:t>
      </w:r>
      <w:proofErr w:type="gramStart"/>
      <w:r w:rsidRPr="00AF75F4">
        <w:rPr>
          <w:lang w:val="en-US"/>
        </w:rPr>
        <w:t>Among</w:t>
      </w:r>
      <w:proofErr w:type="gramEnd"/>
      <w:r w:rsidRPr="00AF75F4">
        <w:rPr>
          <w:lang w:val="en-US"/>
        </w:rPr>
        <w:t xml:space="preserve"> Firefighter Recruits </w:t>
      </w:r>
      <w:r w:rsidR="003974B1">
        <w:rPr>
          <w:lang w:val="en-US"/>
        </w:rPr>
        <w:t>–</w:t>
      </w:r>
      <w:r w:rsidRPr="00AF75F4">
        <w:rPr>
          <w:lang w:val="en-US"/>
        </w:rPr>
        <w:t xml:space="preserve"> </w:t>
      </w:r>
      <w:r>
        <w:rPr>
          <w:lang w:val="en-US"/>
        </w:rPr>
        <w:t>Cornell</w:t>
      </w:r>
      <w:r w:rsidR="003974B1">
        <w:rPr>
          <w:lang w:val="en-US"/>
        </w:rPr>
        <w:t xml:space="preserve"> - </w:t>
      </w:r>
      <w:r w:rsidR="003974B1" w:rsidRPr="003974B1">
        <w:rPr>
          <w:lang w:val="en-US"/>
        </w:rPr>
        <w:t>International Journal of Occupational Safety and</w:t>
      </w:r>
      <w:r w:rsidR="003974B1">
        <w:rPr>
          <w:lang w:val="en-US"/>
        </w:rPr>
        <w:t xml:space="preserve"> </w:t>
      </w:r>
      <w:r w:rsidR="003974B1" w:rsidRPr="003974B1">
        <w:rPr>
          <w:lang w:val="en-US"/>
        </w:rPr>
        <w:t>Ergonomics</w:t>
      </w:r>
      <w:r w:rsidR="003974B1">
        <w:rPr>
          <w:lang w:val="en-US"/>
        </w:rPr>
        <w:t xml:space="preserve"> 2017</w:t>
      </w:r>
      <w:bookmarkEnd w:id="33"/>
    </w:p>
    <w:p w:rsidR="00AF75F4" w:rsidRPr="0052334F" w:rsidRDefault="005E1D2E" w:rsidP="00643D67">
      <w:pPr>
        <w:jc w:val="both"/>
      </w:pPr>
      <w:r>
        <w:fldChar w:fldCharType="begin"/>
      </w:r>
      <w:r>
        <w:instrText xml:space="preserve"> ADDIN ZOTERO_ITEM CSL_CITATION {"citationID":"djABEw4W","properties":{"formattedCitation":"(Cornell et al. 2017)","plainCitation":"(Cornell et al. 2017)","noteIndex":0},"citationItems":[{"id":170,"uris":["http://zotero.org/users/4687044/items/PMA4GL89"],"uri":["http://zotero.org/users/4687044/items/PMA4GL89"],"itemData":{"id":170,"type":"article-journal","title":"Measures of health, fitness, and functional movement among firefighter recruits","container-title":"Int J Occup Saf Ergon","page":"198-204","volume":"23","issue":"2","archive_location":"27191666","abstract":"The purpose of this study was to examine the associations between various health and fitness measures and Functional Movement Screen™ (FMS™) scores among 78 firefighter recruits.|Relationships between FMS™ scores and age, body mass index (BMI), sit and reach (S&amp;R) distance, estimated maximal aerobic capacity (V˙O2max), estimated one-repetition maximum squat (1RM-Squatmax), and plank endurance (%Plankmax) were examined.|Total FMS™ scores were significantly correlated with BMI (r = -0.231, p = 0.042), estimated 1RM-Squatmax (r = 0.302, p = 0.007), and %Plankmax (r = 0.320, p = 0.004). Multiple regression analyses indicated that this combination of predictors significantly predicted (F(3, 74) = 5.043, p = 0.003) Total FMS™ score outcomes and accounted for 17% of the total variance (R(2) = 0.170). In addition, logistic regression analyses indicated that estimated 1RM-Squatmax also significantly predicted (χ(2) = 6.662, df = 1, p = 0.010) FMS™ group membership (≤14 or ≥15).|These results suggest that the health and fitness measures of obesity (BMI), bilateral lower extremity strength (estimated 1RM-Squatmax), and core muscular endurance (%Plankmax) are significantly associated with functional movement patterns among firefighter recruits. Consequently, injury prevention programs implemented among firefighter recruits should target these aspects of health and fitness.","DOI":"10.1080/10803548.2016.1187001","ISSN":"2376-9130","shortTitle":"Measures of health, fitness, and functional movement among firefighter recruits","language":"eng","author":[{"family":"Cornell","given":"D. J."},{"family":"Gnacinski","given":"S. L."},{"family":"Zamzow","given":"A."},{"family":"Mims","given":"J."},{"family":"Ebersole","given":"K. T."}],"issued":{"date-parts":[["2017",6]]}}}],"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Cornell</w:t>
      </w:r>
      <w:proofErr w:type="spellEnd"/>
      <w:r w:rsidRPr="005E1D2E">
        <w:rPr>
          <w:rFonts w:ascii="Calibri" w:hAnsi="Calibri" w:cs="Calibri"/>
        </w:rPr>
        <w:t xml:space="preserve"> et al. 2017)</w:t>
      </w:r>
      <w:r>
        <w:fldChar w:fldCharType="end"/>
      </w:r>
    </w:p>
    <w:p w:rsidR="003974B1" w:rsidRPr="003974B1" w:rsidRDefault="003974B1" w:rsidP="00643D67">
      <w:pPr>
        <w:jc w:val="both"/>
      </w:pPr>
      <w:r w:rsidRPr="003974B1">
        <w:t>Il est reporté dans la littérature un taux de blessures de 17.7 blessures / 100 SP / An</w:t>
      </w:r>
      <w:r>
        <w:t xml:space="preserve"> </w:t>
      </w:r>
      <w:r>
        <w:fldChar w:fldCharType="begin"/>
      </w:r>
      <w:r>
        <w:instrText xml:space="preserve"> ADDIN EN.CITE &lt;EndNote&gt;&lt;Cite&gt;&lt;Author&gt;Poplin&lt;/Author&gt;&lt;Year&gt;2012&lt;/Year&gt;&lt;IDText&gt;Beyond the fireground: injuries in the fire service&lt;/IDText&gt;&lt;DisplayText&gt;(Poplin et al. 2012)&lt;/DisplayText&gt;&lt;record&gt;&lt;dates&gt;&lt;pub-dates&gt;&lt;date&gt;Aug&lt;/date&gt;&lt;/pub-dates&gt;&lt;year&gt;2012&lt;/year&gt;&lt;/dates&gt;&lt;keywords&gt;&lt;keyword&gt;Accidents, Occupational&lt;/keyword&gt;&lt;keyword&gt;Adult&lt;/keyword&gt;&lt;keyword&gt;Female&lt;/keyword&gt;&lt;keyword&gt;Firefighters&lt;/keyword&gt;&lt;keyword&gt;Humans&lt;/keyword&gt;&lt;keyword&gt;Incidence&lt;/keyword&gt;&lt;keyword&gt;Male&lt;/keyword&gt;&lt;keyword&gt;Middle Aged&lt;/keyword&gt;&lt;keyword&gt;United States&lt;/keyword&gt;&lt;keyword&gt;Wounds and Injuries&lt;/keyword&gt;&lt;keyword&gt;Young Adult&lt;/keyword&gt;&lt;/keywords&gt;&lt;urls&gt;&lt;related-urls&gt;&lt;url&gt;https://www.ncbi.nlm.nih.gov/pubmed/22117024&lt;/url&gt;&lt;/related-urls&gt;&lt;/urls&gt;&lt;isbn&gt;1475-5785&lt;/isbn&gt;&lt;titles&gt;&lt;title&gt;Beyond the fireground: injuries in the fire service&lt;/title&gt;&lt;secondary-title&gt;Inj Prev&lt;/secondary-title&gt;&lt;/titles&gt;&lt;pages&gt;228-33&lt;/pages&gt;&lt;number&gt;4&lt;/number&gt;&lt;contributors&gt;&lt;authors&gt;&lt;author&gt;Poplin, G. S.&lt;/author&gt;&lt;author&gt;Harris, R. B.&lt;/author&gt;&lt;author&gt;Pollack, K. M.&lt;/author&gt;&lt;author&gt;Peate, W. F.&lt;/author&gt;&lt;author&gt;Burgess, J. L.&lt;/author&gt;&lt;/authors&gt;&lt;/contributors&gt;&lt;edition&gt;2011/11/23&lt;/edition&gt;&lt;language&gt;eng&lt;/language&gt;&lt;added-date format="utc"&gt;1500234299&lt;/added-date&gt;&lt;ref-type name="Journal Article"&gt;17&lt;/ref-type&gt;&lt;rec-number&gt;276&lt;/rec-number&gt;&lt;last-updated-date format="utc"&gt;1500234299&lt;/last-updated-date&gt;&lt;accession-num&gt;22117024&lt;/accession-num&gt;&lt;electronic-resource-num&gt;10.1136/injuryprev-2011-040149&lt;/electronic-resource-num&gt;&lt;volume&gt;18&lt;/volume&gt;&lt;/record&gt;&lt;/Cite&gt;&lt;/EndNote&gt;</w:instrText>
      </w:r>
      <w:r>
        <w:fldChar w:fldCharType="separate"/>
      </w:r>
      <w:r>
        <w:rPr>
          <w:noProof/>
        </w:rPr>
        <w:t>(Poplin et al. 2012)</w:t>
      </w:r>
      <w:r>
        <w:fldChar w:fldCharType="end"/>
      </w:r>
      <w:r>
        <w:t>. La recherche de facteur de risque de blessures permet des actions de prévention. Le</w:t>
      </w:r>
      <w:r w:rsidRPr="003974B1">
        <w:t xml:space="preserve"> </w:t>
      </w:r>
      <w:proofErr w:type="spellStart"/>
      <w:r w:rsidRPr="003974B1">
        <w:t>Functional</w:t>
      </w:r>
      <w:proofErr w:type="spellEnd"/>
      <w:r w:rsidRPr="003974B1">
        <w:t xml:space="preserve"> </w:t>
      </w:r>
      <w:proofErr w:type="spellStart"/>
      <w:r w:rsidRPr="003974B1">
        <w:t>Movement</w:t>
      </w:r>
      <w:proofErr w:type="spellEnd"/>
      <w:r w:rsidRPr="003974B1">
        <w:t xml:space="preserve"> </w:t>
      </w:r>
      <w:proofErr w:type="spellStart"/>
      <w:r w:rsidRPr="003974B1">
        <w:t>Screen</w:t>
      </w:r>
      <w:proofErr w:type="spellEnd"/>
      <w:r w:rsidRPr="003974B1">
        <w:t xml:space="preserve"> ™ (FMS ™)</w:t>
      </w:r>
      <w:r>
        <w:t xml:space="preserve"> est un score de prédiction du risque de blessure </w:t>
      </w:r>
      <w:proofErr w:type="spellStart"/>
      <w:r>
        <w:t>ches</w:t>
      </w:r>
      <w:proofErr w:type="spellEnd"/>
      <w:r>
        <w:t xml:space="preserve"> les SP, athlètes et militaires. Un score </w:t>
      </w:r>
      <w:r>
        <w:rPr>
          <w:rFonts w:cstheme="minorHAnsi"/>
        </w:rPr>
        <w:t>≤</w:t>
      </w:r>
      <w:r>
        <w:t xml:space="preserve"> à 14 </w:t>
      </w:r>
      <w:r w:rsidR="004472CB">
        <w:t>indique un risque augmenté de blessure.</w:t>
      </w:r>
    </w:p>
    <w:p w:rsidR="003974B1" w:rsidRPr="003974B1" w:rsidRDefault="003974B1" w:rsidP="003974B1">
      <w:pPr>
        <w:jc w:val="both"/>
      </w:pPr>
      <w:r w:rsidRPr="003974B1">
        <w:t xml:space="preserve">Le but de cette étude était d'examiner les associations entre les différentes mesures de santé et de condition physique et </w:t>
      </w:r>
      <w:r w:rsidR="004472CB">
        <w:t>le FMS ™</w:t>
      </w:r>
      <w:r w:rsidRPr="003974B1">
        <w:t xml:space="preserve"> </w:t>
      </w:r>
      <w:r w:rsidR="004472CB">
        <w:t>chez</w:t>
      </w:r>
      <w:r w:rsidRPr="003974B1">
        <w:t xml:space="preserve"> 78 recrues. Les relations entre le scores </w:t>
      </w:r>
      <w:r w:rsidR="003F1FDF">
        <w:t>FMS ™</w:t>
      </w:r>
      <w:r w:rsidRPr="003974B1">
        <w:t xml:space="preserve"> </w:t>
      </w:r>
      <w:r w:rsidR="003F1FDF">
        <w:t>et l'âge,</w:t>
      </w:r>
      <w:r w:rsidR="003F1FDF" w:rsidRPr="003974B1">
        <w:t xml:space="preserve"> </w:t>
      </w:r>
      <w:r w:rsidRPr="003974B1">
        <w:t xml:space="preserve">l'indice de masse corporelle (IMC), la </w:t>
      </w:r>
      <w:r w:rsidR="003F1FDF">
        <w:t>souplesse</w:t>
      </w:r>
      <w:r w:rsidRPr="003974B1">
        <w:t xml:space="preserve"> (S &amp; R), la capacité aérobie maximale estimée (V̇ O2max), l</w:t>
      </w:r>
      <w:r w:rsidR="003F1FDF">
        <w:t>a force musculaire</w:t>
      </w:r>
      <w:r w:rsidRPr="003974B1">
        <w:t xml:space="preserve"> maximal</w:t>
      </w:r>
      <w:r w:rsidR="003F1FDF">
        <w:t>e</w:t>
      </w:r>
      <w:r w:rsidRPr="003974B1">
        <w:t xml:space="preserve"> estimé </w:t>
      </w:r>
      <w:r w:rsidR="003F1FDF">
        <w:t xml:space="preserve">des membres inférieurs </w:t>
      </w:r>
      <w:r w:rsidRPr="003974B1">
        <w:t xml:space="preserve">(1RM-Squatmax) et </w:t>
      </w:r>
      <w:r w:rsidR="003F1FDF">
        <w:t>le gainage</w:t>
      </w:r>
      <w:r w:rsidRPr="003974B1">
        <w:t xml:space="preserve"> (% </w:t>
      </w:r>
      <w:proofErr w:type="spellStart"/>
      <w:proofErr w:type="gramStart"/>
      <w:r w:rsidRPr="003974B1">
        <w:t>Plankmax</w:t>
      </w:r>
      <w:proofErr w:type="spellEnd"/>
      <w:r w:rsidRPr="003974B1">
        <w:t xml:space="preserve"> )</w:t>
      </w:r>
      <w:proofErr w:type="gramEnd"/>
      <w:r w:rsidRPr="003974B1">
        <w:t xml:space="preserve"> </w:t>
      </w:r>
      <w:r w:rsidR="004472CB">
        <w:t>o</w:t>
      </w:r>
      <w:r w:rsidRPr="003974B1">
        <w:t>nt été examinés.</w:t>
      </w:r>
    </w:p>
    <w:p w:rsidR="003974B1" w:rsidRPr="003F1FDF" w:rsidRDefault="003F1FDF" w:rsidP="003974B1">
      <w:pPr>
        <w:jc w:val="both"/>
        <w:rPr>
          <w:u w:val="single"/>
        </w:rPr>
      </w:pPr>
      <w:r w:rsidRPr="003F1FDF">
        <w:rPr>
          <w:u w:val="single"/>
        </w:rPr>
        <w:t>Résultats :</w:t>
      </w:r>
    </w:p>
    <w:p w:rsidR="003974B1" w:rsidRPr="003974B1" w:rsidRDefault="003F1FDF" w:rsidP="003974B1">
      <w:pPr>
        <w:jc w:val="both"/>
      </w:pPr>
      <w:r>
        <w:t>Les scores FMS ™</w:t>
      </w:r>
      <w:r w:rsidR="003974B1" w:rsidRPr="003974B1">
        <w:t xml:space="preserve"> ét</w:t>
      </w:r>
      <w:r>
        <w:t>aient</w:t>
      </w:r>
      <w:r w:rsidR="003974B1" w:rsidRPr="003974B1">
        <w:t xml:space="preserve"> significativement corrélés avec l'IMC (r = -0,231, p = 0,042), </w:t>
      </w:r>
      <w:r>
        <w:t>la force musculaire</w:t>
      </w:r>
      <w:r w:rsidR="003974B1" w:rsidRPr="003974B1">
        <w:t xml:space="preserve"> 1RM-Squatmax (r = 0,302, p = 0,007) et</w:t>
      </w:r>
      <w:r>
        <w:t xml:space="preserve"> le gainage </w:t>
      </w:r>
      <w:r w:rsidR="003974B1" w:rsidRPr="003974B1">
        <w:t xml:space="preserve">% </w:t>
      </w:r>
      <w:proofErr w:type="spellStart"/>
      <w:r w:rsidR="003974B1" w:rsidRPr="003974B1">
        <w:t>Plankmax</w:t>
      </w:r>
      <w:proofErr w:type="spellEnd"/>
      <w:r w:rsidR="003974B1" w:rsidRPr="003974B1">
        <w:t xml:space="preserve"> (r = 0,320, p = 0,004). Les analyses de régression multiple ont indiqué que cette combinaison de prédicteurs prédisait de manière significative </w:t>
      </w:r>
      <w:r>
        <w:t>(F (3, 74) = 5,043, p = 0,003) le résultat</w:t>
      </w:r>
      <w:r w:rsidR="003974B1" w:rsidRPr="003974B1">
        <w:t xml:space="preserve"> du score FMS ™ et représentaient 17% de la variance totale (R2 = 0,170). En outre, les analyses de régression logistique ont indiqué que l'estimation du 1RM-Squatmax a également prédit de manière significative (</w:t>
      </w:r>
      <w:r w:rsidR="003974B1" w:rsidRPr="003974B1">
        <w:rPr>
          <w:lang w:val="en-US"/>
        </w:rPr>
        <w:t>χ</w:t>
      </w:r>
      <w:r w:rsidR="003974B1" w:rsidRPr="003974B1">
        <w:t xml:space="preserve">2 = 6.662, </w:t>
      </w:r>
      <w:proofErr w:type="spellStart"/>
      <w:r w:rsidR="003974B1" w:rsidRPr="003974B1">
        <w:t>df</w:t>
      </w:r>
      <w:proofErr w:type="spellEnd"/>
      <w:r w:rsidR="003974B1" w:rsidRPr="003974B1">
        <w:t xml:space="preserve"> = 1, p = 0.010) l'appartenance au groupe FMS ™ (≤ 14 ou ≥15).</w:t>
      </w:r>
    </w:p>
    <w:p w:rsidR="003974B1" w:rsidRPr="003F1FDF" w:rsidRDefault="003F1FDF" w:rsidP="003974B1">
      <w:pPr>
        <w:jc w:val="both"/>
        <w:rPr>
          <w:u w:val="single"/>
        </w:rPr>
      </w:pPr>
      <w:r w:rsidRPr="003F1FDF">
        <w:rPr>
          <w:u w:val="single"/>
        </w:rPr>
        <w:t>Conclusion:</w:t>
      </w:r>
    </w:p>
    <w:p w:rsidR="003974B1" w:rsidRPr="003974B1" w:rsidRDefault="003974B1" w:rsidP="003974B1">
      <w:pPr>
        <w:jc w:val="both"/>
      </w:pPr>
      <w:r w:rsidRPr="003974B1">
        <w:t xml:space="preserve">Ces résultats suggèrent que les mesures de santé et de condition physique de l'obésité (IMC), la force </w:t>
      </w:r>
      <w:r w:rsidR="003F1FDF">
        <w:t xml:space="preserve">musculaire </w:t>
      </w:r>
      <w:r w:rsidRPr="003974B1">
        <w:t xml:space="preserve">des extrémités inférieures (estimée 1RM-Squatmax) et l'endurance musculaire de base (% </w:t>
      </w:r>
      <w:proofErr w:type="spellStart"/>
      <w:r w:rsidRPr="003974B1">
        <w:t>Plankmax</w:t>
      </w:r>
      <w:proofErr w:type="spellEnd"/>
      <w:r w:rsidRPr="003974B1">
        <w:t>) sont significativement associées aux mouvements fonctionnels chez les recrues des pompiers. Par conséquent, les programmes de prévention des blessures mis en place parmi les recrues de pompiers devraient cibler ces aspects de la santé et de la condition physique</w:t>
      </w:r>
      <w:r w:rsidR="003F1FDF">
        <w:t>. Les programmes d’entrainement physique des SP à l’engagement et de maintien de la condition tout au long de l’activité doivent en tenir compte.</w:t>
      </w:r>
    </w:p>
    <w:p w:rsidR="0052334F" w:rsidRDefault="0052334F">
      <w:r>
        <w:br w:type="page"/>
      </w:r>
    </w:p>
    <w:p w:rsidR="00AF75F4" w:rsidRPr="0052334F" w:rsidRDefault="0052334F" w:rsidP="0052334F">
      <w:pPr>
        <w:pStyle w:val="Titre2"/>
        <w:numPr>
          <w:ilvl w:val="0"/>
          <w:numId w:val="18"/>
        </w:numPr>
        <w:rPr>
          <w:lang w:val="en-US"/>
        </w:rPr>
      </w:pPr>
      <w:bookmarkStart w:id="34" w:name="_Toc491027456"/>
      <w:r w:rsidRPr="0052334F">
        <w:rPr>
          <w:lang w:val="en-US"/>
        </w:rPr>
        <w:t>Firefighter exercise protocols conducted in an</w:t>
      </w:r>
      <w:r>
        <w:rPr>
          <w:lang w:val="en-US"/>
        </w:rPr>
        <w:t xml:space="preserve"> </w:t>
      </w:r>
      <w:r w:rsidRPr="0052334F">
        <w:rPr>
          <w:lang w:val="en-US"/>
        </w:rPr>
        <w:t>environmental chamber: developing a laboratory-based</w:t>
      </w:r>
      <w:r>
        <w:rPr>
          <w:lang w:val="en-US"/>
        </w:rPr>
        <w:t xml:space="preserve"> </w:t>
      </w:r>
      <w:r w:rsidRPr="0052334F">
        <w:rPr>
          <w:lang w:val="en-US"/>
        </w:rPr>
        <w:t xml:space="preserve">simulated firefighting protocol </w:t>
      </w:r>
      <w:r>
        <w:rPr>
          <w:lang w:val="en-US"/>
        </w:rPr>
        <w:t>–</w:t>
      </w:r>
      <w:r w:rsidRPr="0052334F">
        <w:rPr>
          <w:lang w:val="en-US"/>
        </w:rPr>
        <w:t xml:space="preserve"> </w:t>
      </w:r>
      <w:proofErr w:type="spellStart"/>
      <w:r>
        <w:rPr>
          <w:lang w:val="en-US"/>
        </w:rPr>
        <w:t>Ensari</w:t>
      </w:r>
      <w:proofErr w:type="spellEnd"/>
      <w:r>
        <w:rPr>
          <w:lang w:val="en-US"/>
        </w:rPr>
        <w:t xml:space="preserve"> – Ergonomics 2016</w:t>
      </w:r>
      <w:bookmarkEnd w:id="34"/>
    </w:p>
    <w:p w:rsidR="0052334F" w:rsidRPr="00E5225A" w:rsidRDefault="005E1D2E" w:rsidP="00643D67">
      <w:pPr>
        <w:jc w:val="both"/>
      </w:pPr>
      <w:r>
        <w:fldChar w:fldCharType="begin"/>
      </w:r>
      <w:r>
        <w:instrText xml:space="preserve"> ADDIN ZOTERO_ITEM CSL_CITATION {"citationID":"tfulEVc1","properties":{"formattedCitation":"(Ensari et al. 2017)","plainCitation":"(Ensari et al. 2017)","noteIndex":0},"citationItems":[{"id":213,"uris":["http://zotero.org/users/4687044/items/NCL3N6LE"],"uri":["http://zotero.org/users/4687044/items/NCL3N6LE"],"itemData":{"id":213,"type":"article-journal","title":"Firefighter exercise protocols conducted in an environmental chamber: developing a laboratory-based simulated firefighting protocol","container-title":"Ergonomics","page":"657-668","volume":"60","issue":"5","archive_location":"27403712","abstract":"A standard exercise protocol that allows comparisons across various ergonomic studies would be of great value for researchers investigating the physical and physiological strains of firefighting and possible interventions for reducing the demands. We compared the pattern of cardiorespiratory changes from 21 firefighters during simulated firefighting activities using a newly developed firefighting activity station (FAS) and treadmill walking both performed within an identical laboratory setting. Data on cardiorespiratory parameters and core temperature were collected continuously using a portable metabolic unit and a wireless ingestible temperature probe. Repeated measures ANOVA indicated distinct patterns of change in cardiorespiratory parameters and heart rate between conditions. The pattern consisted of alternating periods of peaks and nadirs in the FAS that were qualitatively and quantitatively similar to live fire activities, whereas the same parameters increased logarithmically in the treadmill condition. Core temperature increased in a similarly for both conditions, although more rapidly in the FAS. Practitioner Summary: The firefighting activity station (FAS) yields a pattern of cardiorespiratory responses qualitatively and quantitatively similar to live fire activities, significantly different than treadmill walking. The FAS can be performed in a laboratory/clinic, providing a potentially standardised protocol for testing interventions to improve health and safety and conducting return to duty decisions.","DOI":"10.1080/00140139.2016.1198496","ISSN":"1366-5847","shortTitle":"Firefighter exercise protocols conducted in an environmental chamber: developing a laboratory-based simulated firefighting protocol","language":"eng","author":[{"family":"Ensari","given":"I."},{"family":"Motl","given":"R. W."},{"family":"Klaren","given":"R. E."},{"family":"Fernhall","given":"B."},{"family":"Smith","given":"D. L."},{"family":"Horn","given":"G. P."}],"issued":{"date-parts":[["2017",5]]}}}],"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Ensari</w:t>
      </w:r>
      <w:proofErr w:type="spellEnd"/>
      <w:r w:rsidRPr="005E1D2E">
        <w:rPr>
          <w:rFonts w:ascii="Calibri" w:hAnsi="Calibri" w:cs="Calibri"/>
        </w:rPr>
        <w:t xml:space="preserve"> et al. 2017)</w:t>
      </w:r>
      <w:r>
        <w:fldChar w:fldCharType="end"/>
      </w:r>
    </w:p>
    <w:p w:rsidR="0052334F" w:rsidRPr="00E5225A" w:rsidRDefault="0052334F" w:rsidP="00643D67">
      <w:pPr>
        <w:jc w:val="both"/>
      </w:pPr>
    </w:p>
    <w:p w:rsidR="0052334F" w:rsidRPr="0052334F" w:rsidRDefault="0052334F" w:rsidP="00643D67">
      <w:pPr>
        <w:jc w:val="both"/>
      </w:pPr>
      <w:r>
        <w:t>Il existe un</w:t>
      </w:r>
      <w:r w:rsidRPr="0052334F">
        <w:t xml:space="preserve"> grand nombre d’études s’</w:t>
      </w:r>
      <w:r w:rsidR="005743C0">
        <w:t>intéressant</w:t>
      </w:r>
      <w:r>
        <w:t xml:space="preserve"> aux SP. Malheureusement, les protocoles d’exercices sont très variables rendant parfois leur comparaison et leur reproductibilité hasardeuse. La lutte contre l’incendie est particulière du fait qu’elle implique de multiples actions, souvent intenses, mais accomplies de manière intermit</w:t>
      </w:r>
      <w:r w:rsidR="005D36A0">
        <w:t xml:space="preserve">tente. La durée d’une phase de travail est </w:t>
      </w:r>
      <w:proofErr w:type="gramStart"/>
      <w:r w:rsidR="005D36A0">
        <w:t>limité</w:t>
      </w:r>
      <w:proofErr w:type="gramEnd"/>
      <w:r w:rsidR="005D36A0">
        <w:t xml:space="preserve"> par l’autonomie d’un ARI entre 20 à 40min.</w:t>
      </w:r>
    </w:p>
    <w:p w:rsidR="005D36A0" w:rsidRDefault="0052334F" w:rsidP="00643D67">
      <w:pPr>
        <w:jc w:val="both"/>
      </w:pPr>
      <w:r w:rsidRPr="0052334F">
        <w:t xml:space="preserve">Un protocole d'exercice standard qui permet des comparaisons dans diverses études ergonomiques serait d'une grande valeur pour les chercheurs qui étudient les </w:t>
      </w:r>
      <w:r w:rsidR="005D36A0">
        <w:t>contraintes</w:t>
      </w:r>
      <w:r w:rsidRPr="0052334F">
        <w:t xml:space="preserve"> physiques et physiologiques </w:t>
      </w:r>
      <w:r w:rsidR="005D36A0">
        <w:t xml:space="preserve">lors </w:t>
      </w:r>
      <w:r w:rsidRPr="0052334F">
        <w:t>de la lutte contre les incendies et les intervent</w:t>
      </w:r>
      <w:r w:rsidR="005D36A0">
        <w:t>ions possibles pour les réduire</w:t>
      </w:r>
      <w:r w:rsidRPr="0052334F">
        <w:t xml:space="preserve">. </w:t>
      </w:r>
      <w:r w:rsidR="005D36A0">
        <w:t>Les auteurs ont</w:t>
      </w:r>
      <w:r w:rsidRPr="0052334F">
        <w:t xml:space="preserve"> comparé </w:t>
      </w:r>
      <w:r w:rsidR="005D36A0">
        <w:t>l’impact cardiorespiratoire</w:t>
      </w:r>
      <w:r w:rsidRPr="0052334F">
        <w:t xml:space="preserve"> </w:t>
      </w:r>
      <w:r w:rsidR="005D36A0" w:rsidRPr="0052334F">
        <w:t>pendant les activités de lutte contre les incendies simulées en utilisant une station d'activité de lutte contre l'incendie nouvellement développée (FAS)</w:t>
      </w:r>
      <w:r w:rsidR="005D36A0">
        <w:t xml:space="preserve"> </w:t>
      </w:r>
      <w:r w:rsidR="005D36A0" w:rsidRPr="0052334F">
        <w:t xml:space="preserve">et le </w:t>
      </w:r>
      <w:r w:rsidR="005D36A0">
        <w:t>tapis roulant</w:t>
      </w:r>
      <w:r w:rsidR="005D36A0" w:rsidRPr="0052334F">
        <w:t xml:space="preserve"> tous deux effectués dans un même laboratoire</w:t>
      </w:r>
      <w:r w:rsidR="005D36A0">
        <w:t xml:space="preserve"> chez </w:t>
      </w:r>
      <w:r w:rsidRPr="0052334F">
        <w:t>21 pompiers. Les données sur les paramètres cardiorespiratoires et la température centrale ont été collectées en</w:t>
      </w:r>
      <w:r w:rsidR="005D36A0">
        <w:t xml:space="preserve"> continu</w:t>
      </w:r>
      <w:r w:rsidRPr="0052334F">
        <w:t xml:space="preserve">. </w:t>
      </w:r>
    </w:p>
    <w:p w:rsidR="005D36A0" w:rsidRPr="005D36A0" w:rsidRDefault="005D36A0" w:rsidP="00643D67">
      <w:pPr>
        <w:jc w:val="both"/>
        <w:rPr>
          <w:u w:val="single"/>
        </w:rPr>
      </w:pPr>
      <w:r w:rsidRPr="005D36A0">
        <w:rPr>
          <w:u w:val="single"/>
        </w:rPr>
        <w:t>Résultats :</w:t>
      </w:r>
    </w:p>
    <w:p w:rsidR="0052334F" w:rsidRDefault="0052334F" w:rsidP="00643D67">
      <w:pPr>
        <w:jc w:val="both"/>
      </w:pPr>
      <w:r w:rsidRPr="0052334F">
        <w:t xml:space="preserve">Les </w:t>
      </w:r>
      <w:r w:rsidR="005D36A0">
        <w:t>analyses</w:t>
      </w:r>
      <w:r w:rsidRPr="0052334F">
        <w:t xml:space="preserve"> ont indiqué des modèles distincts de changement dans les paramètres cardiorespiratoires et la fréquence cardiaque entre les </w:t>
      </w:r>
      <w:r w:rsidR="005D36A0">
        <w:t>deux exercices</w:t>
      </w:r>
      <w:r w:rsidRPr="0052334F">
        <w:t xml:space="preserve">. Le modèle consistait en une alternance de périodes de pics et nadir </w:t>
      </w:r>
      <w:r w:rsidR="005D36A0">
        <w:t>lors de l’exercice dans la</w:t>
      </w:r>
      <w:r w:rsidRPr="0052334F">
        <w:t xml:space="preserve"> FAS qui étaient qualitativement et quantitativement similaires </w:t>
      </w:r>
      <w:r w:rsidR="005D36A0">
        <w:t>à</w:t>
      </w:r>
      <w:r w:rsidRPr="0052334F">
        <w:t xml:space="preserve"> des activités d'incendie, alors que les mêmes paramètres ont augmenté </w:t>
      </w:r>
      <w:proofErr w:type="spellStart"/>
      <w:r w:rsidRPr="0052334F">
        <w:t>logarithmiquement</w:t>
      </w:r>
      <w:proofErr w:type="spellEnd"/>
      <w:r w:rsidRPr="0052334F">
        <w:t xml:space="preserve"> </w:t>
      </w:r>
      <w:r w:rsidR="005D36A0">
        <w:t>avec le</w:t>
      </w:r>
      <w:r w:rsidRPr="0052334F">
        <w:t xml:space="preserve"> tapis roulant. La température de base a augmenté plus rapidement dans le FAS</w:t>
      </w:r>
      <w:r w:rsidR="005D36A0">
        <w:t>.</w:t>
      </w:r>
    </w:p>
    <w:p w:rsidR="005D36A0" w:rsidRPr="005D36A0" w:rsidRDefault="005D36A0" w:rsidP="00643D67">
      <w:pPr>
        <w:jc w:val="both"/>
        <w:rPr>
          <w:u w:val="single"/>
        </w:rPr>
      </w:pPr>
      <w:r w:rsidRPr="005D36A0">
        <w:rPr>
          <w:u w:val="single"/>
        </w:rPr>
        <w:t>Conclusion :</w:t>
      </w:r>
    </w:p>
    <w:p w:rsidR="005D36A0" w:rsidRDefault="005D36A0" w:rsidP="00643D67">
      <w:pPr>
        <w:jc w:val="both"/>
      </w:pPr>
      <w:r>
        <w:t>Un exercice sur tapis roulant n’est pas une bonne modélisation de l’effort physique en opération de lutte contre l’incendie. Un exercice en station d’entrainement à la lutte contre l’incendie se rapproche plus du type d’effort rencontré en opération.</w:t>
      </w:r>
    </w:p>
    <w:p w:rsidR="005D36A0" w:rsidRDefault="005D36A0">
      <w:r>
        <w:br w:type="page"/>
      </w:r>
    </w:p>
    <w:p w:rsidR="005D36A0" w:rsidRPr="00F924FF" w:rsidRDefault="00F924FF" w:rsidP="00F924FF">
      <w:pPr>
        <w:pStyle w:val="Titre2"/>
        <w:numPr>
          <w:ilvl w:val="0"/>
          <w:numId w:val="18"/>
        </w:numPr>
        <w:rPr>
          <w:lang w:val="en-US"/>
        </w:rPr>
      </w:pPr>
      <w:bookmarkStart w:id="35" w:name="_Toc491027457"/>
      <w:r w:rsidRPr="00F924FF">
        <w:rPr>
          <w:lang w:val="en-US"/>
        </w:rPr>
        <w:t>Development of role-related minimum</w:t>
      </w:r>
      <w:r>
        <w:rPr>
          <w:lang w:val="en-US"/>
        </w:rPr>
        <w:t xml:space="preserve"> </w:t>
      </w:r>
      <w:r w:rsidRPr="00F924FF">
        <w:rPr>
          <w:lang w:val="en-US"/>
        </w:rPr>
        <w:t>cardiorespiratory fitness standards for firefighters</w:t>
      </w:r>
      <w:r>
        <w:rPr>
          <w:lang w:val="en-US"/>
        </w:rPr>
        <w:t xml:space="preserve"> </w:t>
      </w:r>
      <w:r w:rsidRPr="00F924FF">
        <w:rPr>
          <w:lang w:val="en-US"/>
        </w:rPr>
        <w:t xml:space="preserve">and commanders </w:t>
      </w:r>
      <w:r>
        <w:rPr>
          <w:lang w:val="en-US"/>
        </w:rPr>
        <w:t>–</w:t>
      </w:r>
      <w:r w:rsidRPr="00F924FF">
        <w:rPr>
          <w:lang w:val="en-US"/>
        </w:rPr>
        <w:t xml:space="preserve"> </w:t>
      </w:r>
      <w:proofErr w:type="spellStart"/>
      <w:r>
        <w:rPr>
          <w:lang w:val="en-US"/>
        </w:rPr>
        <w:t>Siddall</w:t>
      </w:r>
      <w:proofErr w:type="spellEnd"/>
      <w:r>
        <w:rPr>
          <w:lang w:val="en-US"/>
        </w:rPr>
        <w:t xml:space="preserve"> – Ergonomics 2016</w:t>
      </w:r>
      <w:bookmarkEnd w:id="35"/>
    </w:p>
    <w:p w:rsidR="005E1D2E" w:rsidRPr="005E1D2E" w:rsidRDefault="005E1D2E" w:rsidP="00643D67">
      <w:pPr>
        <w:jc w:val="both"/>
      </w:pPr>
      <w:r>
        <w:rPr>
          <w:lang w:val="en-US"/>
        </w:rPr>
        <w:fldChar w:fldCharType="begin"/>
      </w:r>
      <w:r w:rsidRPr="005E1D2E">
        <w:instrText xml:space="preserve"> ADDIN ZOTERO_ITEM CSL_CITATION {"citationID":"vqUs4nCO","properties":{"formattedCitation":"(Siddall et al. 2016)","plainCitation":"(Siddall et al. 2016)","noteIndex":0},"citationItems":[{"id":417,"uris":["http://zotero.org/users/4687044/items/2SMPQQVR"],"uri":["http://zotero.org/users/4687044/items/2SMPQQVR"],"itemData":{"id":417,"type":"article-journal","title":"Development of role-related minimum cardiorespiratory fitness standards for firefighters and commanders","container-title":"Ergonomics","page":"1335-1343","volume":"59","issue":"10","archive_location":"26853098","abstract":"A minimum cardiorespiratory fitness standard was derived for firefighters following a metabolic demands analysis. Design and minimal acceptable performance of generic firefighting task simulations (i.e. hose running, casualty evacuation, stair climb, equipment carry, wild-land fire) were endorsed by a panel of operationally experienced experts. Sixty-two UK firefighters completed these tasks wearing a standard protective firefighting ensemble while being monitored for peak steady-state metabolic demand and cardiovascular strain. Four tasks, endorsed as valid operational simulations by ≥90% of participants (excluding wild-land fire; 84%), were deemed to be a sufficiently valid and reliable basis for a fitness standard. These tasks elicited an average peak steady-state metabolic cost of 38.1 ± 7.8 ml kg(-1) min(-1). It is estimated that healthy adults can sustain the total duration of these tasks (~16 min) at ≤90% maximum oxygen uptake and a cardiorespiratory fitness standard of ≥42.3 ml kg(-1) min(-1) would be required to sustain work. Practitioner Summary: A cardiorespiratory fitness standard for firefighters of ≥42.3 ml kg(-1) min(-1) was derived from monitoring minimum acceptable performance of essential tasks. This study supports the implementation of a routine assessment of this fitness standard for all UK operational firefighters, to ensure safe physical preparedness for occupational performance.","DOI":"10.1080/00140139.2015.1135997","ISSN":"1366-5847","shortTitle":"Development of role-related minimum cardiorespiratory fitness standards for firefighters and commanders","language":"eng","author":[{"family":"Siddall","given":"A. G."},{"family":"Stevenson","given":"R. D."},{"family":"Turner","given":"P. F."},{"family":"Stokes","given":"K. A."},{"family":"Bilzon","given":"J. L."}],"issued":{"date-parts":[["2016",10]]}}}],"schema":"https://github.com/citation-style-language/schema/raw/master/csl-citation.json"} </w:instrText>
      </w:r>
      <w:r>
        <w:rPr>
          <w:lang w:val="en-US"/>
        </w:rPr>
        <w:fldChar w:fldCharType="separate"/>
      </w:r>
      <w:r w:rsidRPr="005E1D2E">
        <w:rPr>
          <w:rFonts w:ascii="Calibri" w:hAnsi="Calibri" w:cs="Calibri"/>
        </w:rPr>
        <w:t>(</w:t>
      </w:r>
      <w:proofErr w:type="spellStart"/>
      <w:r w:rsidRPr="005E1D2E">
        <w:rPr>
          <w:rFonts w:ascii="Calibri" w:hAnsi="Calibri" w:cs="Calibri"/>
        </w:rPr>
        <w:t>Siddall</w:t>
      </w:r>
      <w:proofErr w:type="spellEnd"/>
      <w:r w:rsidRPr="005E1D2E">
        <w:rPr>
          <w:rFonts w:ascii="Calibri" w:hAnsi="Calibri" w:cs="Calibri"/>
        </w:rPr>
        <w:t xml:space="preserve"> et al. 2016)</w:t>
      </w:r>
      <w:r>
        <w:rPr>
          <w:lang w:val="en-US"/>
        </w:rPr>
        <w:fldChar w:fldCharType="end"/>
      </w:r>
    </w:p>
    <w:p w:rsidR="00F924FF" w:rsidRDefault="005743C0" w:rsidP="00643D67">
      <w:pPr>
        <w:jc w:val="both"/>
      </w:pPr>
      <w:r w:rsidRPr="005743C0">
        <w:t>Lors des missions de lutte contre l’incendie, la demande métabolique est rarement inférieure à 35 ml/kg/min et fréquemment supérieure à 40 ml/kg/min</w:t>
      </w:r>
      <w:r w:rsidR="005E1D2E">
        <w:t xml:space="preserve"> </w:t>
      </w:r>
      <w:r w:rsidR="005E1D2E">
        <w:fldChar w:fldCharType="begin"/>
      </w:r>
      <w:r w:rsidR="005E1D2E">
        <w:instrText xml:space="preserve"> ADDIN ZOTERO_ITEM CSL_CITATION {"citationID":"XrcTlPPv","properties":{"formattedCitation":"(Gledhill et Jamnik 1992; Bilzon et al. 2001; von Heimburg, Rasmussen, et Medb\\uc0\\u248{} 2006)","plainCitation":"(Gledhill et Jamnik 1992; Bilzon et al. 2001; von Heimburg, Rasmussen, et Medbø 2006)","noteIndex":0},"citationItems":[{"id":260,"uris":["http://zotero.org/users/4687044/items/SRRPTRQP"],"uri":["http://zotero.org/users/4687044/items/SRRPTRQP"],"itemData":{"id":260,"type":"article-journal","title":"Characterization of the physical demands of firefighting","container-title":"Can J Sport Sci","page":"207-13","volume":"17","issue":"3","archive_location":"1325260","abstract":"To characterize the physical demands associated with on-the-job use of current firefighting equipment and the performance of essential firefighting operations, an initial task analysis of all firefighting operations was followed by an in-depth physical and physiological characterization of those tasks deemed to be physically demanding. The most commonly encountered applications of strength and endurance were lifting and carrying objects (up to 80 lbs), pulling objects (up to 135 lbs), and working with objects in front of the body (up to 125 lbs). The most demanding firefighting operations required a mean VO2 of 41.5 ml/kg.min-1 with peak lactate concentrations of 6 to 13.2 mM. Ninety percent of the demanding firefighting operations that were studied required a mean VO2 of 23 ml/kg.min-1. These aerobic energy requirements corresponded to 85 and 50% VO2max, respectively. Therefore a minimum VO2max standard for firefighter applicants of 45 ml/kg.min-1 is recommended.","ISSN":"0833-1235","shortTitle":"Characterization of the physical demands of firefighting","language":"eng","author":[{"family":"Gledhill","given":"N."},{"family":"Jamnik","given":"V. K."}],"issued":{"date-parts":[["1992",9]]}}},{"id":133,"uris":["http://zotero.org/users/4687044/items/GK56C7X5"],"uri":["http://zotero.org/users/4687044/items/GK56C7X5"],"itemData":{"id":133,"type":"article-journal","title":"Characterization of the metabolic demands of simulated shipboard Royal Navy fire-fighting tasks","container-title":"Ergonomics","page":"766-80","volume":"44","issue":"8","archive_location":"11450875","abstract":"The purpose of this study was to quantify the metabolic demand of simulated shipboard fire-fighting procedures currently practised by men and women in the Royal Navy (RN) and to identify a minimum level of cardiovascular fitness commensurate with satisfactory performance. Thirty-four males (M) and 15 females (F) volunteered as subjects for this study (n=49). Maximal oxygen uptake (VO2max) and heart rate (fcmax) of each subject was assessed during a standardized treadmill test. During the main trials, volunteers were randomly assigned to complete several 4-min simulated shipboard fire-fighting tasks (boundary cooling (BC), drum carry (DC), extinguisher carry (EC), hose run (HR), ladder climb (LC)), at a work rate that was endorsed as a minimum acceptable standard. Heart rate (fc) and oxygen uptake (VO2) were recorded at 10-s intervals during rest, exercise and recovery. Participants completed all tasks within an allocated time with the exception of the DC task, where 11 subjects (all females) failed to maintain the endorsed work rate. The DC task elicited the highest (p&lt;0.01) group mean peak metabolic demand (PMD) in males (43 ml min(-1) kg(-1)) and females (42 ml min(-1) kg (-1)) who were able to maintain the endorsed work rate. The BC task elicited the lowest PMD (23 ml min(-1) kg(-1)), whilst the remaining three tasks elicited a remarkably similar PMD of 38-39 ml min(-1) kg(-1). The human endurance limit while wearing a self-contained breathing apparatus (SCBA) dictates that RN personnel are only able to fire-fight for 20-30 min, while wearing a full fire-fighting ensemble (FFE) and performing a combination of the BC, HR and LC tasks, which have a group mean metabolic demand of 32.8 ml min(-1) kg(-1). Given that in healthy subjects fire-fighting can be sustained at a maximum work intensity of 80% VO2max when wearing SCBA for this duration, it is recommended that all RN personnel achieve a VO2max of 41 ml min(-1) kg(-1) as an absolute minimum standard. Subjects with a higher VO2max than the above quoted minimum are able to complete the combination of tasks listed with greater metabolic efficiency and less fatigue.","DOI":"10.1080/00140130118253","ISSN":"0014-0139","shortTitle":"Characterization of the metabolic demands of simulated shipboard Royal Navy fire-fighting tasks","language":"eng","author":[{"family":"Bilzon","given":"J. L."},{"family":"Scarpello","given":"E. G."},{"family":"Smith","given":"C. V."},{"family":"Ravenhill","given":"N. A."},{"family":"Rayson","given":"M. P."}],"issued":{"date-parts":[["2001",6]]}}},{"id":451,"uris":["http://zotero.org/users/4687044/items/5MKQE6TA"],"uri":["http://zotero.org/users/4687044/items/5MKQE6TA"],"itemData":{"id":451,"type":"article-journal","title":"Physiological responses of firefighters and performance predictors during a simulated rescue of hospital patients","container-title":"Ergonomics","page":"111-26","volume":"49","issue":"2","archive_location":"16484140","abstract":"There is incomplete information about how physically demanding rescue work may be. The aim therefore of this paper was to examine the physiological responses of firefighters during a simulated rescue of hospital patients and to relate the firefighters' performance to their endurance, strength and working technique. Fourteen part-time male firefighters with a maximal oxygen uptake (VO(2max)) of 4.4 +/- 0.3 l/min (mean +/- SD) served as subjects in this study. First, each firefighter ascended six floors (a 20.5 m vertical ascent) carrying tools, wearing protective clothing and a breathing apparatus, an extra mass of 37 kg. He thereafter 'rescued' six persons by dragging each person on a fire-sheet on a flat floor. The technique used was recorded and the O(2) uptake and the heart rate were measured continuously during the whole operation. The blood lactate concentration and the subjective rating of perceived exertion were measured during and just after the rescue. The VO(2max) and the muscle strength were measured in the laboratory. The whole operation was carried out in the course of 5-9 min. The operation was a virtual all-out effort and the peak blood lactate concentration was 13 +/- 3 mmol/l. The peak oxygen uptake was 3.7 +/- 0.5 l/min (84% of the VO(2max)) during the operation. Large and heavy firefighters carried out the task faster than smaller ones. The VO(2max) in absolute terms and the dragging technique used were both related to the rescue performance. Rescuing patients at a hospital was physically very demanding and the time needed to complete the task depended on the VO(2max) in absolute values and the working technique used. A minimum VO(2max) of 4 l/min for firefighters was recommended.","DOI":"10.1080/00140130500435793","ISSN":"0014-0139","shortTitle":"Physiological responses of firefighters and performance predictors during a simulated rescue of hospital patients","language":"eng","author":[{"family":"Heimburg","given":"E. D.","non-dropping-particle":"von"},{"family":"Rasmussen","given":"A. K."},{"family":"Medbø","given":"J. I."}],"issued":{"date-parts":[["2006",2]]}}}],"schema":"https://github.com/citation-style-language/schema/raw/master/csl-citation.json"} </w:instrText>
      </w:r>
      <w:r w:rsidR="005E1D2E">
        <w:fldChar w:fldCharType="separate"/>
      </w:r>
      <w:r w:rsidR="005E1D2E" w:rsidRPr="005E1D2E">
        <w:rPr>
          <w:rFonts w:ascii="Calibri" w:hAnsi="Calibri" w:cs="Calibri"/>
          <w:szCs w:val="24"/>
        </w:rPr>
        <w:t>(</w:t>
      </w:r>
      <w:proofErr w:type="spellStart"/>
      <w:r w:rsidR="005E1D2E" w:rsidRPr="005E1D2E">
        <w:rPr>
          <w:rFonts w:ascii="Calibri" w:hAnsi="Calibri" w:cs="Calibri"/>
          <w:szCs w:val="24"/>
        </w:rPr>
        <w:t>Gledhill</w:t>
      </w:r>
      <w:proofErr w:type="spellEnd"/>
      <w:r w:rsidR="005E1D2E" w:rsidRPr="005E1D2E">
        <w:rPr>
          <w:rFonts w:ascii="Calibri" w:hAnsi="Calibri" w:cs="Calibri"/>
          <w:szCs w:val="24"/>
        </w:rPr>
        <w:t xml:space="preserve"> et </w:t>
      </w:r>
      <w:proofErr w:type="spellStart"/>
      <w:r w:rsidR="005E1D2E" w:rsidRPr="005E1D2E">
        <w:rPr>
          <w:rFonts w:ascii="Calibri" w:hAnsi="Calibri" w:cs="Calibri"/>
          <w:szCs w:val="24"/>
        </w:rPr>
        <w:t>Jamnik</w:t>
      </w:r>
      <w:proofErr w:type="spellEnd"/>
      <w:r w:rsidR="005E1D2E" w:rsidRPr="005E1D2E">
        <w:rPr>
          <w:rFonts w:ascii="Calibri" w:hAnsi="Calibri" w:cs="Calibri"/>
          <w:szCs w:val="24"/>
        </w:rPr>
        <w:t xml:space="preserve"> 1992; </w:t>
      </w:r>
      <w:proofErr w:type="spellStart"/>
      <w:r w:rsidR="005E1D2E" w:rsidRPr="005E1D2E">
        <w:rPr>
          <w:rFonts w:ascii="Calibri" w:hAnsi="Calibri" w:cs="Calibri"/>
          <w:szCs w:val="24"/>
        </w:rPr>
        <w:t>Bilzon</w:t>
      </w:r>
      <w:proofErr w:type="spellEnd"/>
      <w:r w:rsidR="005E1D2E" w:rsidRPr="005E1D2E">
        <w:rPr>
          <w:rFonts w:ascii="Calibri" w:hAnsi="Calibri" w:cs="Calibri"/>
          <w:szCs w:val="24"/>
        </w:rPr>
        <w:t xml:space="preserve"> et al. 2001; </w:t>
      </w:r>
      <w:proofErr w:type="spellStart"/>
      <w:r w:rsidR="005E1D2E" w:rsidRPr="005E1D2E">
        <w:rPr>
          <w:rFonts w:ascii="Calibri" w:hAnsi="Calibri" w:cs="Calibri"/>
          <w:szCs w:val="24"/>
        </w:rPr>
        <w:t>von</w:t>
      </w:r>
      <w:proofErr w:type="spellEnd"/>
      <w:r w:rsidR="005E1D2E" w:rsidRPr="005E1D2E">
        <w:rPr>
          <w:rFonts w:ascii="Calibri" w:hAnsi="Calibri" w:cs="Calibri"/>
          <w:szCs w:val="24"/>
        </w:rPr>
        <w:t xml:space="preserve"> </w:t>
      </w:r>
      <w:proofErr w:type="spellStart"/>
      <w:r w:rsidR="005E1D2E" w:rsidRPr="005E1D2E">
        <w:rPr>
          <w:rFonts w:ascii="Calibri" w:hAnsi="Calibri" w:cs="Calibri"/>
          <w:szCs w:val="24"/>
        </w:rPr>
        <w:t>Heimburg</w:t>
      </w:r>
      <w:proofErr w:type="spellEnd"/>
      <w:r w:rsidR="005E1D2E" w:rsidRPr="005E1D2E">
        <w:rPr>
          <w:rFonts w:ascii="Calibri" w:hAnsi="Calibri" w:cs="Calibri"/>
          <w:szCs w:val="24"/>
        </w:rPr>
        <w:t xml:space="preserve">, Rasmussen, et </w:t>
      </w:r>
      <w:proofErr w:type="spellStart"/>
      <w:r w:rsidR="005E1D2E" w:rsidRPr="005E1D2E">
        <w:rPr>
          <w:rFonts w:ascii="Calibri" w:hAnsi="Calibri" w:cs="Calibri"/>
          <w:szCs w:val="24"/>
        </w:rPr>
        <w:t>Medbø</w:t>
      </w:r>
      <w:proofErr w:type="spellEnd"/>
      <w:r w:rsidR="005E1D2E" w:rsidRPr="005E1D2E">
        <w:rPr>
          <w:rFonts w:ascii="Calibri" w:hAnsi="Calibri" w:cs="Calibri"/>
          <w:szCs w:val="24"/>
        </w:rPr>
        <w:t xml:space="preserve"> 2006)</w:t>
      </w:r>
      <w:r w:rsidR="005E1D2E">
        <w:fldChar w:fldCharType="end"/>
      </w:r>
      <w:r w:rsidRPr="005743C0">
        <w:t xml:space="preserve">. </w:t>
      </w:r>
      <w:r>
        <w:t>La contrainte cardiaque monte à 60-95% de son maximum</w:t>
      </w:r>
      <w:r w:rsidR="005E1D2E">
        <w:t xml:space="preserve"> </w:t>
      </w:r>
      <w:r w:rsidR="005E1D2E">
        <w:fldChar w:fldCharType="begin"/>
      </w:r>
      <w:r w:rsidR="005E1D2E">
        <w:instrText xml:space="preserve"> ADDIN ZOTERO_ITEM CSL_CITATION {"citationID":"N5mMDTH0","properties":{"formattedCitation":"(Eglin, Coles, et Tipton 2004; Richmond et al. 2008)","plainCitation":"(Eglin, Coles, et Tipton 2004; Richmond et al. 2008)","noteIndex":0},"citationItems":[{"id":210,"uris":["http://zotero.org/users/4687044/items/RT2CDFYC"],"uri":["http://zotero.org/users/4687044/items/RT2CDFYC"],"itemData":{"id":210,"type":"article-journal","title":"Physiological responses of fire-fighter instructors during training exercises","container-title":"Ergonomics","page":"483-94","volume":"47","issue":"5","archive_location":"15204300","abstract":"Thirteen male instructors were monitored during a total of 44 live fire training exercises (ambient temperature 74+/-42 degrees C). Exposure time during the 'Hot Fire' (HF), 'Fire Behaviour' and 'Fire Attack' exercises was 33.0+/-7.9 min (n=30); 26.3+/-5.5 min (n=6); and 7.3+/-2.6 min (n=8) respectively. At the end of the exercises, mean core temperature (t(core)) was 38.5+/-0.9 degrees C (n=32), however eight instructors had a t(core) above 39 degrees C. The mean maximum temperature under the fire hood was 41.2+/-4.6 degrees C (n=40). Mean maximum heart rate (HR) was 138+/-26 bpm (n=34) however, in five exercises, HR exceeded 90% of the instructors' HR reserve. Mean fluid deficit was 0.62+/-0.6 l (n=30) at the end of the HF exercises, the maximum being 2.54 l. Four instructors doubted their ability to perform a rescue at the end of the exercise. The energy cost of performing simulated rescues of a 50 kg dummy in the cool was investigated in a pilot study. Mean HR during the rescues was 79+/-7% of the instructors' HR reserve and it was estimated that this could increase t(core) by 0.4 to 0.6 degrees C. The physiological responses to the fire-fighting exercises varied considerably and reflected the differences in work performed and external heat load. The results obtained from some individuals give cause for concern, and signs of heat strain were seen in at least two individuals.","DOI":"10.1080/0014013031000107568","ISSN":"0014-0139","shortTitle":"Physiological responses of fire-fighter instructors during training exercises","language":"eng","author":[{"family":"Eglin","given":"C. M."},{"family":"Coles","given":"S."},{"family":"Tipton","given":"M. J."}],"issued":{"date-parts":[["2004",4]]}}},{"id":395,"uris":["http://zotero.org/users/4687044/items/ISV46WHI"],"uri":["http://zotero.org/users/4687044/items/ISV46WHI"],"itemData":{"id":395,"type":"article-journal","title":"Physical demands of firefighter search and rescue in ambient environmental conditions","container-title":"Ergonomics","page":"1023-31","volume":"51","issue":"7","archive_location":"18568961","abstract":"This study investigated the physiological responses and limitations to a simulated search and rescue scenario in a high-rise building under ambient conditions. Sixteen firefighters performed the scenario under four conditions: standard duration breathing apparatus (SDBA) and 45 mm hose; extended duration breathing apparatus (EDBA) and 45 mm hose; SDBA and 70 mm hose; EDBA and 70 mm hose. Core temperature, skin temperature and heart rate were monitored. In four of 32 trials the casualty was rescued; the remainder of the trials were terminated for safety, high core temperature or shortage of air. Final core temperature and heart rate were higher in the EDBA (39.1 degrees C; 72% heart rate reserve (HRR)) than SDBA conditions (38.6 degrees C; 67%HRR). No differences were observed between hose sizes. The scenario proved too onerous to complete successfully in the majority of cases. Replacing SDBA with EDBA eliminates air supply as a limiting factor, but brings with it challenges of managing thermal strain.","DOI":"10.1080/00140130801939709","ISSN":"0014-0139","shortTitle":"Physical demands of firefighter search and rescue in ambient environmental conditions","language":"eng","author":[{"family":"Richmond","given":"V. L."},{"family":"Rayson","given":"M. P."},{"family":"Wilkinson","given":"D. M."},{"family":"Carter","given":"J. M."},{"family":"Blacker","given":"S. D."}],"issued":{"date-parts":[["2008",7]]}}}],"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Eglin</w:t>
      </w:r>
      <w:proofErr w:type="spellEnd"/>
      <w:r w:rsidR="005E1D2E" w:rsidRPr="005E1D2E">
        <w:rPr>
          <w:rFonts w:ascii="Calibri" w:hAnsi="Calibri" w:cs="Calibri"/>
        </w:rPr>
        <w:t xml:space="preserve">, </w:t>
      </w:r>
      <w:proofErr w:type="spellStart"/>
      <w:r w:rsidR="005E1D2E" w:rsidRPr="005E1D2E">
        <w:rPr>
          <w:rFonts w:ascii="Calibri" w:hAnsi="Calibri" w:cs="Calibri"/>
        </w:rPr>
        <w:t>Coles</w:t>
      </w:r>
      <w:proofErr w:type="spellEnd"/>
      <w:r w:rsidR="005E1D2E" w:rsidRPr="005E1D2E">
        <w:rPr>
          <w:rFonts w:ascii="Calibri" w:hAnsi="Calibri" w:cs="Calibri"/>
        </w:rPr>
        <w:t xml:space="preserve">, et </w:t>
      </w:r>
      <w:proofErr w:type="spellStart"/>
      <w:r w:rsidR="005E1D2E" w:rsidRPr="005E1D2E">
        <w:rPr>
          <w:rFonts w:ascii="Calibri" w:hAnsi="Calibri" w:cs="Calibri"/>
        </w:rPr>
        <w:t>Tipton</w:t>
      </w:r>
      <w:proofErr w:type="spellEnd"/>
      <w:r w:rsidR="005E1D2E" w:rsidRPr="005E1D2E">
        <w:rPr>
          <w:rFonts w:ascii="Calibri" w:hAnsi="Calibri" w:cs="Calibri"/>
        </w:rPr>
        <w:t xml:space="preserve"> 2004; Richmond et al. 2008)</w:t>
      </w:r>
      <w:r w:rsidR="005E1D2E">
        <w:fldChar w:fldCharType="end"/>
      </w:r>
      <w:r>
        <w:t>. La demande est variable en fonction du poste.</w:t>
      </w:r>
    </w:p>
    <w:p w:rsidR="006D7E1A" w:rsidRDefault="006D7E1A" w:rsidP="00643D67">
      <w:pPr>
        <w:jc w:val="both"/>
      </w:pPr>
      <w:r>
        <w:t>Le but de cette étude est de mesurer le pic de demande métabolique lors de différentes tâches simulant la lutte contre l’incendie effectuées par 62 SP (50 hommes et 12 femmes) revêtis de l’EPI complet ARI non capelé</w:t>
      </w:r>
      <w:r w:rsidR="007A14A0" w:rsidRPr="007A14A0">
        <w:t xml:space="preserve"> </w:t>
      </w:r>
      <w:r w:rsidR="007A14A0" w:rsidRPr="00F924FF">
        <w:t xml:space="preserve">tout en étant </w:t>
      </w:r>
      <w:proofErr w:type="spellStart"/>
      <w:r w:rsidR="007A14A0">
        <w:t>monitorés</w:t>
      </w:r>
      <w:proofErr w:type="spellEnd"/>
      <w:r w:rsidR="007A14A0" w:rsidRPr="00F924FF">
        <w:t xml:space="preserve"> pour la demande métabolique et la contrainte cardiovasculaire</w:t>
      </w:r>
      <w:r>
        <w:t>.</w:t>
      </w:r>
    </w:p>
    <w:p w:rsidR="006D7E1A" w:rsidRPr="005743C0" w:rsidRDefault="006D7E1A" w:rsidP="00643D67">
      <w:pPr>
        <w:jc w:val="both"/>
      </w:pPr>
      <w:r>
        <w:t>5 tâches différentes étaient évaluées (</w:t>
      </w:r>
      <w:r w:rsidR="007A14A0">
        <w:t>course avec tuyaux, transport d’équipements, montée d’escaliers, évacuation et feu d’espace naturel</w:t>
      </w:r>
      <w:r>
        <w:t xml:space="preserve">) chacune coupé par un repos de 60 min. Leur </w:t>
      </w:r>
      <w:proofErr w:type="spellStart"/>
      <w:r>
        <w:t>représentativé</w:t>
      </w:r>
      <w:proofErr w:type="spellEnd"/>
      <w:r>
        <w:t xml:space="preserve"> </w:t>
      </w:r>
      <w:r w:rsidR="007A14A0">
        <w:t xml:space="preserve">d’une vraie intervention </w:t>
      </w:r>
      <w:r>
        <w:t xml:space="preserve">était </w:t>
      </w:r>
      <w:r w:rsidR="007A14A0">
        <w:t>évaluée</w:t>
      </w:r>
      <w:r w:rsidR="007A14A0" w:rsidRPr="007A14A0">
        <w:t xml:space="preserve"> </w:t>
      </w:r>
      <w:r w:rsidR="007A14A0" w:rsidRPr="00F924FF">
        <w:t>par un panel d'experts</w:t>
      </w:r>
      <w:r w:rsidR="007A14A0">
        <w:t>. Les tâches de commandement ne concernaient qu’une partie des exercices.</w:t>
      </w:r>
    </w:p>
    <w:p w:rsidR="007A14A0" w:rsidRDefault="00F924FF" w:rsidP="00643D67">
      <w:pPr>
        <w:jc w:val="both"/>
      </w:pPr>
      <w:r w:rsidRPr="00F924FF">
        <w:t>Une norme minimale d'aptitude cardiorespiratoire a été obtenue suite à une analyse des exigences métaboliques.</w:t>
      </w:r>
    </w:p>
    <w:p w:rsidR="007A14A0" w:rsidRPr="007A14A0" w:rsidRDefault="007A14A0" w:rsidP="00643D67">
      <w:pPr>
        <w:jc w:val="both"/>
        <w:rPr>
          <w:u w:val="single"/>
        </w:rPr>
      </w:pPr>
      <w:r w:rsidRPr="007A14A0">
        <w:rPr>
          <w:u w:val="single"/>
        </w:rPr>
        <w:t>Résultats :</w:t>
      </w:r>
    </w:p>
    <w:p w:rsidR="00973189" w:rsidRDefault="00F924FF" w:rsidP="00643D67">
      <w:pPr>
        <w:jc w:val="both"/>
      </w:pPr>
      <w:r w:rsidRPr="00F924FF">
        <w:t>Quatre tâches,</w:t>
      </w:r>
      <w:r w:rsidR="007A14A0">
        <w:t xml:space="preserve"> ont été</w:t>
      </w:r>
      <w:r w:rsidRPr="00F924FF">
        <w:t xml:space="preserve"> approuvées comme des simulations opérationnelles valides </w:t>
      </w:r>
      <w:r w:rsidR="007A14A0">
        <w:t>pour</w:t>
      </w:r>
      <w:r w:rsidRPr="00F924FF">
        <w:t xml:space="preserve"> ≥90% des participants (à l</w:t>
      </w:r>
      <w:r w:rsidR="007A14A0">
        <w:t>'exclusion du feu sauvage, 84%). Elles</w:t>
      </w:r>
      <w:r w:rsidRPr="00F924FF">
        <w:t xml:space="preserve"> ont été jugées suffisamment valables et fiables pour </w:t>
      </w:r>
      <w:r w:rsidR="007A14A0">
        <w:t xml:space="preserve">en déduire </w:t>
      </w:r>
      <w:r w:rsidRPr="00F924FF">
        <w:t>une norme de conditionnement physique. Ces tâches ont généré un taux métaboliq</w:t>
      </w:r>
      <w:r w:rsidR="007A14A0">
        <w:t>ue moyen élevé de 38,1 ± 7,8 ml/</w:t>
      </w:r>
      <w:r w:rsidRPr="00F924FF">
        <w:t>kg</w:t>
      </w:r>
      <w:r w:rsidR="007A14A0">
        <w:t>/</w:t>
      </w:r>
      <w:r w:rsidRPr="00F924FF">
        <w:t>min</w:t>
      </w:r>
      <w:r w:rsidR="00973189">
        <w:t>, le maximum pour la course avec tuyau (47+/-7 ml/kg/min). Il n’y avait pas de différence significative entre les hommes et les femmes</w:t>
      </w:r>
      <w:r w:rsidRPr="00F924FF">
        <w:t xml:space="preserve">. </w:t>
      </w:r>
      <w:r w:rsidR="007A14A0">
        <w:t>La durée totale de ces tâches est</w:t>
      </w:r>
      <w:r w:rsidR="00973189">
        <w:t xml:space="preserve"> de</w:t>
      </w:r>
      <w:r w:rsidRPr="00F924FF">
        <w:t xml:space="preserve"> 16 min</w:t>
      </w:r>
      <w:r w:rsidR="00973189">
        <w:t xml:space="preserve"> avec une utilisation de la réserve de </w:t>
      </w:r>
      <w:proofErr w:type="spellStart"/>
      <w:r w:rsidR="00973189">
        <w:t>FCmax</w:t>
      </w:r>
      <w:proofErr w:type="spellEnd"/>
      <w:r w:rsidR="00973189">
        <w:t xml:space="preserve"> allant de 88 à 92% (171+/+11 </w:t>
      </w:r>
      <w:proofErr w:type="spellStart"/>
      <w:r w:rsidR="00973189">
        <w:t>bpm</w:t>
      </w:r>
      <w:proofErr w:type="spellEnd"/>
      <w:r w:rsidR="00973189">
        <w:t>).</w:t>
      </w:r>
    </w:p>
    <w:p w:rsidR="00973189" w:rsidRDefault="00973189" w:rsidP="00643D67">
      <w:pPr>
        <w:jc w:val="both"/>
      </w:pPr>
      <w:r>
        <w:t>Pour les agent</w:t>
      </w:r>
      <w:r w:rsidR="00683A0D">
        <w:t>s</w:t>
      </w:r>
      <w:r>
        <w:t xml:space="preserve"> </w:t>
      </w:r>
      <w:r w:rsidR="00683A0D">
        <w:t xml:space="preserve">ayant un rôle de commandement : le taux métabolique maximal demandé était de 35 ml/kg/min, 149 </w:t>
      </w:r>
      <w:proofErr w:type="spellStart"/>
      <w:r w:rsidR="00683A0D">
        <w:t>bpm</w:t>
      </w:r>
      <w:proofErr w:type="spellEnd"/>
      <w:r w:rsidR="00683A0D">
        <w:t xml:space="preserve"> et 74% de la réserve de </w:t>
      </w:r>
      <w:proofErr w:type="spellStart"/>
      <w:r w:rsidR="00683A0D">
        <w:t>FCmax</w:t>
      </w:r>
      <w:proofErr w:type="spellEnd"/>
      <w:r w:rsidR="00683A0D">
        <w:t>.</w:t>
      </w:r>
    </w:p>
    <w:p w:rsidR="00683A0D" w:rsidRPr="00683A0D" w:rsidRDefault="00683A0D" w:rsidP="00643D67">
      <w:pPr>
        <w:jc w:val="both"/>
        <w:rPr>
          <w:u w:val="single"/>
        </w:rPr>
      </w:pPr>
      <w:r w:rsidRPr="00683A0D">
        <w:rPr>
          <w:u w:val="single"/>
        </w:rPr>
        <w:t>Conclusion :</w:t>
      </w:r>
    </w:p>
    <w:p w:rsidR="00683A0D" w:rsidRDefault="00683A0D" w:rsidP="00643D67">
      <w:pPr>
        <w:jc w:val="both"/>
      </w:pPr>
      <w:r>
        <w:t xml:space="preserve">Les tâches de lutte contre les incendies mobilisent de manière importante les ressources (93% de la VO2max et 92% de la </w:t>
      </w:r>
      <w:proofErr w:type="spellStart"/>
      <w:r>
        <w:t>FCmax</w:t>
      </w:r>
      <w:proofErr w:type="spellEnd"/>
      <w:r>
        <w:t>). Résultats concordants avec les précédentes études. Les durée totale des tâches est cohérente avec l’autonomie d’un ARI.</w:t>
      </w:r>
    </w:p>
    <w:p w:rsidR="00F924FF" w:rsidRPr="00F924FF" w:rsidRDefault="00683A0D" w:rsidP="00643D67">
      <w:pPr>
        <w:jc w:val="both"/>
      </w:pPr>
      <w:r>
        <w:t xml:space="preserve">Selon ce travail le </w:t>
      </w:r>
      <w:r w:rsidR="00F924FF" w:rsidRPr="00F924FF">
        <w:t>niveau d'aptitude cardiorespiratoire</w:t>
      </w:r>
      <w:r>
        <w:t xml:space="preserve"> minimal pour pouvoir réaliser les tâches de lutte contre les incendies </w:t>
      </w:r>
      <w:r w:rsidR="00A358E7">
        <w:t xml:space="preserve">opérationnelles </w:t>
      </w:r>
      <w:r>
        <w:t xml:space="preserve">devrait être de </w:t>
      </w:r>
      <w:r w:rsidR="00F924FF" w:rsidRPr="00F924FF">
        <w:t>≥</w:t>
      </w:r>
      <w:r>
        <w:t xml:space="preserve"> 39 à 42</w:t>
      </w:r>
      <w:r w:rsidR="00F924FF" w:rsidRPr="00F924FF">
        <w:t xml:space="preserve"> ml</w:t>
      </w:r>
      <w:r>
        <w:t>/kg/</w:t>
      </w:r>
      <w:r w:rsidR="00F924FF" w:rsidRPr="00F924FF">
        <w:t xml:space="preserve">min </w:t>
      </w:r>
      <w:r>
        <w:t>et de 31.6 à 36.8 ml/kg/min pour les agents ayant un rôle de commandement.</w:t>
      </w:r>
    </w:p>
    <w:p w:rsidR="0052334F" w:rsidRPr="00F924FF" w:rsidRDefault="0052334F" w:rsidP="00643D67">
      <w:pPr>
        <w:jc w:val="both"/>
      </w:pPr>
    </w:p>
    <w:p w:rsidR="00AF75F4" w:rsidRPr="00F924FF" w:rsidRDefault="00AF75F4">
      <w:r w:rsidRPr="00F924FF">
        <w:br w:type="page"/>
      </w:r>
    </w:p>
    <w:p w:rsidR="00AF75F4" w:rsidRPr="000842D0" w:rsidRDefault="000842D0" w:rsidP="0015240F">
      <w:pPr>
        <w:pStyle w:val="Titre2"/>
        <w:numPr>
          <w:ilvl w:val="0"/>
          <w:numId w:val="18"/>
        </w:numPr>
        <w:rPr>
          <w:lang w:val="en-US"/>
        </w:rPr>
      </w:pPr>
      <w:bookmarkStart w:id="36" w:name="_Toc491027458"/>
      <w:r w:rsidRPr="000842D0">
        <w:rPr>
          <w:lang w:val="en-US"/>
        </w:rPr>
        <w:t>Physiological responses of fire-fighter instructors during training exercises</w:t>
      </w:r>
      <w:r w:rsidR="0015240F">
        <w:rPr>
          <w:lang w:val="en-US"/>
        </w:rPr>
        <w:t xml:space="preserve"> – Eglin – Ergonomics 2004</w:t>
      </w:r>
      <w:bookmarkEnd w:id="36"/>
    </w:p>
    <w:p w:rsidR="000842D0" w:rsidRPr="001A06EC" w:rsidRDefault="005E1D2E" w:rsidP="00643D67">
      <w:pPr>
        <w:jc w:val="both"/>
      </w:pPr>
      <w:r>
        <w:fldChar w:fldCharType="begin"/>
      </w:r>
      <w:r>
        <w:instrText xml:space="preserve"> ADDIN ZOTERO_ITEM CSL_CITATION {"citationID":"A6OQdUR4","properties":{"formattedCitation":"(Eglin, Coles, et Tipton 2004)","plainCitation":"(Eglin, Coles, et Tipton 2004)","noteIndex":0},"citationItems":[{"id":210,"uris":["http://zotero.org/users/4687044/items/RT2CDFYC"],"uri":["http://zotero.org/users/4687044/items/RT2CDFYC"],"itemData":{"id":210,"type":"article-journal","title":"Physiological responses of fire-fighter instructors during training exercises","container-title":"Ergonomics","page":"483-94","volume":"47","issue":"5","archive_location":"15204300","abstract":"Thirteen male instructors were monitored during a total of 44 live fire training exercises (ambient temperature 74+/-42 degrees C). Exposure time during the 'Hot Fire' (HF), 'Fire Behaviour' and 'Fire Attack' exercises was 33.0+/-7.9 min (n=30); 26.3+/-5.5 min (n=6); and 7.3+/-2.6 min (n=8) respectively. At the end of the exercises, mean core temperature (t(core)) was 38.5+/-0.9 degrees C (n=32), however eight instructors had a t(core) above 39 degrees C. The mean maximum temperature under the fire hood was 41.2+/-4.6 degrees C (n=40). Mean maximum heart rate (HR) was 138+/-26 bpm (n=34) however, in five exercises, HR exceeded 90% of the instructors' HR reserve. Mean fluid deficit was 0.62+/-0.6 l (n=30) at the end of the HF exercises, the maximum being 2.54 l. Four instructors doubted their ability to perform a rescue at the end of the exercise. The energy cost of performing simulated rescues of a 50 kg dummy in the cool was investigated in a pilot study. Mean HR during the rescues was 79+/-7% of the instructors' HR reserve and it was estimated that this could increase t(core) by 0.4 to 0.6 degrees C. The physiological responses to the fire-fighting exercises varied considerably and reflected the differences in work performed and external heat load. The results obtained from some individuals give cause for concern, and signs of heat strain were seen in at least two individuals.","DOI":"10.1080/0014013031000107568","ISSN":"0014-0139","shortTitle":"Physiological responses of fire-fighter instructors during training exercises","language":"eng","author":[{"family":"Eglin","given":"C. M."},{"family":"Coles","given":"S."},{"family":"Tipton","given":"M. J."}],"issued":{"date-parts":[["2004",4]]}}}],"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Eglin</w:t>
      </w:r>
      <w:proofErr w:type="spellEnd"/>
      <w:r w:rsidRPr="005E1D2E">
        <w:rPr>
          <w:rFonts w:ascii="Calibri" w:hAnsi="Calibri" w:cs="Calibri"/>
        </w:rPr>
        <w:t xml:space="preserve">, </w:t>
      </w:r>
      <w:proofErr w:type="spellStart"/>
      <w:r w:rsidRPr="005E1D2E">
        <w:rPr>
          <w:rFonts w:ascii="Calibri" w:hAnsi="Calibri" w:cs="Calibri"/>
        </w:rPr>
        <w:t>Coles</w:t>
      </w:r>
      <w:proofErr w:type="spellEnd"/>
      <w:r w:rsidRPr="005E1D2E">
        <w:rPr>
          <w:rFonts w:ascii="Calibri" w:hAnsi="Calibri" w:cs="Calibri"/>
        </w:rPr>
        <w:t xml:space="preserve">, et </w:t>
      </w:r>
      <w:proofErr w:type="spellStart"/>
      <w:r w:rsidRPr="005E1D2E">
        <w:rPr>
          <w:rFonts w:ascii="Calibri" w:hAnsi="Calibri" w:cs="Calibri"/>
        </w:rPr>
        <w:t>Tipton</w:t>
      </w:r>
      <w:proofErr w:type="spellEnd"/>
      <w:r w:rsidRPr="005E1D2E">
        <w:rPr>
          <w:rFonts w:ascii="Calibri" w:hAnsi="Calibri" w:cs="Calibri"/>
        </w:rPr>
        <w:t xml:space="preserve"> 2004)</w:t>
      </w:r>
      <w:r>
        <w:fldChar w:fldCharType="end"/>
      </w:r>
    </w:p>
    <w:p w:rsidR="000842D0" w:rsidRPr="001A06EC" w:rsidRDefault="001A06EC" w:rsidP="00643D67">
      <w:pPr>
        <w:jc w:val="both"/>
      </w:pPr>
      <w:r w:rsidRPr="001A06EC">
        <w:t xml:space="preserve">Lors de formations les instructeurs </w:t>
      </w:r>
      <w:r>
        <w:t>sont moins actifs que les stagiaires, mais du fait d’une exposition répétée et plus fréquente il est possible que l’adaptation aux contraintes thermiques soit modifiée.</w:t>
      </w:r>
    </w:p>
    <w:p w:rsidR="001A06EC" w:rsidRDefault="0015240F" w:rsidP="00643D67">
      <w:pPr>
        <w:jc w:val="both"/>
      </w:pPr>
      <w:r w:rsidRPr="0015240F">
        <w:t xml:space="preserve">Treize moniteurs masculins ont été </w:t>
      </w:r>
      <w:r w:rsidR="001A06EC">
        <w:t>suivis</w:t>
      </w:r>
      <w:r w:rsidRPr="0015240F">
        <w:t xml:space="preserve"> </w:t>
      </w:r>
      <w:r w:rsidR="001A06EC">
        <w:t>au cours</w:t>
      </w:r>
      <w:r w:rsidRPr="0015240F">
        <w:t xml:space="preserve"> de 44 exercices d'entraînement </w:t>
      </w:r>
      <w:r w:rsidR="001A06EC">
        <w:t>en</w:t>
      </w:r>
      <w:r w:rsidRPr="0015240F">
        <w:t xml:space="preserve"> feu </w:t>
      </w:r>
      <w:r w:rsidR="001A06EC">
        <w:t>réel</w:t>
      </w:r>
      <w:r w:rsidRPr="0015240F">
        <w:t xml:space="preserve"> </w:t>
      </w:r>
      <w:r w:rsidR="00271EAB">
        <w:t>sous ARI.</w:t>
      </w:r>
    </w:p>
    <w:p w:rsidR="001A06EC" w:rsidRPr="001A06EC" w:rsidRDefault="001A06EC" w:rsidP="00643D67">
      <w:pPr>
        <w:jc w:val="both"/>
        <w:rPr>
          <w:u w:val="single"/>
        </w:rPr>
      </w:pPr>
      <w:r w:rsidRPr="001A06EC">
        <w:rPr>
          <w:u w:val="single"/>
        </w:rPr>
        <w:t>Résultats :</w:t>
      </w:r>
    </w:p>
    <w:p w:rsidR="00271EAB" w:rsidRDefault="00271EAB" w:rsidP="00643D67">
      <w:pPr>
        <w:jc w:val="both"/>
      </w:pPr>
      <w:r>
        <w:t>Age moyen 37.5 ans, VO2max 43 l/kg/min.</w:t>
      </w:r>
    </w:p>
    <w:p w:rsidR="00E80B09" w:rsidRDefault="0015240F" w:rsidP="00271EAB">
      <w:pPr>
        <w:spacing w:before="240" w:after="0"/>
        <w:jc w:val="both"/>
      </w:pPr>
      <w:r w:rsidRPr="0015240F">
        <w:t xml:space="preserve">Le temps d'exposition pendant les exercices 'Hot </w:t>
      </w:r>
      <w:proofErr w:type="spellStart"/>
      <w:r w:rsidRPr="0015240F">
        <w:t>Fire</w:t>
      </w:r>
      <w:proofErr w:type="spellEnd"/>
      <w:r w:rsidRPr="0015240F">
        <w:t>' (HF), '</w:t>
      </w:r>
      <w:proofErr w:type="spellStart"/>
      <w:r w:rsidRPr="0015240F">
        <w:t>Fire</w:t>
      </w:r>
      <w:proofErr w:type="spellEnd"/>
      <w:r w:rsidRPr="0015240F">
        <w:t xml:space="preserve"> </w:t>
      </w:r>
      <w:proofErr w:type="spellStart"/>
      <w:r w:rsidRPr="0015240F">
        <w:t>Behavior</w:t>
      </w:r>
      <w:proofErr w:type="spellEnd"/>
      <w:r w:rsidRPr="0015240F">
        <w:t>' et '</w:t>
      </w:r>
      <w:proofErr w:type="spellStart"/>
      <w:r w:rsidRPr="0015240F">
        <w:t>Fire</w:t>
      </w:r>
      <w:proofErr w:type="spellEnd"/>
      <w:r w:rsidRPr="0015240F">
        <w:t xml:space="preserve"> </w:t>
      </w:r>
      <w:proofErr w:type="spellStart"/>
      <w:r w:rsidRPr="0015240F">
        <w:t>Attack</w:t>
      </w:r>
      <w:proofErr w:type="spellEnd"/>
      <w:r w:rsidRPr="0015240F">
        <w:t xml:space="preserve">' était de 33,0 </w:t>
      </w:r>
      <w:r w:rsidR="001A06EC">
        <w:rPr>
          <w:rFonts w:cstheme="minorHAnsi"/>
        </w:rPr>
        <w:t>±</w:t>
      </w:r>
      <w:r w:rsidR="001A06EC">
        <w:t xml:space="preserve"> 7,9</w:t>
      </w:r>
      <w:r w:rsidRPr="0015240F">
        <w:t xml:space="preserve">min (n = 30); 26,3 </w:t>
      </w:r>
      <w:r w:rsidR="001A06EC">
        <w:rPr>
          <w:rFonts w:cstheme="minorHAnsi"/>
        </w:rPr>
        <w:t>±</w:t>
      </w:r>
      <w:r w:rsidRPr="0015240F">
        <w:t xml:space="preserve"> 5,5min (n = 6); </w:t>
      </w:r>
      <w:r w:rsidR="001A06EC">
        <w:t>e</w:t>
      </w:r>
      <w:r w:rsidRPr="0015240F">
        <w:t xml:space="preserve">t 7,3 </w:t>
      </w:r>
      <w:r w:rsidR="001A06EC">
        <w:rPr>
          <w:rFonts w:cstheme="minorHAnsi"/>
        </w:rPr>
        <w:t>±</w:t>
      </w:r>
      <w:r w:rsidR="001A06EC">
        <w:t xml:space="preserve"> 2,6</w:t>
      </w:r>
      <w:r w:rsidRPr="0015240F">
        <w:t xml:space="preserve">min (n = 8) respectivement. </w:t>
      </w:r>
      <w:r w:rsidR="00271EAB">
        <w:t xml:space="preserve">Les températures à la surface des tenues entre 48°C et 55°C. </w:t>
      </w:r>
      <w:r w:rsidRPr="0015240F">
        <w:t>À la fin des exercices, la température moyenne du noyau</w:t>
      </w:r>
      <w:r w:rsidR="001A06EC">
        <w:t xml:space="preserve"> corporel</w:t>
      </w:r>
      <w:r w:rsidRPr="0015240F">
        <w:t xml:space="preserve"> (</w:t>
      </w:r>
      <w:proofErr w:type="spellStart"/>
      <w:r w:rsidRPr="0015240F">
        <w:t>t</w:t>
      </w:r>
      <w:r w:rsidRPr="001A06EC">
        <w:rPr>
          <w:vertAlign w:val="subscript"/>
        </w:rPr>
        <w:t>core</w:t>
      </w:r>
      <w:proofErr w:type="spellEnd"/>
      <w:r w:rsidRPr="0015240F">
        <w:t xml:space="preserve">) était de 38,5 </w:t>
      </w:r>
      <w:r w:rsidR="00E80B09">
        <w:rPr>
          <w:rFonts w:cstheme="minorHAnsi"/>
        </w:rPr>
        <w:t>±</w:t>
      </w:r>
      <w:r w:rsidRPr="0015240F">
        <w:t xml:space="preserve"> 0,9</w:t>
      </w:r>
      <w:r w:rsidR="001A06EC">
        <w:t>°</w:t>
      </w:r>
      <w:r w:rsidRPr="0015240F">
        <w:t>C (n = 32), mais huit instructeurs avaient un</w:t>
      </w:r>
      <w:r w:rsidR="001A06EC">
        <w:t>e</w:t>
      </w:r>
      <w:r w:rsidRPr="0015240F">
        <w:t xml:space="preserve"> </w:t>
      </w:r>
      <w:proofErr w:type="spellStart"/>
      <w:r w:rsidR="001A06EC">
        <w:t>t</w:t>
      </w:r>
      <w:r w:rsidRPr="001A06EC">
        <w:rPr>
          <w:vertAlign w:val="subscript"/>
        </w:rPr>
        <w:t>core</w:t>
      </w:r>
      <w:proofErr w:type="spellEnd"/>
      <w:r w:rsidRPr="0015240F">
        <w:t xml:space="preserve"> au-dessus de 39</w:t>
      </w:r>
      <w:r w:rsidR="001A06EC">
        <w:t>°</w:t>
      </w:r>
      <w:r w:rsidRPr="0015240F">
        <w:t>C. La température maximale moyenne sous le c</w:t>
      </w:r>
      <w:r w:rsidR="001A06EC">
        <w:t>asque</w:t>
      </w:r>
      <w:r w:rsidRPr="0015240F">
        <w:t xml:space="preserve"> était de 41,2 </w:t>
      </w:r>
      <w:r w:rsidR="00E80B09">
        <w:rPr>
          <w:rFonts w:cstheme="minorHAnsi"/>
        </w:rPr>
        <w:t>±</w:t>
      </w:r>
      <w:r w:rsidRPr="0015240F">
        <w:t xml:space="preserve"> 4,6°C (n = 40). La fréquence cardiaque maximale moyenne (HR) était de 138 </w:t>
      </w:r>
      <w:r w:rsidR="00E80B09">
        <w:rPr>
          <w:rFonts w:cstheme="minorHAnsi"/>
        </w:rPr>
        <w:t>±</w:t>
      </w:r>
      <w:r w:rsidRPr="0015240F">
        <w:t xml:space="preserve"> 26bpm (n = 34), cependant, dans cinq exercices, l</w:t>
      </w:r>
      <w:r w:rsidR="00E80B09">
        <w:t>a</w:t>
      </w:r>
      <w:r w:rsidRPr="0015240F">
        <w:t xml:space="preserve"> </w:t>
      </w:r>
      <w:r w:rsidR="00E80B09">
        <w:t>H</w:t>
      </w:r>
      <w:r w:rsidRPr="0015240F">
        <w:t xml:space="preserve">R </w:t>
      </w:r>
      <w:r w:rsidR="00E80B09">
        <w:t>a dépassé 90% de la réserve de fréquence cardiaque</w:t>
      </w:r>
      <w:r w:rsidRPr="0015240F">
        <w:t xml:space="preserve"> des instructeurs. </w:t>
      </w:r>
      <w:r w:rsidR="00E80B09">
        <w:t>La perte liquidienne</w:t>
      </w:r>
      <w:r w:rsidRPr="0015240F">
        <w:t xml:space="preserve"> moyen</w:t>
      </w:r>
      <w:r w:rsidR="00E80B09">
        <w:t>ne</w:t>
      </w:r>
      <w:r w:rsidRPr="0015240F">
        <w:t xml:space="preserve"> était de 0,62 </w:t>
      </w:r>
      <w:r w:rsidR="00E80B09">
        <w:rPr>
          <w:rFonts w:cstheme="minorHAnsi"/>
        </w:rPr>
        <w:t>±</w:t>
      </w:r>
      <w:r w:rsidRPr="0015240F">
        <w:t xml:space="preserve"> 0,6</w:t>
      </w:r>
      <w:r w:rsidR="00E80B09">
        <w:t xml:space="preserve"> </w:t>
      </w:r>
      <w:r w:rsidRPr="0015240F">
        <w:t xml:space="preserve">l (n = 30) à la fin des exercices </w:t>
      </w:r>
      <w:proofErr w:type="gramStart"/>
      <w:r w:rsidRPr="0015240F">
        <w:t xml:space="preserve">de </w:t>
      </w:r>
      <w:r w:rsidR="00271EAB">
        <w:t>HF</w:t>
      </w:r>
      <w:proofErr w:type="gramEnd"/>
      <w:r w:rsidR="00271EAB">
        <w:t>, le maximum étant de 2,54 l.</w:t>
      </w:r>
    </w:p>
    <w:p w:rsidR="00271EAB" w:rsidRDefault="00271EAB" w:rsidP="00643D67">
      <w:pPr>
        <w:jc w:val="both"/>
      </w:pPr>
      <w:r>
        <w:t>Les températures centrales, sous la tenue et cutanée abdominales étaient bien corrélées.</w:t>
      </w:r>
    </w:p>
    <w:p w:rsidR="00E80B09" w:rsidRDefault="00E80B09" w:rsidP="00643D67">
      <w:pPr>
        <w:jc w:val="both"/>
      </w:pPr>
      <w:r>
        <w:t>A l’interrogatoire, q</w:t>
      </w:r>
      <w:r w:rsidR="0015240F" w:rsidRPr="0015240F">
        <w:t xml:space="preserve">uatre instructeurs doutaient de leur capacité à effectuer un sauvetage à la fin de l'exercice. Le coût énergétique </w:t>
      </w:r>
      <w:r>
        <w:t>pour</w:t>
      </w:r>
      <w:r w:rsidR="0015240F" w:rsidRPr="0015240F">
        <w:t xml:space="preserve"> l'exécution de sauvetages simulés d'un mannequin de 50 kg dans </w:t>
      </w:r>
      <w:r>
        <w:t>en ambiance</w:t>
      </w:r>
      <w:r w:rsidR="0015240F" w:rsidRPr="0015240F">
        <w:t xml:space="preserve"> froid</w:t>
      </w:r>
      <w:r>
        <w:t>e</w:t>
      </w:r>
      <w:r w:rsidR="0015240F" w:rsidRPr="0015240F">
        <w:t xml:space="preserve"> a été étudié dans une étude pilote. La HR moyenne pendant le </w:t>
      </w:r>
      <w:r>
        <w:t>sauvetage</w:t>
      </w:r>
      <w:r w:rsidR="0015240F" w:rsidRPr="0015240F">
        <w:t xml:space="preserve"> était de 79 </w:t>
      </w:r>
      <w:r>
        <w:rPr>
          <w:rFonts w:cstheme="minorHAnsi"/>
        </w:rPr>
        <w:t>±</w:t>
      </w:r>
      <w:r>
        <w:t xml:space="preserve"> 7% de la réserve de HR</w:t>
      </w:r>
      <w:r w:rsidR="0015240F" w:rsidRPr="0015240F">
        <w:t xml:space="preserve"> des instructeurs et </w:t>
      </w:r>
      <w:r>
        <w:t>il</w:t>
      </w:r>
      <w:r w:rsidR="0015240F" w:rsidRPr="0015240F">
        <w:t xml:space="preserve"> a </w:t>
      </w:r>
      <w:r>
        <w:t xml:space="preserve">été </w:t>
      </w:r>
      <w:r w:rsidR="0015240F" w:rsidRPr="0015240F">
        <w:t>estim</w:t>
      </w:r>
      <w:r>
        <w:t>é que cela pourrait augmenter la</w:t>
      </w:r>
      <w:r w:rsidR="0015240F" w:rsidRPr="0015240F">
        <w:t xml:space="preserve"> </w:t>
      </w:r>
      <w:proofErr w:type="spellStart"/>
      <w:r>
        <w:t>t</w:t>
      </w:r>
      <w:r w:rsidR="0015240F" w:rsidRPr="00E80B09">
        <w:rPr>
          <w:vertAlign w:val="subscript"/>
        </w:rPr>
        <w:t>core</w:t>
      </w:r>
      <w:proofErr w:type="spellEnd"/>
      <w:r w:rsidR="0015240F" w:rsidRPr="0015240F">
        <w:t xml:space="preserve"> de 0,4 à 0,6</w:t>
      </w:r>
      <w:r>
        <w:t>°</w:t>
      </w:r>
      <w:r w:rsidR="0015240F" w:rsidRPr="0015240F">
        <w:t xml:space="preserve">C. </w:t>
      </w:r>
    </w:p>
    <w:p w:rsidR="00E80B09" w:rsidRPr="00E80B09" w:rsidRDefault="00E80B09" w:rsidP="00643D67">
      <w:pPr>
        <w:jc w:val="both"/>
        <w:rPr>
          <w:u w:val="single"/>
        </w:rPr>
      </w:pPr>
      <w:r w:rsidRPr="00E80B09">
        <w:rPr>
          <w:u w:val="single"/>
        </w:rPr>
        <w:t>Discussion :</w:t>
      </w:r>
    </w:p>
    <w:p w:rsidR="00271EAB" w:rsidRDefault="0015240F" w:rsidP="00643D67">
      <w:pPr>
        <w:jc w:val="both"/>
      </w:pPr>
      <w:r w:rsidRPr="0015240F">
        <w:t xml:space="preserve">Les réponses physiologiques aux exercices de lutte contre l'incendie ont varié considérablement et ont reflété les différences dans le travail effectué et la charge de chaleur externe. </w:t>
      </w:r>
      <w:r w:rsidR="00741298">
        <w:t xml:space="preserve">La température </w:t>
      </w:r>
      <w:r w:rsidR="00A80E00">
        <w:t xml:space="preserve">cutanée </w:t>
      </w:r>
      <w:r w:rsidR="00741298">
        <w:t>semble un bon indicateur pour suivre la température centrale.</w:t>
      </w:r>
    </w:p>
    <w:p w:rsidR="0015240F" w:rsidRPr="0015240F" w:rsidRDefault="0015240F" w:rsidP="00643D67">
      <w:pPr>
        <w:jc w:val="both"/>
      </w:pPr>
      <w:r w:rsidRPr="0015240F">
        <w:t xml:space="preserve">Les résultats obtenus chez certains individus suscitent des inquiétudes, et des signes de </w:t>
      </w:r>
      <w:r w:rsidR="00271EAB">
        <w:t xml:space="preserve">stress </w:t>
      </w:r>
      <w:r w:rsidRPr="0015240F">
        <w:t>thermique ont été observés chez au moins deux individus.</w:t>
      </w:r>
    </w:p>
    <w:p w:rsidR="0015240F" w:rsidRDefault="00741298" w:rsidP="00643D67">
      <w:pPr>
        <w:jc w:val="both"/>
      </w:pPr>
      <w:r>
        <w:t>Il est important de noter que la température centrale continue à croitre pendant 10 à 15 min après la fin de l’exercice.</w:t>
      </w:r>
    </w:p>
    <w:p w:rsidR="00741298" w:rsidRPr="0015240F" w:rsidRDefault="00741298" w:rsidP="00643D67">
      <w:pPr>
        <w:jc w:val="both"/>
      </w:pPr>
      <w:r>
        <w:t xml:space="preserve">Il était déjà connu qu’une diminution de 15% du volume plasmatique survenait après seulement 7 min d’activité de lutte contre l’incendie. La compensation de la perte </w:t>
      </w:r>
      <w:proofErr w:type="spellStart"/>
      <w:r>
        <w:t>volémique</w:t>
      </w:r>
      <w:proofErr w:type="spellEnd"/>
      <w:r>
        <w:t xml:space="preserve"> et la vasodilatation périphérique peuvent être des explications à l’augmentation de la fréquence cardiaque.</w:t>
      </w:r>
    </w:p>
    <w:p w:rsidR="000842D0" w:rsidRPr="0015240F" w:rsidRDefault="000842D0">
      <w:r w:rsidRPr="0015240F">
        <w:br w:type="page"/>
      </w:r>
    </w:p>
    <w:p w:rsidR="000842D0" w:rsidRPr="000842D0" w:rsidRDefault="000842D0" w:rsidP="00770AF4">
      <w:pPr>
        <w:pStyle w:val="Titre2"/>
        <w:numPr>
          <w:ilvl w:val="0"/>
          <w:numId w:val="18"/>
        </w:numPr>
        <w:rPr>
          <w:lang w:val="en-US"/>
        </w:rPr>
      </w:pPr>
      <w:bookmarkStart w:id="37" w:name="_Toc491027459"/>
      <w:r w:rsidRPr="000842D0">
        <w:rPr>
          <w:lang w:val="en-US"/>
        </w:rPr>
        <w:t>Acute effects of firefighting on cardiac performance</w:t>
      </w:r>
      <w:r w:rsidR="00770AF4">
        <w:rPr>
          <w:lang w:val="en-US"/>
        </w:rPr>
        <w:t xml:space="preserve"> – </w:t>
      </w:r>
      <w:proofErr w:type="spellStart"/>
      <w:r w:rsidR="00770AF4">
        <w:rPr>
          <w:lang w:val="en-US"/>
        </w:rPr>
        <w:t>Fernhall</w:t>
      </w:r>
      <w:proofErr w:type="spellEnd"/>
      <w:r w:rsidR="00770AF4">
        <w:rPr>
          <w:lang w:val="en-US"/>
        </w:rPr>
        <w:t xml:space="preserve"> – </w:t>
      </w:r>
      <w:proofErr w:type="spellStart"/>
      <w:r w:rsidR="00770AF4">
        <w:rPr>
          <w:lang w:val="en-US"/>
        </w:rPr>
        <w:t>Eur</w:t>
      </w:r>
      <w:proofErr w:type="spellEnd"/>
      <w:r w:rsidR="00770AF4">
        <w:rPr>
          <w:lang w:val="en-US"/>
        </w:rPr>
        <w:t xml:space="preserve"> J </w:t>
      </w:r>
      <w:proofErr w:type="spellStart"/>
      <w:r w:rsidR="00770AF4">
        <w:rPr>
          <w:lang w:val="en-US"/>
        </w:rPr>
        <w:t>Appl</w:t>
      </w:r>
      <w:proofErr w:type="spellEnd"/>
      <w:r w:rsidR="00770AF4">
        <w:rPr>
          <w:lang w:val="en-US"/>
        </w:rPr>
        <w:t xml:space="preserve"> </w:t>
      </w:r>
      <w:proofErr w:type="spellStart"/>
      <w:r w:rsidR="00770AF4">
        <w:rPr>
          <w:lang w:val="en-US"/>
        </w:rPr>
        <w:t>Physiol</w:t>
      </w:r>
      <w:proofErr w:type="spellEnd"/>
      <w:r w:rsidR="00770AF4">
        <w:rPr>
          <w:lang w:val="en-US"/>
        </w:rPr>
        <w:t xml:space="preserve"> 2012</w:t>
      </w:r>
      <w:bookmarkEnd w:id="37"/>
    </w:p>
    <w:p w:rsidR="000842D0" w:rsidRPr="00192B09" w:rsidRDefault="005E1D2E" w:rsidP="00643D67">
      <w:pPr>
        <w:jc w:val="both"/>
      </w:pPr>
      <w:r>
        <w:fldChar w:fldCharType="begin"/>
      </w:r>
      <w:r>
        <w:instrText xml:space="preserve"> ADDIN ZOTERO_ITEM CSL_CITATION {"citationID":"MW5cdDuF","properties":{"formattedCitation":"(Fernhall et al. 2012)","plainCitation":"(Fernhall et al. 2012)","noteIndex":0},"citationItems":[{"id":235,"uris":["http://zotero.org/users/4687044/items/29R67TXP"],"uri":["http://zotero.org/users/4687044/items/29R67TXP"],"itemData":{"id":235,"type":"article-journal","title":"Acute effects of firefighting on cardiac performance","container-title":"Eur J Appl Physiol","page":"735-41","volume":"112","issue":"2","archive_location":"21660460","abstract":"This study examined standard echocardiographic measures of cardiac size and performance in response to a 3-h firefighting training exercise. Forty experienced male personnel completed a standardized 3 h live firefighting exercise. Before and after the firefighting activities, participants were weighed, height, heart rate, blood pressure and blood samples were obtained, and echocardiographic measurements were made. Firefighting produced significant decreases in left ventricular diastolic dimension, stroke volume, fractional shortening, and mitral E velocity, tachycardia, a rise in core temperature, and a reduction in calculated plasma volume. On tissue Doppler imaging, there were no changes in systolic contractile function, but a decreased lateral wall diastolic velocity was observed. These findings show that 3 h of live firefighting produced cardiac changes consistent with cardiac fatigue, coupled with a decrease in systemic arterial compliance. These data show that live firefighting produces significant cardiovascular changes and future work is needed to evaluate if these changes are related to the increase in cardiovascular risk during live firefighting.","DOI":"10.1007/s00421-011-2033-x","ISSN":"1439-6327","shortTitle":"Acute effects of firefighting on cardiac performance","language":"eng","author":[{"family":"Fernhall","given":"B."},{"family":"Fahs","given":"C. A."},{"family":"Horn","given":"G."},{"family":"Rowland","given":"T."},{"family":"Smith","given":"D."}],"issued":{"date-parts":[["2012",2]]}}}],"schema":"https://github.com/citation-style-language/schema/raw/master/csl-citation.json"} </w:instrText>
      </w:r>
      <w:r>
        <w:fldChar w:fldCharType="separate"/>
      </w:r>
      <w:r w:rsidRPr="005E1D2E">
        <w:rPr>
          <w:rFonts w:ascii="Calibri" w:hAnsi="Calibri" w:cs="Calibri"/>
        </w:rPr>
        <w:t>(</w:t>
      </w:r>
      <w:proofErr w:type="spellStart"/>
      <w:r w:rsidRPr="005E1D2E">
        <w:rPr>
          <w:rFonts w:ascii="Calibri" w:hAnsi="Calibri" w:cs="Calibri"/>
        </w:rPr>
        <w:t>Fernhall</w:t>
      </w:r>
      <w:proofErr w:type="spellEnd"/>
      <w:r w:rsidRPr="005E1D2E">
        <w:rPr>
          <w:rFonts w:ascii="Calibri" w:hAnsi="Calibri" w:cs="Calibri"/>
        </w:rPr>
        <w:t xml:space="preserve"> et al. 2012)</w:t>
      </w:r>
      <w:r>
        <w:fldChar w:fldCharType="end"/>
      </w:r>
    </w:p>
    <w:p w:rsidR="00A43B15" w:rsidRDefault="00A43B15" w:rsidP="00643D67">
      <w:pPr>
        <w:jc w:val="both"/>
      </w:pPr>
      <w:r>
        <w:t>45% des décès en service commandé sont de cause coronarienne</w:t>
      </w:r>
      <w:r w:rsidR="005E1D2E">
        <w:t xml:space="preserve"> </w:t>
      </w:r>
      <w:r w:rsidR="005E1D2E">
        <w:fldChar w:fldCharType="begin"/>
      </w:r>
      <w:r w:rsidR="005E1D2E">
        <w:instrText xml:space="preserve"> ADDIN ZOTERO_ITEM CSL_CITATION {"citationID":"EvvIJxBH","properties":{"formattedCitation":"(Kales et al. 2007)","plainCitation":"(Kales et al. 2007)","noteIndex":0},"citationItems":[{"id":302,"uris":["http://zotero.org/users/4687044/items/8UYWFI7I"],"uri":["http://zotero.org/users/4687044/items/8UYWFI7I"],"itemData":{"id":302,"type":"article-journal","title":"Emergency duties and deaths from heart disease among firefighters in the United States","container-title":"N Engl J Med","page":"1207-15","volume":"356","issue":"12","archive_location":"17377158","abstract":"Heart disease causes 45% of the deaths that occur among U.S. firefighters while they are on duty. We examined duty-specific risks of death from coronary heart disease among on-duty U.S. firefighters from 1994 to 2004.|We reviewed summaries provided by the Federal Emergency Management Agency of the deaths of all on-duty firefighters between 1994 and 2004, except for deaths associated with the September 11, 2001, terrorist attacks. Estimates of the proportions of time spent by firefighters each year performing various duties were obtained from a municipal fire department, from 17 large metropolitan fire departments, and from a national database. Odds ratios and 95% confidence intervals for death from coronary heart disease during specific duties were calculated from the ratios of the observed odds to the expected odds, with nonemergency duties as the reference category.|Deaths from coronary heart disease were associated with suppressing a fire (32.1% of all such deaths), responding to an alarm (13.4%), returning from an alarm (17.4%), engaging in physical training (12.5%), responding to nonfire emergencies (9.4%), and performing nonemergency duties (15.4%). As compared with the odds of death from coronary heart disease during nonemergency duties, the odds were 12.1 to 136 times as high during fire suppression, 2.8 to 14.1 times as high during alarm response, 2.2 to 10.5 times as high during alarm return, and 2.9 to 6.6 times as high during physical training. These odds were based on three estimates of the time that firefighters spend on their duties.|Certain emergency firefighting duties were associated with a risk of death from coronary heart disease that was markedly higher than the risk associated with nonemergency duties. Fire suppression was associated with the highest risk, which was approximately 10 to 100 times as high as that for nonemergency duties.","DOI":"10.1056/NEJMoa060357","ISSN":"1533-4406","shortTitle":"Emergency duties and deaths from heart disease among firefighters in the United States","language":"eng","author":[{"family":"Kales","given":"S. N."},{"family":"Soteriades","given":"E. S."},{"family":"Christophi","given":"C. A."},{"family":"Christiani","given":"D. C."}],"issued":{"date-parts":[["2007",3]]}}}],"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Kales</w:t>
      </w:r>
      <w:proofErr w:type="spellEnd"/>
      <w:r w:rsidR="005E1D2E" w:rsidRPr="005E1D2E">
        <w:rPr>
          <w:rFonts w:ascii="Calibri" w:hAnsi="Calibri" w:cs="Calibri"/>
        </w:rPr>
        <w:t xml:space="preserve"> et al. 2007)</w:t>
      </w:r>
      <w:r w:rsidR="005E1D2E">
        <w:fldChar w:fldCharType="end"/>
      </w:r>
      <w:r>
        <w:t>. Le risque coronarien est 10 à 100 fois plus élevé durant les missions de lutte contre les incendies. Ce risque est augmenté par le surpoids et l’obésité qui concerne jusqu’à 80% du personnel dans certaines études US</w:t>
      </w:r>
      <w:r w:rsidR="005E1D2E">
        <w:t xml:space="preserve"> </w:t>
      </w:r>
      <w:r w:rsidR="005E1D2E">
        <w:fldChar w:fldCharType="begin"/>
      </w:r>
      <w:r w:rsidR="005E1D2E">
        <w:instrText xml:space="preserve"> ADDIN ZOTERO_ITEM CSL_CITATION {"citationID":"1G8Odj1J","properties":{"formattedCitation":"(Soteriades et al. 2005)","plainCitation":"(Soteriades et al. 2005)","noteIndex":0},"citationItems":[{"id":424,"uris":["http://zotero.org/users/4687044/items/R3JKMGW8"],"uri":["http://zotero.org/users/4687044/items/R3JKMGW8"],"itemData":{"id":424,"type":"article-journal","title":"Obesity and cardiovascular disease risk factors in firefighters: a prospective cohort study","container-title":"Obes Res","page":"1756-63","volume":"13","issue":"10","archive_location":"16286523","abstract":"Obesity, despite being a significant determinant of fitness for duty, is reaching epidemic levels in the workplace. Firefighters' fitness is important to their health and to public safety.|We examined the distribution of BMI and its association with major cardiovascular disease (CVD) risk factors in Massachusetts firefighters who underwent baseline (1996) and annual medical examinations through a statewide medical surveillance program over 5 years of follow-up. We also evaluated firefighters' weight change over time.|The mean BMI among 332 firefighters increased from 29 at baseline to 30 at the follow-up examination (2001), and the prevalence of obesity increased from 35% to 40%, respectively (p &lt; 0.0001). In addition, the proportion of firefighters with extreme obesity increased 4-fold at follow-up (from 0.6% to 2.4%, p &lt; 0.0001). Obese firefighters were more likely to have hypertension (p = 0.03) and low high-density lipoprotein-cholesterol (p = 0.01) at follow-up. Firefighters with extreme obesity had an average of 2.1 CVD risk factors (excluding obesity) in contrast to 1.5 CVD risk factors for normal-weight firefighters (p = 0.02). Finally, on average, normal-weight firefighters gained 1.1 pounds, whereas firefighters with BMI &gt; or = 35 gained 1.9 pounds per year of active duty over 5 years of follow-up.|Obesity is a major concern among firefighters and shows worsening trends over time. Periodic medical evaluations coupled with exercise and dietary guidelines are needed to address this problem, which threatens firefighters' health and may jeopardize public safety.","DOI":"10.1038/oby.2005.214","ISSN":"1071-7323","shortTitle":"Obesity and cardiovascular disease risk factors in firefighters: a prospective cohort study","language":"eng","author":[{"family":"Soteriades","given":"E. S."},{"family":"Hauser","given":"R."},{"family":"Kawachi","given":"I."},{"family":"Liarokapis","given":"D."},{"family":"Christiani","given":"D. C."},{"family":"Kales","given":"S. N."}],"issued":{"date-parts":[["2005",10]]}}}],"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Soteriades</w:t>
      </w:r>
      <w:proofErr w:type="spellEnd"/>
      <w:r w:rsidR="005E1D2E" w:rsidRPr="005E1D2E">
        <w:rPr>
          <w:rFonts w:ascii="Calibri" w:hAnsi="Calibri" w:cs="Calibri"/>
        </w:rPr>
        <w:t xml:space="preserve"> et al. 2005)</w:t>
      </w:r>
      <w:r w:rsidR="005E1D2E">
        <w:fldChar w:fldCharType="end"/>
      </w:r>
      <w:r>
        <w:t>. Parmi les autres facteurs de risque cardiovasculaire l’hypertension artérielle est fréquente (20-30%)</w:t>
      </w:r>
      <w:r w:rsidR="005E1D2E">
        <w:t xml:space="preserve"> </w:t>
      </w:r>
      <w:r w:rsidR="005E1D2E">
        <w:fldChar w:fldCharType="begin"/>
      </w:r>
      <w:r w:rsidR="005E1D2E">
        <w:instrText xml:space="preserve"> ADDIN ZOTERO_ITEM CSL_CITATION {"citationID":"Wrp5rbKJ","properties":{"formattedCitation":"(Kales et al. 2009)","plainCitation":"(Kales et al. 2009)","noteIndex":0},"citationItems":[{"id":308,"uris":["http://zotero.org/users/4687044/items/BDBJ42ZS"],"uri":["http://zotero.org/users/4687044/items/BDBJ42ZS"],"itemData":{"id":308,"type":"article-journal","title":"Blood pressure in firefighters, police officers, and other emergency responders","container-title":"Am J Hypertens","page":"11-20","volume":"22","issue":"1","archive_location":"18927545","abstract":"Elevated blood pressure is a major risk factor for cardiovascular morbidity and mortality. Increased risk begins in the prehypertensive range and increases further with higher pressures. The strenuous duties of emergency responders (firefighters, police officers, and emergency medical services (EMS) personnel) can interact with their personal risk profiles, including elevated blood pressure, to precipitate acute cardiovascular events. Approximately three-quarters of emergency responders have prehypertension or hypertension, a proportion which is expected to increase, based on the obesity epidemic. Elevated blood pressure is also inadequately controlled in these professionals and strongly linked to cardiovascular disease morbidity and mortality. Notably, the majority of incident cardiovascular disease events occur in responders who are initially prehypertensive or only mildly hypertensive and whose average premorbid blood pressures are in the range in which many physicians would hesitate to prescribe medications (140-146/88-92). Laws mandating public benefits for emergency responders with cardiovascular disease provide an additional rationale for aggressively controlling their blood pressure. This review provides a background on emergency responders, summarizes occupational risk factors for hypertension and the metabolic syndrome, their prevalence of elevated blood pressure, and evidence linking hypertension with adverse outcomes in these professions. Next, discrepancies between relatively outdated medical standards for emergency responders and current, evidence-based guidelines for blood pressure management in the general public are highlighted. Finally, a workplace-oriented approach for blood pressure control among emergency responders is proposed, based on the seventh report of the Joint National Committee on Prevention, Detection, Evaluation, and Treatment of High Blood Pressure.","DOI":"10.1038/ajh.2008.296","ISSN":"1941-7225","shortTitle":"Blood pressure in firefighters, police officers, and other emergency responders","language":"eng","author":[{"family":"Kales","given":"S. N."},{"family":"Tsismenakis","given":"A. J."},{"family":"Zhang","given":"C."},{"family":"Soteriades","given":"E. S."}],"issued":{"date-parts":[["2009",1]]}}}],"schema":"https://github.com/citation-style-language/schema/raw/master/csl-citation.json"} </w:instrText>
      </w:r>
      <w:r w:rsidR="005E1D2E">
        <w:fldChar w:fldCharType="separate"/>
      </w:r>
      <w:r w:rsidR="005E1D2E" w:rsidRPr="005E1D2E">
        <w:rPr>
          <w:rFonts w:ascii="Calibri" w:hAnsi="Calibri" w:cs="Calibri"/>
        </w:rPr>
        <w:t>(</w:t>
      </w:r>
      <w:proofErr w:type="spellStart"/>
      <w:r w:rsidR="005E1D2E" w:rsidRPr="005E1D2E">
        <w:rPr>
          <w:rFonts w:ascii="Calibri" w:hAnsi="Calibri" w:cs="Calibri"/>
        </w:rPr>
        <w:t>Kales</w:t>
      </w:r>
      <w:proofErr w:type="spellEnd"/>
      <w:r w:rsidR="005E1D2E" w:rsidRPr="005E1D2E">
        <w:rPr>
          <w:rFonts w:ascii="Calibri" w:hAnsi="Calibri" w:cs="Calibri"/>
        </w:rPr>
        <w:t xml:space="preserve"> et al. 2009)</w:t>
      </w:r>
      <w:r w:rsidR="005E1D2E">
        <w:fldChar w:fldCharType="end"/>
      </w:r>
      <w:r>
        <w:t>, elle l’était d’autant plus chez les SP décédés en service commandé.</w:t>
      </w:r>
    </w:p>
    <w:p w:rsidR="00A43B15" w:rsidRDefault="00A43B15" w:rsidP="00643D67">
      <w:pPr>
        <w:jc w:val="both"/>
      </w:pPr>
      <w:r>
        <w:t>La lutte contre l’incendie est connue pour augmenter la contrainte myocardique : accélération de FC, augmentation de température, augmentation du cortisol, diminution de la volémie et du volume d’éjection systolique.</w:t>
      </w:r>
    </w:p>
    <w:p w:rsidR="009C07D4" w:rsidRDefault="00770AF4" w:rsidP="00643D67">
      <w:pPr>
        <w:jc w:val="both"/>
      </w:pPr>
      <w:r w:rsidRPr="00770AF4">
        <w:t xml:space="preserve">Cette étude a </w:t>
      </w:r>
      <w:r>
        <w:t xml:space="preserve">étudié la </w:t>
      </w:r>
      <w:r w:rsidR="00A43B15">
        <w:t>variation des</w:t>
      </w:r>
      <w:r w:rsidRPr="00770AF4">
        <w:t xml:space="preserve"> mesures </w:t>
      </w:r>
      <w:proofErr w:type="spellStart"/>
      <w:r w:rsidRPr="00770AF4">
        <w:t>échocardiographiques</w:t>
      </w:r>
      <w:proofErr w:type="spellEnd"/>
      <w:r w:rsidRPr="00770AF4">
        <w:t xml:space="preserve"> en réponse à un exercice de formation de trois heures de lutte contre l'incendie. Quarante </w:t>
      </w:r>
      <w:r w:rsidR="00A43B15">
        <w:t>SP hommes, professionnels et volontaires, ont réalisés</w:t>
      </w:r>
      <w:r w:rsidRPr="00770AF4">
        <w:t xml:space="preserve"> un exercice normalisé de lutte contre l'incendie </w:t>
      </w:r>
      <w:r w:rsidR="009C07D4">
        <w:t xml:space="preserve">sous ARI </w:t>
      </w:r>
      <w:r w:rsidRPr="00770AF4">
        <w:t>de 3 h</w:t>
      </w:r>
      <w:r w:rsidR="009C07D4">
        <w:t xml:space="preserve"> au total (séquences de 15 à 25 min d’effort entrecoupées de 10 à 15 min de repos)</w:t>
      </w:r>
      <w:r w:rsidRPr="00770AF4">
        <w:t>.</w:t>
      </w:r>
      <w:r w:rsidR="009C07D4">
        <w:t xml:space="preserve"> Age moyen 27 ans, IMC 26.9.</w:t>
      </w:r>
      <w:r w:rsidRPr="00770AF4">
        <w:t xml:space="preserve"> Avant et après les activité</w:t>
      </w:r>
      <w:r w:rsidR="009C07D4">
        <w:t>s de lutte contre les incendies étaient recueilli le poids, la FC, la PA, des échantillons sanguins et les mesures échographiques.</w:t>
      </w:r>
    </w:p>
    <w:p w:rsidR="009C07D4" w:rsidRPr="009C07D4" w:rsidRDefault="009C07D4" w:rsidP="00643D67">
      <w:pPr>
        <w:jc w:val="both"/>
        <w:rPr>
          <w:u w:val="single"/>
        </w:rPr>
      </w:pPr>
      <w:r w:rsidRPr="009C07D4">
        <w:rPr>
          <w:u w:val="single"/>
        </w:rPr>
        <w:t>Résultats :</w:t>
      </w:r>
    </w:p>
    <w:p w:rsidR="009C07D4" w:rsidRDefault="009C07D4" w:rsidP="00643D67">
      <w:pPr>
        <w:jc w:val="both"/>
      </w:pPr>
      <w:r>
        <w:t xml:space="preserve">A la fin de la séquence, il était constaté une </w:t>
      </w:r>
      <w:r w:rsidRPr="00770AF4">
        <w:t>tachycardie</w:t>
      </w:r>
      <w:r>
        <w:t xml:space="preserve"> (72</w:t>
      </w:r>
      <w:r>
        <w:rPr>
          <w:rFonts w:cstheme="minorHAnsi"/>
        </w:rPr>
        <w:t>→</w:t>
      </w:r>
      <w:r>
        <w:t>90bpm, p&lt;0.05)</w:t>
      </w:r>
      <w:r w:rsidRPr="00770AF4">
        <w:t xml:space="preserve">, </w:t>
      </w:r>
      <w:r>
        <w:t>une</w:t>
      </w:r>
      <w:r w:rsidRPr="00770AF4">
        <w:t xml:space="preserve"> hausse de la température centrale</w:t>
      </w:r>
      <w:r>
        <w:t xml:space="preserve"> (37.1</w:t>
      </w:r>
      <w:r>
        <w:rPr>
          <w:rFonts w:cstheme="minorHAnsi"/>
        </w:rPr>
        <w:t>→</w:t>
      </w:r>
      <w:r>
        <w:t>38.9°C, p&lt;0.05)</w:t>
      </w:r>
      <w:r w:rsidRPr="00770AF4">
        <w:t xml:space="preserve"> et de la réduction </w:t>
      </w:r>
      <w:r>
        <w:t xml:space="preserve">du poids corporel (-1.1%) et </w:t>
      </w:r>
      <w:r w:rsidRPr="00770AF4">
        <w:t>du volume plasmatique calculé</w:t>
      </w:r>
      <w:r>
        <w:t xml:space="preserve"> (-3.3%)</w:t>
      </w:r>
      <w:r w:rsidRPr="00770AF4">
        <w:t xml:space="preserve">. </w:t>
      </w:r>
      <w:r>
        <w:t xml:space="preserve">Il n’y avait pas de variation significative de la PA. </w:t>
      </w:r>
      <w:r w:rsidR="00770AF4" w:rsidRPr="00770AF4">
        <w:t>La lutte contre les incendies a entraîné des diminutions significatives de la dimension diastolique du</w:t>
      </w:r>
      <w:r>
        <w:t xml:space="preserve"> Ventricule Gauche (VG), du volume d’éjection systolique du VG, de la fraction de raccourcissement du VG</w:t>
      </w:r>
      <w:r w:rsidR="00770AF4" w:rsidRPr="00770AF4">
        <w:t>, de la vitesse</w:t>
      </w:r>
      <w:r>
        <w:t xml:space="preserve"> de l’onde</w:t>
      </w:r>
      <w:r w:rsidR="00770AF4" w:rsidRPr="00770AF4">
        <w:t xml:space="preserve"> E mitrale</w:t>
      </w:r>
      <w:r>
        <w:t xml:space="preserve">. </w:t>
      </w:r>
      <w:r w:rsidR="00770AF4" w:rsidRPr="00770AF4">
        <w:t xml:space="preserve">Sur </w:t>
      </w:r>
      <w:r>
        <w:t>l</w:t>
      </w:r>
      <w:r w:rsidR="00770AF4" w:rsidRPr="00770AF4">
        <w:t xml:space="preserve">e Doppler tissulaire, il n'y a eu aucun changement dans la fonction contractile systolique, mais une </w:t>
      </w:r>
      <w:r>
        <w:t xml:space="preserve">réduction de la </w:t>
      </w:r>
      <w:r w:rsidR="00770AF4" w:rsidRPr="00770AF4">
        <w:t xml:space="preserve">vitesse diastolique de la paroi latérale </w:t>
      </w:r>
      <w:r>
        <w:t>a été observée.</w:t>
      </w:r>
    </w:p>
    <w:p w:rsidR="00224B26" w:rsidRPr="00224B26" w:rsidRDefault="00224B26" w:rsidP="00643D67">
      <w:pPr>
        <w:jc w:val="both"/>
        <w:rPr>
          <w:u w:val="single"/>
        </w:rPr>
      </w:pPr>
      <w:r w:rsidRPr="00224B26">
        <w:rPr>
          <w:u w:val="single"/>
        </w:rPr>
        <w:t>Discussion :</w:t>
      </w:r>
    </w:p>
    <w:p w:rsidR="00224B26" w:rsidRDefault="00770AF4" w:rsidP="00643D67">
      <w:pPr>
        <w:jc w:val="both"/>
      </w:pPr>
      <w:r w:rsidRPr="00770AF4">
        <w:t xml:space="preserve">Ces résultats montrent que 3 h de lutte contre l'incendie ont produit des changements cardiaques compatibles avec la fatigue </w:t>
      </w:r>
      <w:r w:rsidR="00224B26">
        <w:t>myocardique</w:t>
      </w:r>
      <w:r w:rsidRPr="00770AF4">
        <w:t xml:space="preserve">, associée à une diminution de la </w:t>
      </w:r>
      <w:proofErr w:type="spellStart"/>
      <w:r w:rsidRPr="00770AF4">
        <w:t>compliance</w:t>
      </w:r>
      <w:proofErr w:type="spellEnd"/>
      <w:r w:rsidRPr="00770AF4">
        <w:t xml:space="preserve"> artérielle systémique. </w:t>
      </w:r>
      <w:r w:rsidR="00224B26">
        <w:t>Ces répercussions ont déjà été observées chez les sportifs. La particulari</w:t>
      </w:r>
      <w:r w:rsidR="00A80E00">
        <w:t>té de l’exercice des SP est son</w:t>
      </w:r>
      <w:r w:rsidR="00224B26">
        <w:t xml:space="preserve"> caractère fractionné et sa réalisation en ambiance thermique chaude.</w:t>
      </w:r>
    </w:p>
    <w:p w:rsidR="00224B26" w:rsidRDefault="00224B26" w:rsidP="00643D67">
      <w:pPr>
        <w:jc w:val="both"/>
      </w:pPr>
      <w:r>
        <w:t xml:space="preserve">Il coexiste des signes de </w:t>
      </w:r>
      <w:proofErr w:type="spellStart"/>
      <w:r>
        <w:t>précharge</w:t>
      </w:r>
      <w:proofErr w:type="spellEnd"/>
      <w:r>
        <w:t xml:space="preserve"> dépendance qui </w:t>
      </w:r>
      <w:proofErr w:type="gramStart"/>
      <w:r>
        <w:t>confirment</w:t>
      </w:r>
      <w:proofErr w:type="gramEnd"/>
      <w:r>
        <w:t xml:space="preserve"> la déshydratation et l’importance de l’hydratation durant les missions.</w:t>
      </w:r>
    </w:p>
    <w:p w:rsidR="000842D0" w:rsidRPr="00770AF4" w:rsidRDefault="00770AF4" w:rsidP="00643D67">
      <w:pPr>
        <w:jc w:val="both"/>
      </w:pPr>
      <w:r w:rsidRPr="00770AF4">
        <w:t xml:space="preserve">Ces données montrent que la lutte contre les incendies produit des changements cardiovasculaires importants et que des travaux futurs sont nécessaires pour évaluer si ces changements sont </w:t>
      </w:r>
      <w:r w:rsidR="00224B26">
        <w:t>responsables de</w:t>
      </w:r>
      <w:r w:rsidRPr="00770AF4">
        <w:t xml:space="preserve"> l'augmentation du risque cardiovasculaire pe</w:t>
      </w:r>
      <w:r w:rsidR="00224B26">
        <w:t>ndant la lutte contre l'incendie</w:t>
      </w:r>
      <w:r w:rsidRPr="00770AF4">
        <w:t>.</w:t>
      </w:r>
    </w:p>
    <w:p w:rsidR="000842D0" w:rsidRPr="00770AF4" w:rsidRDefault="000842D0" w:rsidP="00643D67">
      <w:pPr>
        <w:jc w:val="both"/>
      </w:pPr>
    </w:p>
    <w:p w:rsidR="000842D0" w:rsidRPr="00770AF4" w:rsidRDefault="000842D0">
      <w:r w:rsidRPr="00770AF4">
        <w:br w:type="page"/>
      </w:r>
    </w:p>
    <w:p w:rsidR="000842D0" w:rsidRDefault="000842D0" w:rsidP="004829DE">
      <w:pPr>
        <w:pStyle w:val="Titre2"/>
        <w:numPr>
          <w:ilvl w:val="0"/>
          <w:numId w:val="18"/>
        </w:numPr>
        <w:rPr>
          <w:lang w:val="en-US"/>
        </w:rPr>
      </w:pPr>
      <w:bookmarkStart w:id="38" w:name="_Toc491027460"/>
      <w:r w:rsidRPr="000842D0">
        <w:rPr>
          <w:lang w:val="en-US"/>
        </w:rPr>
        <w:t>Physiological</w:t>
      </w:r>
      <w:r>
        <w:rPr>
          <w:lang w:val="en-US"/>
        </w:rPr>
        <w:t xml:space="preserve"> </w:t>
      </w:r>
      <w:r w:rsidRPr="000842D0">
        <w:rPr>
          <w:lang w:val="en-US"/>
        </w:rPr>
        <w:t>and</w:t>
      </w:r>
      <w:r>
        <w:rPr>
          <w:lang w:val="en-US"/>
        </w:rPr>
        <w:t xml:space="preserve"> </w:t>
      </w:r>
      <w:r w:rsidRPr="000842D0">
        <w:rPr>
          <w:lang w:val="en-US"/>
        </w:rPr>
        <w:t>psychological</w:t>
      </w:r>
      <w:r>
        <w:rPr>
          <w:lang w:val="en-US"/>
        </w:rPr>
        <w:t xml:space="preserve"> </w:t>
      </w:r>
      <w:r w:rsidRPr="000842D0">
        <w:rPr>
          <w:lang w:val="en-US"/>
        </w:rPr>
        <w:t>responses</w:t>
      </w:r>
      <w:r>
        <w:rPr>
          <w:lang w:val="en-US"/>
        </w:rPr>
        <w:t xml:space="preserve"> </w:t>
      </w:r>
      <w:r w:rsidRPr="000842D0">
        <w:rPr>
          <w:lang w:val="en-US"/>
        </w:rPr>
        <w:t>in</w:t>
      </w:r>
      <w:r>
        <w:rPr>
          <w:lang w:val="en-US"/>
        </w:rPr>
        <w:t xml:space="preserve"> </w:t>
      </w:r>
      <w:r w:rsidRPr="000842D0">
        <w:rPr>
          <w:lang w:val="en-US"/>
        </w:rPr>
        <w:t>Fire</w:t>
      </w:r>
      <w:r>
        <w:rPr>
          <w:lang w:val="en-US"/>
        </w:rPr>
        <w:t xml:space="preserve"> </w:t>
      </w:r>
      <w:r w:rsidRPr="000842D0">
        <w:rPr>
          <w:lang w:val="en-US"/>
        </w:rPr>
        <w:t>Instructors</w:t>
      </w:r>
      <w:r>
        <w:rPr>
          <w:lang w:val="en-US"/>
        </w:rPr>
        <w:t xml:space="preserve"> </w:t>
      </w:r>
      <w:r w:rsidRPr="000842D0">
        <w:rPr>
          <w:lang w:val="en-US"/>
        </w:rPr>
        <w:t>to</w:t>
      </w:r>
      <w:r>
        <w:rPr>
          <w:lang w:val="en-US"/>
        </w:rPr>
        <w:t xml:space="preserve"> </w:t>
      </w:r>
      <w:r w:rsidRPr="000842D0">
        <w:rPr>
          <w:lang w:val="en-US"/>
        </w:rPr>
        <w:t>heat</w:t>
      </w:r>
      <w:r>
        <w:rPr>
          <w:lang w:val="en-US"/>
        </w:rPr>
        <w:t xml:space="preserve"> </w:t>
      </w:r>
      <w:r w:rsidRPr="000842D0">
        <w:rPr>
          <w:lang w:val="en-US"/>
        </w:rPr>
        <w:t>exposures</w:t>
      </w:r>
      <w:r w:rsidR="004829DE">
        <w:rPr>
          <w:lang w:val="en-US"/>
        </w:rPr>
        <w:t xml:space="preserve"> – Watt – J Thermal Biology 2016</w:t>
      </w:r>
      <w:bookmarkEnd w:id="38"/>
    </w:p>
    <w:p w:rsidR="000842D0" w:rsidRPr="00192B09" w:rsidRDefault="00182464" w:rsidP="00643D67">
      <w:pPr>
        <w:jc w:val="both"/>
      </w:pPr>
      <w:r>
        <w:fldChar w:fldCharType="begin"/>
      </w:r>
      <w:r>
        <w:instrText xml:space="preserve"> ADDIN ZOTERO_ITEM CSL_CITATION {"citationID":"I7oA5dsk","properties":{"formattedCitation":"(Watt et al. 2016)","plainCitation":"(Watt et al. 2016)","noteIndex":0},"citationItems":[{"id":460,"uris":["http://zotero.org/users/4687044/items/A99TBQ6D"],"uri":["http://zotero.org/users/4687044/items/A99TBQ6D"],"itemData":{"id":460,"type":"article-journal","title":"Physiological and psychological responses in Fire Instructors to heat exposures","container-title":"J Therm Biol","page":"106-14","volume":"58","archive_location":"27157340","abstract":"Fire Service Instructors (FSI) are exposed to many repeated periods of high environmental temperatures when training firefighters. Such repeated exposures will impose significant strains on the function of instructors. We aimed to measure the effects of a training programme including repeated exposures to heat, termed \"Wears\" in the fire service, on the physiological, psychological some immunological markers of Fire Service Instructors.|Six FSI and six physiologically matched controls completed blood and cardiovascular tests pre and post a 4wk heat instruction training block, controls completed the tests only. FSI were given a 7wk period of no heat exposure prior to starting the training. Physiological and perceptual measures were taken pre and post the first and last Wear of the 4wk training protocol.|There were acute effects of a Wear on core temperature and physiological strain index, as well as measures of fatigue. The acute exposure to heat during a Wear led to a consistent decrease in CRP (-10% to -40%), increased IL6 concentrations 33-45%) as well as increased RPE and TSS. Over the training programme significantly lower quantities of white cells, particularly neutrophils, leukocytes and monocytes were found in the FSI group. Between the start and the end of the 4 week training programme the FSI showed a significantly greater physiological strain index (PSI) to the Wears, which nearly doubled from 2.5 to 4.7 (p&lt;0.05).|Physiological and psychological measures indicate that FSI may be experiencing symptoms and changes to their health consistent with an overtraining type condition.","DOI":"10.1016/j.jtherbio.2016.04.008","ISSN":"0306-4565","shortTitle":"Physiological and psychological responses in Fire Instructors to heat exposures","language":"eng","author":[{"family":"Watt","given":"P. W."},{"family":"Willmott","given":"A. G."},{"family":"Maxwell","given":"N. S."},{"family":"Smeeton","given":"N. J."},{"family":"Watt","given":"E."},{"family":"Richardson","given":"A. J."}],"issued":{"date-parts":[["2016",5]]}}}],"schema":"https://github.com/citation-style-language/schema/raw/master/csl-citation.json"} </w:instrText>
      </w:r>
      <w:r>
        <w:fldChar w:fldCharType="separate"/>
      </w:r>
      <w:r w:rsidRPr="00182464">
        <w:rPr>
          <w:rFonts w:ascii="Calibri" w:hAnsi="Calibri" w:cs="Calibri"/>
        </w:rPr>
        <w:t>(Watt et al. 2016)</w:t>
      </w:r>
      <w:r>
        <w:fldChar w:fldCharType="end"/>
      </w:r>
    </w:p>
    <w:p w:rsidR="004829DE" w:rsidRPr="004829DE" w:rsidRDefault="004829DE" w:rsidP="004829DE">
      <w:pPr>
        <w:jc w:val="both"/>
      </w:pPr>
      <w:r w:rsidRPr="004829DE">
        <w:t>Les instructeurs de</w:t>
      </w:r>
      <w:r>
        <w:t>s</w:t>
      </w:r>
      <w:r w:rsidRPr="004829DE">
        <w:t xml:space="preserve"> service</w:t>
      </w:r>
      <w:r>
        <w:t>s</w:t>
      </w:r>
      <w:r w:rsidRPr="004829DE">
        <w:t xml:space="preserve"> d'incendie (FSI) sont exposés </w:t>
      </w:r>
      <w:r w:rsidR="00091BAB">
        <w:t>de manière répétée à des</w:t>
      </w:r>
      <w:r w:rsidRPr="004829DE">
        <w:t xml:space="preserve"> températures élevées lors de la formation des pompiers</w:t>
      </w:r>
      <w:r w:rsidR="00091BAB">
        <w:t xml:space="preserve"> (67 à 190°C</w:t>
      </w:r>
      <w:r w:rsidR="00182464">
        <w:t xml:space="preserve"> </w:t>
      </w:r>
      <w:r w:rsidR="00182464">
        <w:fldChar w:fldCharType="begin"/>
      </w:r>
      <w:r w:rsidR="00182464">
        <w:instrText xml:space="preserve"> ADDIN ZOTERO_ITEM CSL_CITATION {"citationID":"wGhDwRub","properties":{"formattedCitation":"(Eglin, Coles, et Tipton 2004)","plainCitation":"(Eglin, Coles, et Tipton 2004)","noteIndex":0},"citationItems":[{"id":210,"uris":["http://zotero.org/users/4687044/items/RT2CDFYC"],"uri":["http://zotero.org/users/4687044/items/RT2CDFYC"],"itemData":{"id":210,"type":"article-journal","title":"Physiological responses of fire-fighter instructors during training exercises","container-title":"Ergonomics","page":"483-94","volume":"47","issue":"5","archive_location":"15204300","abstract":"Thirteen male instructors were monitored during a total of 44 live fire training exercises (ambient temperature 74+/-42 degrees C). Exposure time during the 'Hot Fire' (HF), 'Fire Behaviour' and 'Fire Attack' exercises was 33.0+/-7.9 min (n=30); 26.3+/-5.5 min (n=6); and 7.3+/-2.6 min (n=8) respectively. At the end of the exercises, mean core temperature (t(core)) was 38.5+/-0.9 degrees C (n=32), however eight instructors had a t(core) above 39 degrees C. The mean maximum temperature under the fire hood was 41.2+/-4.6 degrees C (n=40). Mean maximum heart rate (HR) was 138+/-26 bpm (n=34) however, in five exercises, HR exceeded 90% of the instructors' HR reserve. Mean fluid deficit was 0.62+/-0.6 l (n=30) at the end of the HF exercises, the maximum being 2.54 l. Four instructors doubted their ability to perform a rescue at the end of the exercise. The energy cost of performing simulated rescues of a 50 kg dummy in the cool was investigated in a pilot study. Mean HR during the rescues was 79+/-7% of the instructors' HR reserve and it was estimated that this could increase t(core) by 0.4 to 0.6 degrees C. The physiological responses to the fire-fighting exercises varied considerably and reflected the differences in work performed and external heat load. The results obtained from some individuals give cause for concern, and signs of heat strain were seen in at least two individuals.","DOI":"10.1080/0014013031000107568","ISSN":"0014-0139","shortTitle":"Physiological responses of fire-fighter instructors during training exercises","language":"eng","author":[{"family":"Eglin","given":"C. M."},{"family":"Coles","given":"S."},{"family":"Tipton","given":"M. J."}],"issued":{"date-parts":[["2004",4]]}}}],"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Eglin</w:t>
      </w:r>
      <w:proofErr w:type="spellEnd"/>
      <w:r w:rsidR="00182464" w:rsidRPr="00182464">
        <w:rPr>
          <w:rFonts w:ascii="Calibri" w:hAnsi="Calibri" w:cs="Calibri"/>
        </w:rPr>
        <w:t xml:space="preserve">, </w:t>
      </w:r>
      <w:proofErr w:type="spellStart"/>
      <w:r w:rsidR="00182464" w:rsidRPr="00182464">
        <w:rPr>
          <w:rFonts w:ascii="Calibri" w:hAnsi="Calibri" w:cs="Calibri"/>
        </w:rPr>
        <w:t>Coles</w:t>
      </w:r>
      <w:proofErr w:type="spellEnd"/>
      <w:r w:rsidR="00182464" w:rsidRPr="00182464">
        <w:rPr>
          <w:rFonts w:ascii="Calibri" w:hAnsi="Calibri" w:cs="Calibri"/>
        </w:rPr>
        <w:t xml:space="preserve">, et </w:t>
      </w:r>
      <w:proofErr w:type="spellStart"/>
      <w:r w:rsidR="00182464" w:rsidRPr="00182464">
        <w:rPr>
          <w:rFonts w:ascii="Calibri" w:hAnsi="Calibri" w:cs="Calibri"/>
        </w:rPr>
        <w:t>Tipton</w:t>
      </w:r>
      <w:proofErr w:type="spellEnd"/>
      <w:r w:rsidR="00182464" w:rsidRPr="00182464">
        <w:rPr>
          <w:rFonts w:ascii="Calibri" w:hAnsi="Calibri" w:cs="Calibri"/>
        </w:rPr>
        <w:t xml:space="preserve"> 2004)</w:t>
      </w:r>
      <w:r w:rsidR="00182464">
        <w:fldChar w:fldCharType="end"/>
      </w:r>
      <w:r w:rsidR="00091BAB">
        <w:t>)</w:t>
      </w:r>
      <w:r w:rsidRPr="004829DE">
        <w:t xml:space="preserve">. De telles expositions </w:t>
      </w:r>
      <w:r w:rsidR="00091BAB">
        <w:t>leur</w:t>
      </w:r>
      <w:r w:rsidRPr="004829DE">
        <w:t xml:space="preserve"> </w:t>
      </w:r>
      <w:r w:rsidR="00091BAB" w:rsidRPr="004829DE">
        <w:t>imposent</w:t>
      </w:r>
      <w:r w:rsidR="00091BAB">
        <w:t xml:space="preserve"> </w:t>
      </w:r>
      <w:r w:rsidRPr="004829DE">
        <w:t xml:space="preserve">des contraintes </w:t>
      </w:r>
      <w:r w:rsidR="00091BAB">
        <w:t>physiologiques importantes</w:t>
      </w:r>
      <w:r w:rsidR="007C39F5">
        <w:t xml:space="preserve"> pouvant être à l’origine d’une baisse des capacités d’effort </w:t>
      </w:r>
      <w:r w:rsidR="00182464">
        <w:fldChar w:fldCharType="begin"/>
      </w:r>
      <w:r w:rsidR="00182464">
        <w:instrText xml:space="preserve"> ADDIN ZOTERO_ITEM CSL_CITATION {"citationID":"3VCc2A3T","properties":{"formattedCitation":"(Fernhall et al. 2012)","plainCitation":"(Fernhall et al. 2012)","noteIndex":0},"citationItems":[{"id":235,"uris":["http://zotero.org/users/4687044/items/29R67TXP"],"uri":["http://zotero.org/users/4687044/items/29R67TXP"],"itemData":{"id":235,"type":"article-journal","title":"Acute effects of firefighting on cardiac performance","container-title":"Eur J Appl Physiol","page":"735-41","volume":"112","issue":"2","archive_location":"21660460","abstract":"This study examined standard echocardiographic measures of cardiac size and performance in response to a 3-h firefighting training exercise. Forty experienced male personnel completed a standardized 3 h live firefighting exercise. Before and after the firefighting activities, participants were weighed, height, heart rate, blood pressure and blood samples were obtained, and echocardiographic measurements were made. Firefighting produced significant decreases in left ventricular diastolic dimension, stroke volume, fractional shortening, and mitral E velocity, tachycardia, a rise in core temperature, and a reduction in calculated plasma volume. On tissue Doppler imaging, there were no changes in systolic contractile function, but a decreased lateral wall diastolic velocity was observed. These findings show that 3 h of live firefighting produced cardiac changes consistent with cardiac fatigue, coupled with a decrease in systemic arterial compliance. These data show that live firefighting produces significant cardiovascular changes and future work is needed to evaluate if these changes are related to the increase in cardiovascular risk during live firefighting.","DOI":"10.1007/s00421-011-2033-x","ISSN":"1439-6327","shortTitle":"Acute effects of firefighting on cardiac performance","language":"eng","author":[{"family":"Fernhall","given":"B."},{"family":"Fahs","given":"C. A."},{"family":"Horn","given":"G."},{"family":"Rowland","given":"T."},{"family":"Smith","given":"D."}],"issued":{"date-parts":[["2012",2]]}}}],"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Fernhall</w:t>
      </w:r>
      <w:proofErr w:type="spellEnd"/>
      <w:r w:rsidR="00182464" w:rsidRPr="00182464">
        <w:rPr>
          <w:rFonts w:ascii="Calibri" w:hAnsi="Calibri" w:cs="Calibri"/>
        </w:rPr>
        <w:t xml:space="preserve"> et al. 2012)</w:t>
      </w:r>
      <w:r w:rsidR="00182464">
        <w:fldChar w:fldCharType="end"/>
      </w:r>
      <w:r w:rsidR="007C39F5">
        <w:t xml:space="preserve"> et d’une altération potentielle des fonctions inflammatoires et immunes (augmentation du cortisol et de l’IL6</w:t>
      </w:r>
      <w:r w:rsidR="00182464">
        <w:t xml:space="preserve"> </w:t>
      </w:r>
      <w:r w:rsidR="00182464">
        <w:fldChar w:fldCharType="begin"/>
      </w:r>
      <w:r w:rsidR="00182464">
        <w:instrText xml:space="preserve"> ADDIN ZOTERO_ITEM CSL_CITATION {"citationID":"jIoYY8LV","properties":{"formattedCitation":"(Huang et al. 2010)","plainCitation":"(Huang et al. 2010)","noteIndex":0},"citationItems":[{"id":278,"uris":["http://zotero.org/users/4687044/items/AWMXP3DA"],"uri":["http://zotero.org/users/4687044/items/AWMXP3DA"],"itemData":{"id":278,"type":"article-journal","title":"Stress hormones and immunological responses to a dual challenge in professional firefighters","container-title":"Int J Psychophysiol","page":"312-8","volume":"75","issue":"3","archive_location":"20079388","abstract":"The purpose of this study was to examine the changes in heart rate (HR), catecholamines (norepinephrine [NE] and epinephrine [EPI]), pro-inflammatory cytokines (interleukin-2 [IL-2] and interleukin-6 [IL-6]), and lymphocytes (CD8+ and CD56+) in firefighters exposed to a decision-making challenge (firefighting strategies and tactics drill) while participating in moderate intensity exercise. Nine professional male firefighters participated in two counterbalanced exercise conditions on a cycle ergometer: (1) 37 min of cycle ergometry at 60% VO(2max) (exercise alone condition ; EAC) and (2) 37 min of cycle ergometry at 60% VO(2max) along with 20 min of a computerized firefighting strategy and tactics decision-making challenge (firefighting strategy condition; FSC). FSC elicited significantly greater HR, NE, EPI, and IL-2 when compared to EAC. These elevations may suggest that the addition of a mental challenge to physical stress can alter the hormonal and immunological responses during firefighting. In addition, this evidence provides insight into the possible mechanisms that explain the link between physical activity, psychological stress, and stress-related diseases.","DOI":"10.1016/j.ijpsycho.2009.12.013","ISSN":"1872-7697","shortTitle":"Stress hormones and immunological responses to a dual challenge in professional firefighters","language":"eng","author":[{"family":"Huang","given":"C. J."},{"family":"Webb","given":"H. E."},{"family":"Garten","given":"R. S."},{"family":"Kamimori","given":"G. H."},{"family":"Evans","given":"R. K."},{"family":"Acevedo","given":"E. O."}],"issued":{"date-parts":[["2010",3]]}}}],"schema":"https://github.com/citation-style-language/schema/raw/master/csl-citation.json"} </w:instrText>
      </w:r>
      <w:r w:rsidR="00182464">
        <w:fldChar w:fldCharType="separate"/>
      </w:r>
      <w:r w:rsidR="00182464" w:rsidRPr="00182464">
        <w:rPr>
          <w:rFonts w:ascii="Calibri" w:hAnsi="Calibri" w:cs="Calibri"/>
        </w:rPr>
        <w:t>(Huang et al. 2010)</w:t>
      </w:r>
      <w:r w:rsidR="00182464">
        <w:fldChar w:fldCharType="end"/>
      </w:r>
      <w:r w:rsidR="007C39F5">
        <w:t>)</w:t>
      </w:r>
      <w:r w:rsidRPr="004829DE">
        <w:t xml:space="preserve">. </w:t>
      </w:r>
      <w:r w:rsidR="00091BAB">
        <w:t>Les auteurs ont</w:t>
      </w:r>
      <w:r w:rsidRPr="004829DE">
        <w:t xml:space="preserve"> cherché à mesurer les effets d'un programme de formation, </w:t>
      </w:r>
      <w:r w:rsidR="00091BAB">
        <w:t>comprenant des</w:t>
      </w:r>
      <w:r w:rsidRPr="004829DE">
        <w:t xml:space="preserve"> expositions répétées à la chaleur, appelées "</w:t>
      </w:r>
      <w:proofErr w:type="spellStart"/>
      <w:r w:rsidRPr="004829DE">
        <w:t>Wears</w:t>
      </w:r>
      <w:proofErr w:type="spellEnd"/>
      <w:r w:rsidRPr="004829DE">
        <w:t xml:space="preserve">", sur les marqueurs physiologiques, psychologiques et </w:t>
      </w:r>
      <w:r w:rsidR="00091BAB">
        <w:t>immuno</w:t>
      </w:r>
      <w:r w:rsidRPr="004829DE">
        <w:t xml:space="preserve">logiques des </w:t>
      </w:r>
      <w:r w:rsidR="00091BAB">
        <w:t>FSI</w:t>
      </w:r>
      <w:r w:rsidRPr="004829DE">
        <w:t>.</w:t>
      </w:r>
    </w:p>
    <w:p w:rsidR="004829DE" w:rsidRPr="004829DE" w:rsidRDefault="004829DE" w:rsidP="004829DE">
      <w:pPr>
        <w:jc w:val="both"/>
      </w:pPr>
      <w:r w:rsidRPr="004829DE">
        <w:t xml:space="preserve">Six FSI et six contrôles </w:t>
      </w:r>
      <w:r w:rsidR="00091BAB">
        <w:t>ont subi un prélèvement sanguin</w:t>
      </w:r>
      <w:r w:rsidRPr="004829DE">
        <w:t xml:space="preserve"> et </w:t>
      </w:r>
      <w:r w:rsidR="00091BAB">
        <w:t>d</w:t>
      </w:r>
      <w:r w:rsidRPr="004829DE">
        <w:t>es tests card</w:t>
      </w:r>
      <w:r w:rsidR="00091BAB">
        <w:t xml:space="preserve">iovasculaires avant et après une session </w:t>
      </w:r>
      <w:r w:rsidRPr="004829DE">
        <w:t>de formation de 4 semaines, les</w:t>
      </w:r>
      <w:r w:rsidR="00091BAB">
        <w:t xml:space="preserve"> individus</w:t>
      </w:r>
      <w:r w:rsidRPr="004829DE">
        <w:t xml:space="preserve"> contrôles </w:t>
      </w:r>
      <w:r w:rsidR="00091BAB">
        <w:t>ont réalisés uniquement</w:t>
      </w:r>
      <w:r w:rsidRPr="004829DE">
        <w:t xml:space="preserve"> les tests</w:t>
      </w:r>
      <w:r w:rsidR="00091BAB">
        <w:t xml:space="preserve">. Les FSI avaient </w:t>
      </w:r>
      <w:r w:rsidRPr="004829DE">
        <w:t xml:space="preserve">une période de 7 semaines sans exposition au feu avant de commencer l'entraînement. Des mesures physiologiques et perceptuelles ont été </w:t>
      </w:r>
      <w:r w:rsidR="00091BAB">
        <w:t>effectuées</w:t>
      </w:r>
      <w:r w:rsidRPr="004829DE">
        <w:t xml:space="preserve"> avant et après la première et dernière </w:t>
      </w:r>
      <w:r w:rsidR="00091BAB">
        <w:t>séance</w:t>
      </w:r>
      <w:r w:rsidRPr="004829DE">
        <w:t xml:space="preserve"> du protocole de formation.</w:t>
      </w:r>
      <w:r w:rsidR="007C39F5">
        <w:t xml:space="preserve"> Une séance durait 37min, avec une exposition à 174°C.</w:t>
      </w:r>
    </w:p>
    <w:p w:rsidR="00091BAB" w:rsidRPr="007C39F5" w:rsidRDefault="00091BAB" w:rsidP="004829DE">
      <w:pPr>
        <w:jc w:val="both"/>
        <w:rPr>
          <w:u w:val="single"/>
        </w:rPr>
      </w:pPr>
      <w:r w:rsidRPr="007C39F5">
        <w:rPr>
          <w:u w:val="single"/>
        </w:rPr>
        <w:t>Résultats:</w:t>
      </w:r>
    </w:p>
    <w:p w:rsidR="004829DE" w:rsidRDefault="007C39F5" w:rsidP="004829DE">
      <w:pPr>
        <w:jc w:val="both"/>
      </w:pPr>
      <w:r>
        <w:t>L</w:t>
      </w:r>
      <w:r w:rsidR="00B464EE">
        <w:t>’</w:t>
      </w:r>
      <w:r w:rsidR="004829DE" w:rsidRPr="004829DE">
        <w:t xml:space="preserve">effet </w:t>
      </w:r>
      <w:r>
        <w:t>d’u</w:t>
      </w:r>
      <w:r w:rsidR="00B464EE">
        <w:t>ne séance étai</w:t>
      </w:r>
      <w:r>
        <w:t>t une augmentation moyenne de 0.7°C de</w:t>
      </w:r>
      <w:r w:rsidR="004829DE" w:rsidRPr="004829DE">
        <w:t xml:space="preserve"> la température centrale</w:t>
      </w:r>
      <w:r>
        <w:t xml:space="preserve"> qui se traduisait de manière subjective par une augmentation de </w:t>
      </w:r>
      <w:r w:rsidR="004829DE" w:rsidRPr="004829DE">
        <w:t>l'indice de contrainte physiologique</w:t>
      </w:r>
      <w:r w:rsidR="00A81C28">
        <w:t xml:space="preserve"> et </w:t>
      </w:r>
      <w:r w:rsidR="004829DE" w:rsidRPr="004829DE">
        <w:t xml:space="preserve">des mesures de fatigue. L'exposition </w:t>
      </w:r>
      <w:r w:rsidR="003A3340">
        <w:t>à</w:t>
      </w:r>
      <w:r w:rsidR="004829DE" w:rsidRPr="004829DE">
        <w:t xml:space="preserve"> une </w:t>
      </w:r>
      <w:r w:rsidR="00B464EE">
        <w:t>séance</w:t>
      </w:r>
      <w:r w:rsidR="004829DE" w:rsidRPr="004829DE">
        <w:t xml:space="preserve"> entraîn</w:t>
      </w:r>
      <w:r w:rsidR="003A3340">
        <w:t>ait</w:t>
      </w:r>
      <w:r w:rsidR="004829DE" w:rsidRPr="004829DE">
        <w:t xml:space="preserve"> une</w:t>
      </w:r>
      <w:r w:rsidR="0010462A">
        <w:t xml:space="preserve"> perte d’eau, une</w:t>
      </w:r>
      <w:r w:rsidR="004829DE" w:rsidRPr="004829DE">
        <w:t xml:space="preserve"> diminution de la CRP (</w:t>
      </w:r>
      <w:r w:rsidR="003A3340">
        <w:t>-</w:t>
      </w:r>
      <w:r w:rsidR="004829DE" w:rsidRPr="004829DE">
        <w:t>10% à</w:t>
      </w:r>
      <w:r w:rsidR="003A3340">
        <w:t xml:space="preserve"> -</w:t>
      </w:r>
      <w:r w:rsidR="004829DE" w:rsidRPr="004829DE">
        <w:t xml:space="preserve">40%), </w:t>
      </w:r>
      <w:r w:rsidR="003A3340">
        <w:t xml:space="preserve">une </w:t>
      </w:r>
      <w:r w:rsidR="004829DE" w:rsidRPr="004829DE">
        <w:t>augmentation des concentrations d'IL6 de 33 à 45%</w:t>
      </w:r>
      <w:r w:rsidR="003A3340">
        <w:t xml:space="preserve"> ainsi qu’une</w:t>
      </w:r>
      <w:r w:rsidR="004829DE" w:rsidRPr="004829DE">
        <w:t xml:space="preserve"> augmentation du </w:t>
      </w:r>
      <w:r w:rsidR="003A3340">
        <w:t>score d’effort (</w:t>
      </w:r>
      <w:r w:rsidR="004829DE" w:rsidRPr="004829DE">
        <w:t>RPE</w:t>
      </w:r>
      <w:r w:rsidR="003A3340">
        <w:t>) et de la sensation thermique (</w:t>
      </w:r>
      <w:r w:rsidR="004829DE" w:rsidRPr="004829DE">
        <w:t>TSS</w:t>
      </w:r>
      <w:r w:rsidR="003A3340">
        <w:t>)</w:t>
      </w:r>
      <w:r w:rsidR="004829DE" w:rsidRPr="004829DE">
        <w:t xml:space="preserve">. </w:t>
      </w:r>
      <w:r w:rsidR="002C066A">
        <w:t>Le programme s’accompagnait d’une diminution des volumes à l’EFR en 4 semaine</w:t>
      </w:r>
      <w:r w:rsidR="0010462A">
        <w:t>s</w:t>
      </w:r>
      <w:r w:rsidR="002C066A">
        <w:t xml:space="preserve"> (CVF et FEV1). </w:t>
      </w:r>
      <w:r w:rsidR="004829DE" w:rsidRPr="004829DE">
        <w:t xml:space="preserve">Au cours du programme d'entraînement, </w:t>
      </w:r>
      <w:r w:rsidR="003A3340">
        <w:t xml:space="preserve">il était constaté une </w:t>
      </w:r>
      <w:r w:rsidR="0010462A">
        <w:t>augmentation</w:t>
      </w:r>
      <w:r w:rsidR="003A3340">
        <w:t xml:space="preserve"> de la numération leucocytaire</w:t>
      </w:r>
      <w:r w:rsidR="004829DE" w:rsidRPr="004829DE">
        <w:t>, e</w:t>
      </w:r>
      <w:r w:rsidR="003A3340">
        <w:t xml:space="preserve">n particulier les neutrophiles </w:t>
      </w:r>
      <w:r w:rsidR="004829DE" w:rsidRPr="004829DE">
        <w:t>dans le groupe FSI. Entre le début et la fin du progr</w:t>
      </w:r>
      <w:r w:rsidR="002C066A">
        <w:t>amme de formation de 4 semaines</w:t>
      </w:r>
      <w:r w:rsidR="004829DE" w:rsidRPr="004829DE">
        <w:t xml:space="preserve"> </w:t>
      </w:r>
      <w:r w:rsidR="003A3340">
        <w:t>l’</w:t>
      </w:r>
      <w:r w:rsidR="004829DE" w:rsidRPr="004829DE">
        <w:t xml:space="preserve">indice de contrainte physiologique (PSI) </w:t>
      </w:r>
      <w:r w:rsidR="003A3340">
        <w:t xml:space="preserve">était </w:t>
      </w:r>
      <w:r w:rsidR="002C066A">
        <w:t>significativement plus élevé.</w:t>
      </w:r>
    </w:p>
    <w:p w:rsidR="002C066A" w:rsidRPr="002C066A" w:rsidRDefault="002C066A" w:rsidP="004829DE">
      <w:pPr>
        <w:jc w:val="both"/>
        <w:rPr>
          <w:u w:val="single"/>
        </w:rPr>
      </w:pPr>
      <w:r w:rsidRPr="002C066A">
        <w:rPr>
          <w:u w:val="single"/>
        </w:rPr>
        <w:t>Discussion :</w:t>
      </w:r>
    </w:p>
    <w:p w:rsidR="000842D0" w:rsidRPr="004829DE" w:rsidRDefault="004829DE" w:rsidP="004829DE">
      <w:pPr>
        <w:jc w:val="both"/>
      </w:pPr>
      <w:r w:rsidRPr="004829DE">
        <w:t>Les mesures physiologiques</w:t>
      </w:r>
      <w:r w:rsidR="0010462A">
        <w:t xml:space="preserve"> et psychologiques indiquent qu’il est possible que</w:t>
      </w:r>
      <w:r w:rsidRPr="004829DE">
        <w:t xml:space="preserve"> le</w:t>
      </w:r>
      <w:r w:rsidR="0010462A">
        <w:t>s</w:t>
      </w:r>
      <w:r w:rsidRPr="004829DE">
        <w:t xml:space="preserve"> FSI </w:t>
      </w:r>
      <w:r w:rsidR="0010462A">
        <w:t>présentent</w:t>
      </w:r>
      <w:r w:rsidRPr="004829DE">
        <w:t xml:space="preserve"> des sym</w:t>
      </w:r>
      <w:r w:rsidR="0010462A">
        <w:t>ptômes et des modifications de leur</w:t>
      </w:r>
      <w:r w:rsidRPr="004829DE">
        <w:t xml:space="preserve"> santé </w:t>
      </w:r>
      <w:r w:rsidR="0010462A">
        <w:t>lors de sollicitations excessive par exemple</w:t>
      </w:r>
      <w:r w:rsidRPr="004829DE">
        <w:t>.</w:t>
      </w:r>
    </w:p>
    <w:p w:rsidR="0010462A" w:rsidRPr="004829DE" w:rsidRDefault="0010462A" w:rsidP="00643D67">
      <w:pPr>
        <w:jc w:val="both"/>
      </w:pPr>
      <w:r>
        <w:t>L’importance de l’hydratation est soulevée par cette étude.</w:t>
      </w:r>
    </w:p>
    <w:p w:rsidR="000842D0" w:rsidRPr="004829DE" w:rsidRDefault="000842D0" w:rsidP="00643D67">
      <w:pPr>
        <w:jc w:val="both"/>
      </w:pPr>
    </w:p>
    <w:p w:rsidR="000842D0" w:rsidRPr="004829DE" w:rsidRDefault="000842D0">
      <w:r w:rsidRPr="004829DE">
        <w:br w:type="page"/>
      </w:r>
    </w:p>
    <w:p w:rsidR="000842D0" w:rsidRDefault="000842D0" w:rsidP="0010462A">
      <w:pPr>
        <w:pStyle w:val="Titre2"/>
        <w:numPr>
          <w:ilvl w:val="0"/>
          <w:numId w:val="18"/>
        </w:numPr>
        <w:rPr>
          <w:lang w:val="en-US"/>
        </w:rPr>
      </w:pPr>
      <w:bookmarkStart w:id="39" w:name="_Toc491027461"/>
      <w:r w:rsidRPr="000842D0">
        <w:rPr>
          <w:lang w:val="en-US"/>
        </w:rPr>
        <w:t>Effect of</w:t>
      </w:r>
      <w:r>
        <w:rPr>
          <w:lang w:val="en-US"/>
        </w:rPr>
        <w:t xml:space="preserve"> </w:t>
      </w:r>
      <w:r w:rsidRPr="000842D0">
        <w:rPr>
          <w:lang w:val="en-US"/>
        </w:rPr>
        <w:t>heat</w:t>
      </w:r>
      <w:r>
        <w:rPr>
          <w:lang w:val="en-US"/>
        </w:rPr>
        <w:t xml:space="preserve"> </w:t>
      </w:r>
      <w:r w:rsidRPr="000842D0">
        <w:rPr>
          <w:lang w:val="en-US"/>
        </w:rPr>
        <w:t>on firefighters'</w:t>
      </w:r>
      <w:r>
        <w:rPr>
          <w:lang w:val="en-US"/>
        </w:rPr>
        <w:t xml:space="preserve"> </w:t>
      </w:r>
      <w:r w:rsidRPr="000842D0">
        <w:rPr>
          <w:lang w:val="en-US"/>
        </w:rPr>
        <w:t>work</w:t>
      </w:r>
      <w:r>
        <w:rPr>
          <w:lang w:val="en-US"/>
        </w:rPr>
        <w:t xml:space="preserve"> </w:t>
      </w:r>
      <w:r w:rsidRPr="000842D0">
        <w:rPr>
          <w:lang w:val="en-US"/>
        </w:rPr>
        <w:t>performance</w:t>
      </w:r>
      <w:r>
        <w:rPr>
          <w:lang w:val="en-US"/>
        </w:rPr>
        <w:t xml:space="preserve"> </w:t>
      </w:r>
      <w:r w:rsidRPr="000842D0">
        <w:rPr>
          <w:lang w:val="en-US"/>
        </w:rPr>
        <w:t>and</w:t>
      </w:r>
      <w:r>
        <w:rPr>
          <w:lang w:val="en-US"/>
        </w:rPr>
        <w:t xml:space="preserve"> </w:t>
      </w:r>
      <w:r w:rsidRPr="000842D0">
        <w:rPr>
          <w:lang w:val="en-US"/>
        </w:rPr>
        <w:t>physiology</w:t>
      </w:r>
      <w:r w:rsidR="0010462A">
        <w:rPr>
          <w:lang w:val="en-US"/>
        </w:rPr>
        <w:t xml:space="preserve"> – Larsen – J Thermal Biology 2015</w:t>
      </w:r>
      <w:bookmarkEnd w:id="39"/>
    </w:p>
    <w:p w:rsidR="0010462A" w:rsidRPr="00D61702" w:rsidRDefault="00182464" w:rsidP="00643D67">
      <w:pPr>
        <w:jc w:val="both"/>
      </w:pPr>
      <w:r>
        <w:fldChar w:fldCharType="begin"/>
      </w:r>
      <w:r>
        <w:instrText xml:space="preserve"> ADDIN ZOTERO_ITEM CSL_CITATION {"citationID":"LAfmeNUd","properties":{"formattedCitation":"(Larsen, Snow, et Aisbett 2015)","plainCitation":"(Larsen, Snow, et Aisbett 2015)","noteIndex":0},"citationItems":[{"id":337,"uris":["http://zotero.org/users/4687044/items/XFVDFLF8"],"uri":["http://zotero.org/users/4687044/items/XFVDFLF8"],"itemData":{"id":337,"type":"article-journal","title":"Effect of heat on firefighters' work performance and physiology","container-title":"J Therm Biol","page":"1-8","volume":"53","archive_location":"26590449","abstract":"Wildland firefighters often perform their duties under both hot and mild ambient temperatures. However, the direct impact of different ambient temperatures on firefighters' work performance has not been quantified. This study compared firefighters' work performance and physiology during simulated wildland firefighting work in hot (HOT; 32°C, 43% RH) and temperate (CON; 19°C, 56% RH) conditions. Firefighters (n=38), matched and allocated to either the CON (n=18) or HOT (n=20) condition, performed simulated self-paced wildland fire suppression tasks (e.g., hose rolling/dragging, raking) in firefighting clothing for six hours, separated by dedicated rest breaks. Task repetitions were counted (and converted to distance or area). Core temperature (Tc), skin temperature (Tsk), and heart rate were recorded continuously throughout the protocol. Urine output was measured before and during the protocol, and urine specific gravity (USG) analysed, to estimate hydration. Ad libitum fluid intake was also recorded. There were no differences in overall work output between conditions for any physical task. Heart rate was higher in the HOT (55±2% HRmax) compared to the CON condition (51±2% HRmax) for the rest periods between bouts, and for the static hose hold task (69±3% HRmax versus 65±3% HRmax). Tc and Tsk were 0.3±0.1°C and 3.1±0.2°C higher in the HOT compared to the CON trial. Both pre- and within- shift fluid intake were increased two-fold in the heat, and participants in the heat recorded lower USG results than their CON counterparts. There was no difference between the CON and HOT conditions in terms of their work performance, and firefighters in both experimental groups increased their work output over the course of the simulated shift. Though significantly hotter, participants in the heat also managed to avoid excessive cardiovascular and thermal strain, likely aided by the frequent rest breaks in the protocol, and through doubling their fluid intake. Therefore, it can be concluded that wildland firefighters are able to safely and efficiently perform their duties under hot conditions, at least over six hours.","DOI":"10.1016/j.jtherbio.2015.07.008","ISSN":"0306-4565","shortTitle":"Effect of heat on firefighters' work performance and physiology","language":"eng","author":[{"family":"Larsen","given":"B."},{"family":"Snow","given":"R."},{"family":"Aisbett","given":"B."}],"issued":{"date-parts":[["2015",10]]}}}],"schema":"https://github.com/citation-style-language/schema/raw/master/csl-citation.json"} </w:instrText>
      </w:r>
      <w:r>
        <w:fldChar w:fldCharType="separate"/>
      </w:r>
      <w:r w:rsidRPr="00182464">
        <w:rPr>
          <w:rFonts w:ascii="Calibri" w:hAnsi="Calibri" w:cs="Calibri"/>
        </w:rPr>
        <w:t xml:space="preserve">(Larsen, Snow, et </w:t>
      </w:r>
      <w:proofErr w:type="spellStart"/>
      <w:r w:rsidRPr="00182464">
        <w:rPr>
          <w:rFonts w:ascii="Calibri" w:hAnsi="Calibri" w:cs="Calibri"/>
        </w:rPr>
        <w:t>Aisbett</w:t>
      </w:r>
      <w:proofErr w:type="spellEnd"/>
      <w:r w:rsidRPr="00182464">
        <w:rPr>
          <w:rFonts w:ascii="Calibri" w:hAnsi="Calibri" w:cs="Calibri"/>
        </w:rPr>
        <w:t xml:space="preserve"> 2015)</w:t>
      </w:r>
      <w:r>
        <w:fldChar w:fldCharType="end"/>
      </w:r>
    </w:p>
    <w:p w:rsidR="00D61702" w:rsidRPr="00D61702" w:rsidRDefault="00D61702" w:rsidP="00D61702">
      <w:pPr>
        <w:jc w:val="both"/>
      </w:pPr>
      <w:r w:rsidRPr="00D61702">
        <w:t>Les pompiers forestiers exercent souvent leurs tâches dans des températures ambiantes chaudes. Cependant, l'impact direct des différentes températures ambiantes sur les performances du pompier n'a pas été quantifié. Cette étude a comparé les performances et la physiologie du pompier pendant les travaux simulés de lutte contre les incendies de forêt dans de</w:t>
      </w:r>
      <w:r w:rsidR="000B2DAF">
        <w:t>s conditions chaudes (HOT: 32 °</w:t>
      </w:r>
      <w:r w:rsidRPr="00D61702">
        <w:t>C, 43%</w:t>
      </w:r>
      <w:r w:rsidR="000B2DAF">
        <w:t xml:space="preserve"> d’humidité) et tempérées (CON; 19 °</w:t>
      </w:r>
      <w:r w:rsidRPr="00D61702">
        <w:t xml:space="preserve">C, 56% </w:t>
      </w:r>
      <w:r w:rsidR="000B2DAF">
        <w:t>d’humidité</w:t>
      </w:r>
      <w:r w:rsidRPr="00D61702">
        <w:t>).</w:t>
      </w:r>
    </w:p>
    <w:p w:rsidR="00DB2CD4" w:rsidRDefault="00D61702" w:rsidP="00D61702">
      <w:pPr>
        <w:jc w:val="both"/>
      </w:pPr>
      <w:r w:rsidRPr="00D61702">
        <w:t xml:space="preserve">Les pompiers </w:t>
      </w:r>
      <w:r w:rsidR="000B2DAF">
        <w:t xml:space="preserve">professionnels et volontaires </w:t>
      </w:r>
      <w:r w:rsidRPr="00D61702">
        <w:t xml:space="preserve">(n. 38), </w:t>
      </w:r>
      <w:r w:rsidR="000B2DAF">
        <w:t>était répartis en 2 groupe</w:t>
      </w:r>
      <w:r w:rsidR="00DB2CD4">
        <w:t>s</w:t>
      </w:r>
      <w:r w:rsidR="000B2DAF">
        <w:t xml:space="preserve"> apparié</w:t>
      </w:r>
      <w:r w:rsidR="00DB2CD4">
        <w:t>s</w:t>
      </w:r>
      <w:r w:rsidR="000B2DAF">
        <w:t xml:space="preserve"> : </w:t>
      </w:r>
      <w:r w:rsidRPr="00D61702">
        <w:t xml:space="preserve">CON (n </w:t>
      </w:r>
      <w:r w:rsidR="000B2DAF">
        <w:t>=</w:t>
      </w:r>
      <w:r w:rsidRPr="00D61702">
        <w:t xml:space="preserve"> 18) ou HOT (n </w:t>
      </w:r>
      <w:r w:rsidR="000B2DAF">
        <w:t>= 20). Ils</w:t>
      </w:r>
      <w:r w:rsidRPr="00D61702">
        <w:t xml:space="preserve"> ont effectué des tâches simulées de </w:t>
      </w:r>
      <w:r w:rsidR="000B2DAF">
        <w:t xml:space="preserve">lutte contre les incendies de forêt avec port des EPI sans ARI </w:t>
      </w:r>
      <w:r w:rsidRPr="00D61702">
        <w:t xml:space="preserve">pendant six heures, séparés par des </w:t>
      </w:r>
      <w:r w:rsidR="000B2DAF">
        <w:t>temps de repos</w:t>
      </w:r>
      <w:r w:rsidRPr="00D61702">
        <w:t xml:space="preserve">. </w:t>
      </w:r>
      <w:r w:rsidR="00DB2CD4">
        <w:t>Ratio travail/repos entre 50 et 66%</w:t>
      </w:r>
      <w:r w:rsidRPr="00D61702">
        <w:t>. La température de base (Tc), la température de la peau (</w:t>
      </w:r>
      <w:proofErr w:type="spellStart"/>
      <w:r w:rsidRPr="00D61702">
        <w:t>Tsk</w:t>
      </w:r>
      <w:proofErr w:type="spellEnd"/>
      <w:r w:rsidRPr="00D61702">
        <w:t>) et la fréquence cardiaque o</w:t>
      </w:r>
      <w:r w:rsidR="00DB2CD4">
        <w:t>nt été enregistrées en continu</w:t>
      </w:r>
      <w:r w:rsidRPr="00D61702">
        <w:t xml:space="preserve">. La </w:t>
      </w:r>
      <w:r w:rsidR="00DB2CD4">
        <w:t>diurèse</w:t>
      </w:r>
      <w:r w:rsidRPr="00D61702">
        <w:t xml:space="preserve"> a été mesurée avant et pendant le protocole</w:t>
      </w:r>
      <w:r w:rsidR="00DB2CD4">
        <w:t xml:space="preserve"> de même que</w:t>
      </w:r>
      <w:r w:rsidRPr="00D61702">
        <w:t xml:space="preserve"> la densité </w:t>
      </w:r>
      <w:r w:rsidR="00DB2CD4">
        <w:t>urinaire</w:t>
      </w:r>
      <w:r w:rsidRPr="00D61702">
        <w:t xml:space="preserve"> (USG) pour estimer l'hydratation. L'absorption de liquide ad libitum a également été enregistrée. </w:t>
      </w:r>
    </w:p>
    <w:p w:rsidR="00DB2CD4" w:rsidRPr="00DB2CD4" w:rsidRDefault="00DB2CD4" w:rsidP="00D61702">
      <w:pPr>
        <w:jc w:val="both"/>
        <w:rPr>
          <w:u w:val="single"/>
        </w:rPr>
      </w:pPr>
      <w:r w:rsidRPr="00DB2CD4">
        <w:rPr>
          <w:u w:val="single"/>
        </w:rPr>
        <w:t>Résultats :</w:t>
      </w:r>
    </w:p>
    <w:p w:rsidR="00D61702" w:rsidRPr="00D61702" w:rsidRDefault="00D61702" w:rsidP="00D61702">
      <w:pPr>
        <w:jc w:val="both"/>
      </w:pPr>
      <w:r w:rsidRPr="00D61702">
        <w:t xml:space="preserve">Il n'y avait aucune différence dans la production globale de travail entre les </w:t>
      </w:r>
      <w:r w:rsidR="00DB2CD4">
        <w:t xml:space="preserve">2 </w:t>
      </w:r>
      <w:r w:rsidRPr="00D61702">
        <w:t xml:space="preserve">conditions </w:t>
      </w:r>
      <w:r w:rsidR="00DB2CD4">
        <w:t xml:space="preserve">ambiantes </w:t>
      </w:r>
      <w:r w:rsidRPr="00D61702">
        <w:t>pour une</w:t>
      </w:r>
      <w:r w:rsidR="00DB2CD4">
        <w:t xml:space="preserve"> même</w:t>
      </w:r>
      <w:r w:rsidRPr="00D61702">
        <w:t xml:space="preserve"> tâche physique.</w:t>
      </w:r>
      <w:r w:rsidR="006623D6">
        <w:t xml:space="preserve"> </w:t>
      </w:r>
      <w:r w:rsidR="001E27D6" w:rsidRPr="00D61702">
        <w:t xml:space="preserve">Il n'y avait aucune différence entre les conditions CON et HOT en termes de performance professionnelle, et les pompiers dans les deux groupes expérimentaux ont augmenté leur production de travail </w:t>
      </w:r>
      <w:r w:rsidR="001E27D6">
        <w:t>avec une d</w:t>
      </w:r>
      <w:r w:rsidR="006623D6">
        <w:t>iminution global du temps de réalisation des ateliers avec le nombre de passage.</w:t>
      </w:r>
    </w:p>
    <w:p w:rsidR="006623D6" w:rsidRDefault="00D61702" w:rsidP="00D61702">
      <w:pPr>
        <w:jc w:val="both"/>
      </w:pPr>
      <w:r w:rsidRPr="00D61702">
        <w:t>La fréquence cardiaque était plus élevée chez les HOT (55</w:t>
      </w:r>
      <w:r w:rsidR="00DB2CD4">
        <w:rPr>
          <w:rFonts w:cstheme="minorHAnsi"/>
        </w:rPr>
        <w:t>±</w:t>
      </w:r>
      <w:r w:rsidRPr="00D61702">
        <w:t xml:space="preserve">2% </w:t>
      </w:r>
      <w:proofErr w:type="spellStart"/>
      <w:r w:rsidR="00DB2CD4">
        <w:t>FC</w:t>
      </w:r>
      <w:r w:rsidRPr="00D61702">
        <w:t>max</w:t>
      </w:r>
      <w:proofErr w:type="spellEnd"/>
      <w:r w:rsidRPr="00D61702">
        <w:t xml:space="preserve">) par rapport </w:t>
      </w:r>
      <w:r w:rsidR="00DB2CD4">
        <w:t>au groupe</w:t>
      </w:r>
      <w:r w:rsidRPr="00D61702">
        <w:t xml:space="preserve"> CON (51</w:t>
      </w:r>
      <w:r w:rsidR="00DB2CD4">
        <w:rPr>
          <w:rFonts w:cstheme="minorHAnsi"/>
        </w:rPr>
        <w:t>±</w:t>
      </w:r>
      <w:r w:rsidRPr="00D61702">
        <w:t xml:space="preserve">2% </w:t>
      </w:r>
      <w:proofErr w:type="spellStart"/>
      <w:r w:rsidR="00DB2CD4">
        <w:t>FC</w:t>
      </w:r>
      <w:r w:rsidRPr="00D61702">
        <w:t>max</w:t>
      </w:r>
      <w:proofErr w:type="spellEnd"/>
      <w:r w:rsidRPr="00D61702">
        <w:t xml:space="preserve">) pour les périodes de repos et pour </w:t>
      </w:r>
      <w:r w:rsidR="006623D6">
        <w:t>un atelier</w:t>
      </w:r>
      <w:r w:rsidRPr="00D61702">
        <w:t xml:space="preserve"> (69</w:t>
      </w:r>
      <w:r w:rsidR="006623D6">
        <w:rPr>
          <w:rFonts w:cstheme="minorHAnsi"/>
        </w:rPr>
        <w:t>±</w:t>
      </w:r>
      <w:r w:rsidRPr="00D61702">
        <w:t xml:space="preserve">3% </w:t>
      </w:r>
      <w:proofErr w:type="spellStart"/>
      <w:r w:rsidR="006623D6">
        <w:t>FC</w:t>
      </w:r>
      <w:r w:rsidRPr="00D61702">
        <w:t>max</w:t>
      </w:r>
      <w:proofErr w:type="spellEnd"/>
      <w:r w:rsidRPr="00D61702">
        <w:t xml:space="preserve"> contre 65</w:t>
      </w:r>
      <w:r w:rsidR="006623D6">
        <w:rPr>
          <w:rFonts w:cstheme="minorHAnsi"/>
        </w:rPr>
        <w:t>±</w:t>
      </w:r>
      <w:r w:rsidRPr="00D61702">
        <w:t xml:space="preserve">3% </w:t>
      </w:r>
      <w:proofErr w:type="spellStart"/>
      <w:r w:rsidR="006623D6">
        <w:t>FC</w:t>
      </w:r>
      <w:r w:rsidRPr="00D61702">
        <w:t>max</w:t>
      </w:r>
      <w:proofErr w:type="spellEnd"/>
      <w:r w:rsidRPr="00D61702">
        <w:t>).</w:t>
      </w:r>
      <w:r w:rsidR="006623D6">
        <w:t xml:space="preserve"> Le pic </w:t>
      </w:r>
      <w:r w:rsidR="001E27D6">
        <w:t>de la température centrale était plus élevé dans le groupe HOT (38.2°C vs 37.9°C)</w:t>
      </w:r>
      <w:r w:rsidRPr="00D61702">
        <w:t>.</w:t>
      </w:r>
      <w:r w:rsidR="006623D6">
        <w:t xml:space="preserve"> La différence entre température centrale et superficielle était plus importante dans le groupe CON par rapport au groupe HOT (</w:t>
      </w:r>
      <w:r w:rsidR="006623D6" w:rsidRPr="00D61702">
        <w:t>3,1</w:t>
      </w:r>
      <w:r w:rsidR="006623D6">
        <w:rPr>
          <w:rFonts w:cstheme="minorHAnsi"/>
        </w:rPr>
        <w:t>±</w:t>
      </w:r>
      <w:r w:rsidR="006623D6" w:rsidRPr="00D61702">
        <w:t>2,2 °C</w:t>
      </w:r>
      <w:r w:rsidR="006623D6">
        <w:t xml:space="preserve"> et</w:t>
      </w:r>
      <w:r w:rsidR="006623D6" w:rsidRPr="00D61702">
        <w:t xml:space="preserve"> 0,3</w:t>
      </w:r>
      <w:r w:rsidR="006623D6">
        <w:rPr>
          <w:rFonts w:cstheme="minorHAnsi"/>
        </w:rPr>
        <w:t>±</w:t>
      </w:r>
      <w:r w:rsidR="006623D6">
        <w:t>0,1 °</w:t>
      </w:r>
      <w:r w:rsidR="006623D6" w:rsidRPr="00D61702">
        <w:t>C</w:t>
      </w:r>
      <w:r w:rsidR="006623D6">
        <w:t>).</w:t>
      </w:r>
      <w:r w:rsidR="001E27D6">
        <w:t xml:space="preserve"> La perception de chaleur était également plus élevée dans le groupe HOT.</w:t>
      </w:r>
    </w:p>
    <w:p w:rsidR="001E27D6" w:rsidRDefault="00D61702" w:rsidP="00D61702">
      <w:pPr>
        <w:jc w:val="both"/>
      </w:pPr>
      <w:r w:rsidRPr="00D61702">
        <w:t xml:space="preserve">L'apport de fluide avant et pendant a été multiplié par deux dans </w:t>
      </w:r>
      <w:r w:rsidR="001E27D6">
        <w:t>le groupe HOT</w:t>
      </w:r>
      <w:r w:rsidRPr="00D61702">
        <w:t xml:space="preserve">, et les participants </w:t>
      </w:r>
      <w:r w:rsidR="001E27D6">
        <w:t xml:space="preserve">avaient une </w:t>
      </w:r>
      <w:r w:rsidRPr="00D61702">
        <w:t xml:space="preserve">USG </w:t>
      </w:r>
      <w:r w:rsidR="001E27D6">
        <w:t xml:space="preserve">plus basse </w:t>
      </w:r>
      <w:r w:rsidRPr="00D61702">
        <w:t xml:space="preserve">que leurs homologues CON. </w:t>
      </w:r>
    </w:p>
    <w:p w:rsidR="001E27D6" w:rsidRPr="001E27D6" w:rsidRDefault="001E27D6" w:rsidP="00D61702">
      <w:pPr>
        <w:jc w:val="both"/>
        <w:rPr>
          <w:u w:val="single"/>
        </w:rPr>
      </w:pPr>
      <w:r w:rsidRPr="001E27D6">
        <w:rPr>
          <w:u w:val="single"/>
        </w:rPr>
        <w:t>Discussion :</w:t>
      </w:r>
    </w:p>
    <w:p w:rsidR="000842D0" w:rsidRPr="00D61702" w:rsidRDefault="00D61702" w:rsidP="00D61702">
      <w:pPr>
        <w:jc w:val="both"/>
      </w:pPr>
      <w:r w:rsidRPr="00D61702">
        <w:t xml:space="preserve">Bien que significativement plus chaud, les participants </w:t>
      </w:r>
      <w:r w:rsidR="001E27D6">
        <w:t>du groupe HOT</w:t>
      </w:r>
      <w:r w:rsidRPr="00D61702">
        <w:t xml:space="preserve"> ont réussi à éviter </w:t>
      </w:r>
      <w:r w:rsidR="001E27D6">
        <w:t>les contraintes</w:t>
      </w:r>
      <w:r w:rsidRPr="00D61702">
        <w:t xml:space="preserve"> cardiovasculaires et thermiques excessives, probablement aidées par les repos fréquents </w:t>
      </w:r>
      <w:r w:rsidR="001E27D6">
        <w:t xml:space="preserve">prévus </w:t>
      </w:r>
      <w:r w:rsidRPr="00D61702">
        <w:t>dans le protocole et leur consommation de liquide. Par conséquent, on peut conclure que les pompiers forestiers sont capables d'exercer de manière sûre et efficace dans des conditions chaudes, au moins sur six heures.</w:t>
      </w:r>
    </w:p>
    <w:p w:rsidR="000842D0" w:rsidRPr="00D61702" w:rsidRDefault="000842D0" w:rsidP="00643D67">
      <w:pPr>
        <w:jc w:val="both"/>
      </w:pPr>
    </w:p>
    <w:p w:rsidR="000842D0" w:rsidRPr="00D61702" w:rsidRDefault="000842D0">
      <w:r w:rsidRPr="00D61702">
        <w:br w:type="page"/>
      </w:r>
    </w:p>
    <w:p w:rsidR="000842D0" w:rsidRPr="000842D0" w:rsidRDefault="000842D0" w:rsidP="00192B09">
      <w:pPr>
        <w:pStyle w:val="Titre2"/>
        <w:numPr>
          <w:ilvl w:val="0"/>
          <w:numId w:val="18"/>
        </w:numPr>
        <w:rPr>
          <w:lang w:val="en-US"/>
        </w:rPr>
      </w:pPr>
      <w:bookmarkStart w:id="40" w:name="_Toc491027462"/>
      <w:r w:rsidRPr="000842D0">
        <w:rPr>
          <w:lang w:val="en-US"/>
        </w:rPr>
        <w:t>Multiple Days of Heat Exposure on</w:t>
      </w:r>
      <w:r>
        <w:rPr>
          <w:lang w:val="en-US"/>
        </w:rPr>
        <w:t xml:space="preserve"> </w:t>
      </w:r>
      <w:r w:rsidRPr="000842D0">
        <w:rPr>
          <w:lang w:val="en-US"/>
        </w:rPr>
        <w:t>Firefighters’ Work Performance and</w:t>
      </w:r>
      <w:r>
        <w:rPr>
          <w:lang w:val="en-US"/>
        </w:rPr>
        <w:t xml:space="preserve"> </w:t>
      </w:r>
      <w:r w:rsidRPr="000842D0">
        <w:rPr>
          <w:lang w:val="en-US"/>
        </w:rPr>
        <w:t>Physiology</w:t>
      </w:r>
      <w:r w:rsidR="00192B09">
        <w:rPr>
          <w:lang w:val="en-US"/>
        </w:rPr>
        <w:t xml:space="preserve"> – Larsen – </w:t>
      </w:r>
      <w:proofErr w:type="spellStart"/>
      <w:r w:rsidR="00192B09">
        <w:rPr>
          <w:lang w:val="en-US"/>
        </w:rPr>
        <w:t>Plos</w:t>
      </w:r>
      <w:proofErr w:type="spellEnd"/>
      <w:r w:rsidR="00192B09">
        <w:rPr>
          <w:lang w:val="en-US"/>
        </w:rPr>
        <w:t xml:space="preserve"> One 2015</w:t>
      </w:r>
      <w:bookmarkEnd w:id="40"/>
    </w:p>
    <w:p w:rsidR="00FC028B" w:rsidRPr="004E0318" w:rsidRDefault="00182464" w:rsidP="00643D67">
      <w:pPr>
        <w:jc w:val="both"/>
      </w:pPr>
      <w:r>
        <w:fldChar w:fldCharType="begin"/>
      </w:r>
      <w:r>
        <w:instrText xml:space="preserve"> ADDIN ZOTERO_ITEM CSL_CITATION {"citationID":"7E1qoxE4","properties":{"formattedCitation":"(Larsen et al. 2015)","plainCitation":"(Larsen et al. 2015)","noteIndex":0},"citationItems":[{"id":340,"uris":["http://zotero.org/users/4687044/items/3XHQFPH3"],"uri":["http://zotero.org/users/4687044/items/3XHQFPH3"],"itemData":{"id":340,"type":"article-journal","title":"Multiple Days of Heat Exposure on Firefighters' Work Performance and Physiology","container-title":"PLoS One","page":"e0136413","volume":"10","issue":"9","archive_location":"26379284","abstract":"This study assessed the accumulated effect of ambient heat on the performance of, and physiological and perceptual responses to, intermittent, simulated wildfire fighting tasks over three consecutive days. Firefighters (n = 36) were matched and allocated to either the CON (19°C) or HOT (33°C) condition. They performed three days of intermittent, self-paced simulated firefighting work, interspersed with physiological testing. Task repetitions were counted (and converted to distance or area) to determine work performance. Participants were asked to rate their perceived exertion and thermal sensation after each task. Heart rate, core temperature (Tc), and skin temperature (Tsk) were recorded continuously throughout the simulation. Fluids were consumed ad libitum. Urine volume was measured throughout, and urine specific gravity (USG) analysed, to estimate hydration. All food and fluid consumption was recorded. There was no difference in work output between experimental conditions. However, significant variation in performance responses between individuals was observed. All measures of thermal stress were elevated in the HOT, with core and skin temperature reaching, on average, 0.24 ± 0.08°C and 2.81 ± 0.20°C higher than the CON group. Participants' doubled their fluid intake in the HOT condition, and this was reflected in the USG scores, where the HOT participants reported significantly lower values. Heart rate was comparable between conditions at nearly all time points, however the peak heart rate reached each circuit was 7 ± 3% higher in the CON trial. Likewise, RPE was slightly elevated in the CON trial for the majority of tasks. Participants' work output was comparable between the CON and HOT conditions, however the performance change over time varied significantly between individuals. It is likely that the increased fluid replacement in the heat, in concert with frequent rest breaks and task rotation, assisted with the regulation of physiological responses (e.g., heart rate, core temperature).","DOI":"10.1371/journal.pone.0136413","ISSN":"1932-6203","shortTitle":"Multiple Days of Heat Exposure on Firefighters' Work Performance and Physiology","language":"eng","author":[{"family":"Larsen","given":"B."},{"family":"Snow","given":"R."},{"family":"Vincent","given":"G."},{"family":"Tran","given":"J."},{"family":"Wolkow","given":"A."},{"family":"Aisbett","given":"B."}],"issued":{"date-parts":[["2015"]]}}}],"schema":"https://github.com/citation-style-language/schema/raw/master/csl-citation.json"} </w:instrText>
      </w:r>
      <w:r>
        <w:fldChar w:fldCharType="separate"/>
      </w:r>
      <w:r w:rsidRPr="00182464">
        <w:rPr>
          <w:rFonts w:ascii="Calibri" w:hAnsi="Calibri" w:cs="Calibri"/>
        </w:rPr>
        <w:t>(Larsen et al. 2015)</w:t>
      </w:r>
      <w:r>
        <w:fldChar w:fldCharType="end"/>
      </w:r>
    </w:p>
    <w:p w:rsidR="00192B09" w:rsidRDefault="00192B09" w:rsidP="00643D67">
      <w:pPr>
        <w:jc w:val="both"/>
      </w:pPr>
      <w:r w:rsidRPr="00192B09">
        <w:t xml:space="preserve">Il n’existe pas d’étude sur l’impact d’un </w:t>
      </w:r>
      <w:r>
        <w:t xml:space="preserve">travail en ambiance chaude maintenue sur de longue période (jours). </w:t>
      </w:r>
      <w:r w:rsidRPr="00192B09">
        <w:t xml:space="preserve">Cette étude a évalué l'effet de la chaleur ambiante sur la performance et les réponses physiologiques et perceptuelles aux </w:t>
      </w:r>
      <w:r>
        <w:t>exercices</w:t>
      </w:r>
      <w:r w:rsidRPr="00192B09">
        <w:t xml:space="preserve"> de lutte contre les feux de forêt p</w:t>
      </w:r>
      <w:r>
        <w:t>endant trois jours consécutifs.</w:t>
      </w:r>
    </w:p>
    <w:p w:rsidR="00192B09" w:rsidRDefault="00192B09" w:rsidP="00643D67">
      <w:pPr>
        <w:jc w:val="both"/>
      </w:pPr>
      <w:r w:rsidRPr="00192B09">
        <w:t xml:space="preserve">Les pompiers (n = 36) étaient </w:t>
      </w:r>
      <w:r>
        <w:t>répartis en 2 groupes appariés : le groupe contrôle à température ambiante</w:t>
      </w:r>
      <w:r w:rsidRPr="00192B09">
        <w:t xml:space="preserve"> CON (19 °C</w:t>
      </w:r>
      <w:r>
        <w:t>, 58% d’humidité</w:t>
      </w:r>
      <w:r w:rsidRPr="00192B09">
        <w:t xml:space="preserve">) </w:t>
      </w:r>
      <w:r>
        <w:t>et le groupe maintenu en ambiance chaude HOT (33 °</w:t>
      </w:r>
      <w:r w:rsidRPr="00192B09">
        <w:t>C</w:t>
      </w:r>
      <w:r>
        <w:t>, 40% d’humidité</w:t>
      </w:r>
      <w:r w:rsidRPr="00192B09">
        <w:t xml:space="preserve">). </w:t>
      </w:r>
      <w:r>
        <w:t>Les deux groupes</w:t>
      </w:r>
      <w:r w:rsidRPr="00192B09">
        <w:t xml:space="preserve"> ont </w:t>
      </w:r>
      <w:r>
        <w:t>subi</w:t>
      </w:r>
      <w:r w:rsidRPr="00192B09">
        <w:t xml:space="preserve"> trois jours</w:t>
      </w:r>
      <w:r>
        <w:t xml:space="preserve"> consécutifs</w:t>
      </w:r>
      <w:r w:rsidRPr="00192B09">
        <w:t xml:space="preserve"> de </w:t>
      </w:r>
      <w:r>
        <w:t>lutte contre les incendies</w:t>
      </w:r>
      <w:r w:rsidRPr="00192B09">
        <w:t xml:space="preserve"> simulé</w:t>
      </w:r>
      <w:r>
        <w:t xml:space="preserve">e avec port des EPI sans ARI, </w:t>
      </w:r>
      <w:r w:rsidRPr="00192B09">
        <w:t>entre</w:t>
      </w:r>
      <w:r>
        <w:t>coupée</w:t>
      </w:r>
      <w:r w:rsidRPr="00192B09">
        <w:t xml:space="preserve"> </w:t>
      </w:r>
      <w:r>
        <w:t>de</w:t>
      </w:r>
      <w:r w:rsidRPr="00192B09">
        <w:t xml:space="preserve"> tests physiologiques.</w:t>
      </w:r>
      <w:r w:rsidR="00792A88">
        <w:t xml:space="preserve"> Les séquences de 55min d’activité physique étaient entrecoupées de 20-25 min de repos. Au total, les SP réalisaient 6h de travail au total le premier jour, 10h le deuxième et le troisième jour.</w:t>
      </w:r>
      <w:r w:rsidRPr="00192B09">
        <w:t xml:space="preserve"> </w:t>
      </w:r>
      <w:r>
        <w:t>Il était</w:t>
      </w:r>
      <w:r w:rsidRPr="00192B09">
        <w:t xml:space="preserve"> demandé aux participants de noter leur effort perçu et leur sensation thermique après chaque </w:t>
      </w:r>
      <w:r>
        <w:t>exercice</w:t>
      </w:r>
      <w:r w:rsidRPr="00192B09">
        <w:t xml:space="preserve">. </w:t>
      </w:r>
      <w:r w:rsidR="00792A88">
        <w:t xml:space="preserve">La nuit, la température était maintenue à 18°C pour le groupe CON et  23°C pour le groupe HOT. </w:t>
      </w:r>
      <w:r w:rsidRPr="00192B09">
        <w:t>La fréquence cardiaque, la température centrale (Tc) et la température de la peau (</w:t>
      </w:r>
      <w:proofErr w:type="spellStart"/>
      <w:r w:rsidRPr="00192B09">
        <w:t>Tsk</w:t>
      </w:r>
      <w:proofErr w:type="spellEnd"/>
      <w:r w:rsidRPr="00192B09">
        <w:t xml:space="preserve">) ont été enregistrées en continu tout au long de la simulation. Les liquides ont été consommés ad libitum. Le volume d'urine a été mesuré tout au long de l'étude, et la densité </w:t>
      </w:r>
      <w:r>
        <w:t>urinaire</w:t>
      </w:r>
      <w:r w:rsidRPr="00192B09">
        <w:t xml:space="preserve"> (USG) a</w:t>
      </w:r>
      <w:r>
        <w:t xml:space="preserve"> été</w:t>
      </w:r>
      <w:r w:rsidRPr="00192B09">
        <w:t xml:space="preserve"> analysée, pour estimer l'hydratation. Toute consommation alimentaire et </w:t>
      </w:r>
      <w:r>
        <w:t>liquide a été enregistrée.</w:t>
      </w:r>
    </w:p>
    <w:p w:rsidR="00792A88" w:rsidRPr="00792A88" w:rsidRDefault="00792A88" w:rsidP="00643D67">
      <w:pPr>
        <w:jc w:val="both"/>
        <w:rPr>
          <w:u w:val="single"/>
        </w:rPr>
      </w:pPr>
      <w:r w:rsidRPr="00792A88">
        <w:rPr>
          <w:u w:val="single"/>
        </w:rPr>
        <w:t>Résultats :</w:t>
      </w:r>
    </w:p>
    <w:p w:rsidR="00D84E45" w:rsidRDefault="00192B09" w:rsidP="00643D67">
      <w:pPr>
        <w:jc w:val="both"/>
      </w:pPr>
      <w:r w:rsidRPr="00192B09">
        <w:t xml:space="preserve">Il n'y avait aucune différence dans la production de travail entre les </w:t>
      </w:r>
      <w:r w:rsidR="00792A88">
        <w:t>2 ambiances</w:t>
      </w:r>
      <w:r w:rsidRPr="00192B09">
        <w:t xml:space="preserve">. Cependant, on </w:t>
      </w:r>
      <w:proofErr w:type="gramStart"/>
      <w:r w:rsidRPr="00192B09">
        <w:t>a</w:t>
      </w:r>
      <w:proofErr w:type="gramEnd"/>
      <w:r w:rsidRPr="00192B09">
        <w:t xml:space="preserve"> </w:t>
      </w:r>
      <w:r w:rsidR="00D84E45">
        <w:t>des</w:t>
      </w:r>
      <w:r w:rsidRPr="00192B09">
        <w:t xml:space="preserve"> variation</w:t>
      </w:r>
      <w:r w:rsidR="00D84E45">
        <w:t>s</w:t>
      </w:r>
      <w:r w:rsidRPr="00192B09">
        <w:t xml:space="preserve"> significative</w:t>
      </w:r>
      <w:r w:rsidR="00D84E45">
        <w:t>s</w:t>
      </w:r>
      <w:r w:rsidRPr="00192B09">
        <w:t xml:space="preserve"> des </w:t>
      </w:r>
      <w:r w:rsidR="00D84E45">
        <w:t>performances étaient observées</w:t>
      </w:r>
      <w:r w:rsidRPr="00192B09">
        <w:t xml:space="preserve"> entre les individus. </w:t>
      </w:r>
      <w:r w:rsidR="00792A88">
        <w:t>L</w:t>
      </w:r>
      <w:r w:rsidRPr="00192B09">
        <w:t xml:space="preserve">es mesures du stress thermique </w:t>
      </w:r>
      <w:r w:rsidR="00792A88">
        <w:t>étaient plus</w:t>
      </w:r>
      <w:r w:rsidRPr="00192B09">
        <w:t xml:space="preserve"> élevées dans </w:t>
      </w:r>
      <w:r w:rsidR="00792A88">
        <w:t>le groupe HOT</w:t>
      </w:r>
      <w:r w:rsidRPr="00192B09">
        <w:t xml:space="preserve">, la </w:t>
      </w:r>
      <w:r w:rsidR="00792A88">
        <w:t>Tc</w:t>
      </w:r>
      <w:r w:rsidRPr="00192B09">
        <w:t xml:space="preserve"> et la </w:t>
      </w:r>
      <w:proofErr w:type="spellStart"/>
      <w:r w:rsidR="00792A88">
        <w:t>Tsk</w:t>
      </w:r>
      <w:proofErr w:type="spellEnd"/>
      <w:r w:rsidRPr="00192B09">
        <w:t xml:space="preserve"> attei</w:t>
      </w:r>
      <w:r w:rsidR="00792A88">
        <w:t>gnant, en moyenne, 0,24 ± 0,08 °</w:t>
      </w:r>
      <w:r w:rsidRPr="00192B09">
        <w:t xml:space="preserve">C et 2,81 ± 0,20 °C </w:t>
      </w:r>
      <w:r w:rsidR="00792A88">
        <w:t xml:space="preserve">de </w:t>
      </w:r>
      <w:r w:rsidRPr="00192B09">
        <w:t>plus que le groupe CON. Les participants</w:t>
      </w:r>
      <w:r w:rsidR="00792A88">
        <w:t xml:space="preserve"> exposés à la chaleur</w:t>
      </w:r>
      <w:r w:rsidRPr="00192B09">
        <w:t xml:space="preserve"> ont doublé leur consommation de liquide, ce qui </w:t>
      </w:r>
      <w:r w:rsidR="00792A88">
        <w:t>conduisait à une</w:t>
      </w:r>
      <w:r w:rsidRPr="00192B09">
        <w:t xml:space="preserve"> USG significativement inférieures</w:t>
      </w:r>
      <w:r w:rsidR="00792A88">
        <w:t xml:space="preserve"> dans ce groupe</w:t>
      </w:r>
      <w:r w:rsidRPr="00192B09">
        <w:t xml:space="preserve">. La fréquence cardiaque était comparable entre les </w:t>
      </w:r>
      <w:r w:rsidR="00792A88">
        <w:t>groupes</w:t>
      </w:r>
      <w:r w:rsidRPr="00192B09">
        <w:t xml:space="preserve"> à presque tous les points de </w:t>
      </w:r>
      <w:r w:rsidR="00792A88">
        <w:t>mesure</w:t>
      </w:r>
      <w:r w:rsidRPr="00192B09">
        <w:t>, mais la fréquence cardia</w:t>
      </w:r>
      <w:r w:rsidR="00792A88">
        <w:t>que maximale atteinte à chaque exercice</w:t>
      </w:r>
      <w:r w:rsidRPr="00192B09">
        <w:t xml:space="preserve"> était de 7 ± 3% plus élevée dans </w:t>
      </w:r>
      <w:r w:rsidR="00D84E45">
        <w:t>le groupe</w:t>
      </w:r>
      <w:r w:rsidRPr="00192B09">
        <w:t xml:space="preserve"> CON. De même, le</w:t>
      </w:r>
      <w:r w:rsidR="00D84E45">
        <w:t xml:space="preserve"> score d’effort</w:t>
      </w:r>
      <w:r w:rsidRPr="00192B09">
        <w:t xml:space="preserve"> </w:t>
      </w:r>
      <w:r w:rsidR="00D84E45">
        <w:t>(</w:t>
      </w:r>
      <w:r w:rsidRPr="00192B09">
        <w:t>RPE</w:t>
      </w:r>
      <w:r w:rsidR="00D84E45">
        <w:t>)</w:t>
      </w:r>
      <w:r w:rsidRPr="00192B09">
        <w:t xml:space="preserve"> était légèrement</w:t>
      </w:r>
      <w:r w:rsidR="00D84E45">
        <w:t xml:space="preserve"> plus</w:t>
      </w:r>
      <w:r w:rsidRPr="00192B09">
        <w:t xml:space="preserve"> élevé dans le </w:t>
      </w:r>
      <w:r w:rsidR="00D84E45">
        <w:t>groupe</w:t>
      </w:r>
      <w:r w:rsidRPr="00192B09">
        <w:t xml:space="preserve"> CON pour la plupart des tâches. </w:t>
      </w:r>
    </w:p>
    <w:p w:rsidR="00D84E45" w:rsidRPr="00D84E45" w:rsidRDefault="00D84E45" w:rsidP="00643D67">
      <w:pPr>
        <w:jc w:val="both"/>
        <w:rPr>
          <w:u w:val="single"/>
        </w:rPr>
      </w:pPr>
      <w:r w:rsidRPr="00D84E45">
        <w:rPr>
          <w:u w:val="single"/>
        </w:rPr>
        <w:t>Discussion :</w:t>
      </w:r>
    </w:p>
    <w:p w:rsidR="00D84E45" w:rsidRDefault="00D84E45" w:rsidP="00643D67">
      <w:pPr>
        <w:jc w:val="both"/>
      </w:pPr>
      <w:r>
        <w:t>On peut noter la faible significativité clinique de l’augmentation de Tc dans le groupe HOT démontrant la capacité des SP à s’adapter à des températures élevées pendant plusieurs jours.</w:t>
      </w:r>
    </w:p>
    <w:p w:rsidR="00D84E45" w:rsidRDefault="00D84E45" w:rsidP="00643D67">
      <w:pPr>
        <w:jc w:val="both"/>
      </w:pPr>
      <w:r>
        <w:t xml:space="preserve">Les SP ont démontré une capacité d’adaptation leur permettant de maintenir le niveau d’effort physique nécessaire pour maintenir une performance comparable au cours des exercices </w:t>
      </w:r>
      <w:r w:rsidRPr="00192B09">
        <w:t xml:space="preserve">entre les conditions CON et HOT. Il est probable que l'augmentation </w:t>
      </w:r>
      <w:r>
        <w:t>spontanée de l’hydratation</w:t>
      </w:r>
      <w:r w:rsidRPr="00192B09">
        <w:t>, de concert avec des repos fréquents et la rotation des tâches, a aidé à la régulation des réponses physiologiques.</w:t>
      </w:r>
      <w:r>
        <w:t xml:space="preserve"> En d’autres termes le SP s’adapte avant même que </w:t>
      </w:r>
      <w:proofErr w:type="gramStart"/>
      <w:r>
        <w:t xml:space="preserve">les conditions </w:t>
      </w:r>
      <w:r w:rsidR="0042267D">
        <w:t>ambiantes influent</w:t>
      </w:r>
      <w:proofErr w:type="gramEnd"/>
      <w:r w:rsidR="0042267D">
        <w:t xml:space="preserve"> sur ses capacités. La diminution inattendue de la fréquence cardiaque maximale à l’effort dans le groupe HOT laisse supposer une a</w:t>
      </w:r>
      <w:r>
        <w:t xml:space="preserve">daptation en diminuant </w:t>
      </w:r>
      <w:r w:rsidR="0042267D">
        <w:t>légèrement</w:t>
      </w:r>
      <w:r>
        <w:t xml:space="preserve"> son effort pour s’économiser.</w:t>
      </w:r>
    </w:p>
    <w:p w:rsidR="000842D0" w:rsidRPr="00192B09" w:rsidRDefault="000842D0" w:rsidP="00643D67">
      <w:pPr>
        <w:jc w:val="both"/>
      </w:pPr>
    </w:p>
    <w:p w:rsidR="000842D0" w:rsidRPr="00192B09" w:rsidRDefault="000842D0">
      <w:r w:rsidRPr="00192B09">
        <w:br w:type="page"/>
      </w:r>
    </w:p>
    <w:p w:rsidR="000842D0" w:rsidRDefault="00C658E8" w:rsidP="004E0318">
      <w:pPr>
        <w:pStyle w:val="Titre2"/>
        <w:numPr>
          <w:ilvl w:val="0"/>
          <w:numId w:val="18"/>
        </w:numPr>
        <w:rPr>
          <w:lang w:val="en-US"/>
        </w:rPr>
      </w:pPr>
      <w:bookmarkStart w:id="41" w:name="_Toc491027463"/>
      <w:r w:rsidRPr="00C658E8">
        <w:rPr>
          <w:lang w:val="en-US"/>
        </w:rPr>
        <w:t>Blood pressure and heart rate responses in volunteer</w:t>
      </w:r>
      <w:r>
        <w:rPr>
          <w:lang w:val="en-US"/>
        </w:rPr>
        <w:t xml:space="preserve"> </w:t>
      </w:r>
      <w:r w:rsidRPr="00C658E8">
        <w:rPr>
          <w:lang w:val="en-US"/>
        </w:rPr>
        <w:t>firefighters while wearing personal protective equipment</w:t>
      </w:r>
      <w:r w:rsidR="004E0318">
        <w:rPr>
          <w:lang w:val="en-US"/>
        </w:rPr>
        <w:t xml:space="preserve"> – </w:t>
      </w:r>
      <w:proofErr w:type="spellStart"/>
      <w:r w:rsidR="004E0318">
        <w:rPr>
          <w:lang w:val="en-US"/>
        </w:rPr>
        <w:t>Feairheller</w:t>
      </w:r>
      <w:proofErr w:type="spellEnd"/>
      <w:r w:rsidR="004E0318">
        <w:rPr>
          <w:lang w:val="en-US"/>
        </w:rPr>
        <w:t xml:space="preserve"> – Blood Pressure Monitoring 2015</w:t>
      </w:r>
      <w:bookmarkEnd w:id="41"/>
    </w:p>
    <w:p w:rsidR="004E0318" w:rsidRPr="000C0FEC" w:rsidRDefault="00182464" w:rsidP="00C658E8">
      <w:pPr>
        <w:jc w:val="both"/>
      </w:pPr>
      <w:r>
        <w:fldChar w:fldCharType="begin"/>
      </w:r>
      <w:r>
        <w:instrText xml:space="preserve"> ADDIN ZOTERO_ITEM CSL_CITATION {"citationID":"xXwafObe","properties":{"formattedCitation":"(Feairheller 2015)","plainCitation":"(Feairheller 2015)","noteIndex":0},"citationItems":[{"id":222,"uris":["http://zotero.org/users/4687044/items/LGWALT2R"],"uri":["http://zotero.org/users/4687044/items/LGWALT2R"],"itemData":{"id":222,"type":"article-journal","title":"Blood pressure and heart rate responses in volunteer firefighters while wearing personal protective equipment","container-title":"Blood Press Monit","page":"194-8","volume":"20","issue":"4","archive_location":"25856421","abstract":"Hypertension, cardiovascular disease, and obesity are global health problems and are a large concern for firefighters. The leading cause of death among firefighters is cardiac-related; hence, it is important to understand how firefighter personal protective equipment (PPE) affects cardiovascular responses to different activities. Volunteer firefighters represent 70% of all firefighters and are an understudied population. To the best of our knowledge, this is the first study to report blood pressure (BP) responses in volunteer firefighters.|Thirty-six male, nonsmoking volunteer firefighters (27.8±9.7 years) underwent two maximal treadmill tests within 2 weeks, one in regular gym clothes and one in PPE. We found that while wearing PPE, which weighs 54.2±3.5 lbs, BP responses are exaggerated during work and in recovery. Systolic BP and heart rate were significantly (P&lt;0.05) higher at each submaximal stage and during active recovery of the PPE test compared with the regular clothing test (15-23 mmHg and 20-34 bpm higher, respectively). Test time and VO2 max were lower in the PPE test (P&lt;0.05).|BP responses are exaggerated while wearing full fire protective gear and remain elevated during recovery. Awareness of how firefighting activities affect BP is important; so future studies should examine how the BP increase relates to resting BP levels, to PPE weight, and to the thermal effects of the PPE.","DOI":"10.1097/MBP.0000000000000120","ISSN":"1473-5725","shortTitle":"Blood pressure and heart rate responses in volunteer firefighters while wearing personal protective equipment","language":"eng","author":[{"family":"Feairheller","given":"D. L."}],"issued":{"date-parts":[["2015",8]]}}}],"schema":"https://github.com/citation-style-language/schema/raw/master/csl-citation.json"} </w:instrText>
      </w:r>
      <w:r>
        <w:fldChar w:fldCharType="separate"/>
      </w:r>
      <w:r w:rsidRPr="00182464">
        <w:rPr>
          <w:rFonts w:ascii="Calibri" w:hAnsi="Calibri" w:cs="Calibri"/>
        </w:rPr>
        <w:t>(</w:t>
      </w:r>
      <w:proofErr w:type="spellStart"/>
      <w:r w:rsidRPr="00182464">
        <w:rPr>
          <w:rFonts w:ascii="Calibri" w:hAnsi="Calibri" w:cs="Calibri"/>
        </w:rPr>
        <w:t>Feairheller</w:t>
      </w:r>
      <w:proofErr w:type="spellEnd"/>
      <w:r w:rsidRPr="00182464">
        <w:rPr>
          <w:rFonts w:ascii="Calibri" w:hAnsi="Calibri" w:cs="Calibri"/>
        </w:rPr>
        <w:t xml:space="preserve"> 2015)</w:t>
      </w:r>
      <w:r>
        <w:fldChar w:fldCharType="end"/>
      </w:r>
    </w:p>
    <w:p w:rsidR="00F322A1" w:rsidRDefault="004E0318" w:rsidP="004E0318">
      <w:pPr>
        <w:jc w:val="both"/>
      </w:pPr>
      <w:r w:rsidRPr="004E0318">
        <w:t xml:space="preserve">L'hypertension artérielle, les maladies cardiovasculaires et l'obésité sont des problèmes de santé à l'échelle mondiale et préoccupent grandement les pompiers. La principale cause de décès chez les pompiers est </w:t>
      </w:r>
      <w:r>
        <w:t>ca</w:t>
      </w:r>
      <w:r w:rsidR="00182464">
        <w:t xml:space="preserve">rdiovasculaire </w:t>
      </w:r>
      <w:r w:rsidR="00182464">
        <w:fldChar w:fldCharType="begin"/>
      </w:r>
      <w:r w:rsidR="00182464">
        <w:instrText xml:space="preserve"> ADDIN ZOTERO_ITEM CSL_CITATION {"citationID":"WfsJoXKS","properties":{"formattedCitation":"(Yang et al. 2013; Kahn, Woods, et Rae 2015)","plainCitation":"(Yang et al. 2013; Kahn, Woods, et Rae 2015)","noteIndex":0},"citationItems":[{"id":468,"uris":["http://zotero.org/users/4687044/items/EHMVUCQ3"],"uri":["http://zotero.org/users/4687044/items/EHMVUCQ3"],"itemData":{"id":468,"type":"article-journal","title":"Sudden cardiac death among firefighters ≤45 years of age in the United States","container-title":"Am J Cardiol","page":"1962-7","volume":"112","issue":"12","archive_location":"24079519","abstract":"Sudden cardiac death (SCD) is the leading cause of death in firefighters. Although on-duty SCD usually occurs in older victims almost exclusively because of coronary heart disease, no studies have examined causation across the career span. In the present retrospective case-control study, cases of SCD in young (aged ≤45 years) firefighters from the National Institute for Occupational Safety and Health fatality investigations (n = 87) were compared with 2 age- and gender-matched control groups: occupationally active firefighters (n = 915) and noncardiac traumatic firefighter fatalities (n = 56). Of the SCD cases, 63% were obese and 67% had a coronary heart disease-related cause of death. The SCD victims had much heavier hearts (522 ± 102 g) than noncardiac fatality controls (400 ± 91 g, p &lt;0.001). Cardiomegaly (heart weight &gt;450 g) was found in 66% of the SCD victims and conveyed a fivefold increase (95% confidence interval [CI] 1.93 to 12.4) in SCD risk. Furthermore, hypertension, including cases with left ventricular hypertrophy, increased SCD risk by 12-fold (95% CI 6.23 to 22.3) after multivariate adjustment. A history of cardiovascular disease and smoking were also independently associated with elevated SCD risk (odds ratio 6.89, 95% CI 2.87 to 16.5; and odds ratio 3.53, 95% CI 1.87 to 6.65, respectively). In conclusion, SCD in young firefighters is primarily related to preventable lifestyle factors. Obesity entry standards, smoking bans, and improved screening and/or wellness program are potential strategies to reduce SCD in younger firefighters.","DOI":"10.1016/j.amjcard.2013.08.029","ISSN":"1879-1913","shortTitle":"Sudden cardiac death among firefighters ≤45 years of age in the United States","language":"eng","author":[{"family":"Yang","given":"J."},{"family":"Teehan","given":"D."},{"family":"Farioli","given":"A."},{"family":"Baur","given":"D. M."},{"family":"Smith","given":"D."},{"family":"Kales","given":"S. N."}],"issued":{"date-parts":[["2013",12]]}}},{"id":299,"uris":["http://zotero.org/users/4687044/items/B7FZCTFU"],"uri":["http://zotero.org/users/4687044/items/B7FZCTFU"],"itemData":{"id":299,"type":"article-journal","title":"Line of duty firefighter fatalities: an evolving trend over time","container-title":"J Burn Care Res","page":"218-24","volume":"36","issue":"1","archive_location":"25055007","abstract":"Between 1990 and 2012, 2775 firefighters were killed in the line of duty. Myocardial infarction (MI) was responsible for approximately 40% of these mortalities, followed by mechanical trauma, asphyxiation, and burns. Protective gear, safety awareness, medical care, and the age of the workforce have evolved since 1990, possibly affecting the nature of mortality during this 22-year time period. The purpose of this study is to determine whether the causes of firefighter mortality have changed over time to allow a targeted focus in prevention efforts. The U.S. Fire Administration fatality database was queried for all-cause on-duty mortality between 1990 to 2000 and 2002 to 2012. The year 2001 was excluded due to inability to eliminate the 347 deaths that occurred on September 11. Data collected included age range at the time of fatality (exact age not included in report), type of duty (on-scene fire, responding, training, and returning), incident type (structure fire, motor vehicle crash, etc), and nature of fatality (MI, trauma, asphyxiation, cerebrovascular accident [CVA], and burns). Data were compared between the two time periods with a χ test. Between 1990 and 2000, 1140 firefighters sustained a fatal injury while on duty, and 1174 were killed during 2002 to 2012. MI has increased from 43% to 46.5% of deaths (P = .012) between the 2 decades. CVA has increased from 1.6% to 3.7% of deaths (P = .002). Asphyxiation has decreased from 12.1% to 7.9% (P = .003) and burns have decreased from 7.7% to 3.9% (P = .0004). Electrocution is down from 1.8% to 0.5% (P = .004). Death from trauma was unchanged (27.8 to 29.6%, P = .12). The percentage of fatalities of firefighters over age 40 years has increased from 52% to 65% (P = .0001). Fatality by sex was constant at 3% female. Fatalities during training have increased from 7.3% to 11.2% of deaths (P = .00001). The nature of firefighter mortality has evolved over time. In the current decade, line-of-duty mortality is more likely to occur during training. Mortality from burns, asphyxiation, and electrocution has decreased; but death from MI and CVA has increased, particularly in older firefighters. Outreach and education should be targeted toward vehicle safety, welfare during training, and cardiovascular disease prevention in the firefighter population.","DOI":"10.1097/BCR.0000000000000104","ISSN":"1559-0488","shortTitle":"Line of duty firefighter fatalities: an evolving trend over time","language":"eng","author":[{"family":"Kahn","given":"S. A."},{"family":"Woods","given":"J."},{"family":"Rae","given":"L."}],"issued":{"date-parts":[["2015",2]]}}}],"schema":"https://github.com/citation-style-language/schema/raw/master/csl-citation.json"} </w:instrText>
      </w:r>
      <w:r w:rsidR="00182464">
        <w:fldChar w:fldCharType="separate"/>
      </w:r>
      <w:r w:rsidR="00182464" w:rsidRPr="00182464">
        <w:rPr>
          <w:rFonts w:ascii="Calibri" w:hAnsi="Calibri" w:cs="Calibri"/>
        </w:rPr>
        <w:t xml:space="preserve">(Yang et al. 2013; Kahn, </w:t>
      </w:r>
      <w:proofErr w:type="spellStart"/>
      <w:r w:rsidR="00182464" w:rsidRPr="00182464">
        <w:rPr>
          <w:rFonts w:ascii="Calibri" w:hAnsi="Calibri" w:cs="Calibri"/>
        </w:rPr>
        <w:t>Woods</w:t>
      </w:r>
      <w:proofErr w:type="spellEnd"/>
      <w:r w:rsidR="00182464" w:rsidRPr="00182464">
        <w:rPr>
          <w:rFonts w:ascii="Calibri" w:hAnsi="Calibri" w:cs="Calibri"/>
        </w:rPr>
        <w:t>, et Rae 2015)</w:t>
      </w:r>
      <w:r w:rsidR="00182464">
        <w:fldChar w:fldCharType="end"/>
      </w:r>
      <w:r w:rsidR="00F322A1">
        <w:t>. L’ARI provoque une contrainte cardiovasculaire supplémentaire.</w:t>
      </w:r>
      <w:r w:rsidRPr="004E0318">
        <w:t xml:space="preserve"> Par conséquent, il est important de</w:t>
      </w:r>
      <w:r>
        <w:t xml:space="preserve"> comprendre comment les EPI</w:t>
      </w:r>
      <w:r w:rsidRPr="004E0318">
        <w:t xml:space="preserve"> affecte</w:t>
      </w:r>
      <w:r w:rsidR="00F322A1">
        <w:t>nt</w:t>
      </w:r>
      <w:r w:rsidRPr="004E0318">
        <w:t xml:space="preserve"> les réponses cardiovasculaires à différentes activités. Les pompiers volontaires représentent 70% </w:t>
      </w:r>
      <w:r w:rsidR="00F322A1">
        <w:t>des</w:t>
      </w:r>
      <w:r w:rsidRPr="004E0318">
        <w:t xml:space="preserve"> pompiers</w:t>
      </w:r>
      <w:r w:rsidR="00F322A1">
        <w:t xml:space="preserve"> US</w:t>
      </w:r>
      <w:r w:rsidRPr="004E0318">
        <w:t xml:space="preserve"> et sont une population peu étudiée. </w:t>
      </w:r>
      <w:r w:rsidR="00F322A1">
        <w:t>I</w:t>
      </w:r>
      <w:r w:rsidRPr="004E0318">
        <w:t xml:space="preserve">l s'agit de la première étude à </w:t>
      </w:r>
      <w:proofErr w:type="spellStart"/>
      <w:r w:rsidR="00F322A1">
        <w:t>monitorer</w:t>
      </w:r>
      <w:proofErr w:type="spellEnd"/>
      <w:r w:rsidRPr="004E0318">
        <w:t xml:space="preserve"> la pression artérielle (PA) chez les pompiers volontaires. </w:t>
      </w:r>
    </w:p>
    <w:p w:rsidR="00F322A1" w:rsidRDefault="004E0318" w:rsidP="004E0318">
      <w:pPr>
        <w:jc w:val="both"/>
      </w:pPr>
      <w:r w:rsidRPr="004E0318">
        <w:t>Trente-six pompiers volontaires mascu</w:t>
      </w:r>
      <w:r w:rsidR="00F322A1">
        <w:t>lins et non-fumeurs (27,8 ± 9,7</w:t>
      </w:r>
      <w:r w:rsidRPr="004E0318">
        <w:t>ans</w:t>
      </w:r>
      <w:r w:rsidR="00F322A1">
        <w:t xml:space="preserve"> ; BMI 30.8 </w:t>
      </w:r>
      <w:r w:rsidR="00F322A1">
        <w:rPr>
          <w:rFonts w:cstheme="minorHAnsi"/>
        </w:rPr>
        <w:t>±</w:t>
      </w:r>
      <w:r w:rsidR="00F322A1">
        <w:t xml:space="preserve"> 6.3</w:t>
      </w:r>
      <w:r w:rsidRPr="004E0318">
        <w:t xml:space="preserve">) ont subi deux tests </w:t>
      </w:r>
      <w:r w:rsidR="00F322A1">
        <w:t xml:space="preserve">d’effort </w:t>
      </w:r>
      <w:r w:rsidRPr="004E0318">
        <w:t>maxima</w:t>
      </w:r>
      <w:r w:rsidR="00F322A1">
        <w:t>l sur</w:t>
      </w:r>
      <w:r w:rsidRPr="004E0318">
        <w:t xml:space="preserve"> tapis roulant </w:t>
      </w:r>
      <w:r w:rsidR="00F322A1">
        <w:t>en</w:t>
      </w:r>
      <w:r w:rsidRPr="004E0318">
        <w:t xml:space="preserve"> les 2 semaines, un </w:t>
      </w:r>
      <w:r w:rsidR="00F322A1">
        <w:t>revêtu des</w:t>
      </w:r>
      <w:r w:rsidRPr="004E0318">
        <w:t xml:space="preserve"> vêtements </w:t>
      </w:r>
      <w:r w:rsidR="00F322A1">
        <w:t>de sport habituels et l’autre</w:t>
      </w:r>
      <w:r w:rsidRPr="004E0318">
        <w:t xml:space="preserve"> </w:t>
      </w:r>
      <w:r w:rsidR="00CE59AB">
        <w:t>de</w:t>
      </w:r>
      <w:r w:rsidRPr="004E0318">
        <w:t>s EPI</w:t>
      </w:r>
      <w:r w:rsidR="00CE59AB">
        <w:t xml:space="preserve"> + ARI</w:t>
      </w:r>
      <w:r w:rsidRPr="004E0318">
        <w:t xml:space="preserve">. </w:t>
      </w:r>
    </w:p>
    <w:p w:rsidR="00F322A1" w:rsidRPr="00F322A1" w:rsidRDefault="00F322A1" w:rsidP="004E0318">
      <w:pPr>
        <w:jc w:val="both"/>
        <w:rPr>
          <w:u w:val="single"/>
        </w:rPr>
      </w:pPr>
      <w:r w:rsidRPr="00F322A1">
        <w:rPr>
          <w:u w:val="single"/>
        </w:rPr>
        <w:t>Résultats :</w:t>
      </w:r>
    </w:p>
    <w:p w:rsidR="00F322A1" w:rsidRDefault="00F322A1" w:rsidP="004E0318">
      <w:pPr>
        <w:jc w:val="both"/>
      </w:pPr>
      <w:r>
        <w:t>VO2max moyen 37.7ml/kg/min (Norme NFPA &gt; 42)</w:t>
      </w:r>
    </w:p>
    <w:p w:rsidR="004E0318" w:rsidRPr="004E0318" w:rsidRDefault="00F322A1" w:rsidP="004E0318">
      <w:pPr>
        <w:jc w:val="both"/>
      </w:pPr>
      <w:r>
        <w:t>Lors du port</w:t>
      </w:r>
      <w:r w:rsidR="004E0318" w:rsidRPr="004E0318">
        <w:t xml:space="preserve"> </w:t>
      </w:r>
      <w:r>
        <w:t>d’un EPI</w:t>
      </w:r>
      <w:r w:rsidR="004E0318" w:rsidRPr="004E0318">
        <w:t xml:space="preserve"> qui pèse </w:t>
      </w:r>
      <w:r>
        <w:t>24.5kg</w:t>
      </w:r>
      <w:r w:rsidR="004E0318" w:rsidRPr="004E0318">
        <w:t xml:space="preserve">, les réponses </w:t>
      </w:r>
      <w:r>
        <w:t>de la PA</w:t>
      </w:r>
      <w:r w:rsidR="004E0318" w:rsidRPr="004E0318">
        <w:t xml:space="preserve"> sont exagérées pendant le travail et </w:t>
      </w:r>
      <w:r>
        <w:t>lors de la</w:t>
      </w:r>
      <w:r w:rsidR="004E0318" w:rsidRPr="004E0318">
        <w:t xml:space="preserve"> récupération. La </w:t>
      </w:r>
      <w:r>
        <w:t>PA</w:t>
      </w:r>
      <w:r w:rsidR="004E0318" w:rsidRPr="004E0318">
        <w:t xml:space="preserve"> systolique et la fréquence cardiaque étaient significativement plus élevées (P &lt;0,05) à chaque stade et pendant la récupération active du test </w:t>
      </w:r>
      <w:r w:rsidR="00CE59AB">
        <w:t>EPI</w:t>
      </w:r>
      <w:r w:rsidR="004E0318" w:rsidRPr="004E0318">
        <w:t xml:space="preserve"> par rapport au test de tenue </w:t>
      </w:r>
      <w:r w:rsidR="00CE59AB">
        <w:t>sport</w:t>
      </w:r>
      <w:r w:rsidR="004E0318" w:rsidRPr="004E0318">
        <w:t xml:space="preserve"> (</w:t>
      </w:r>
      <w:r w:rsidR="00CE59AB">
        <w:t>+15 à 23</w:t>
      </w:r>
      <w:r w:rsidR="004E0318" w:rsidRPr="004E0318">
        <w:t xml:space="preserve">mmHg et </w:t>
      </w:r>
      <w:r w:rsidR="00CE59AB">
        <w:t>+</w:t>
      </w:r>
      <w:r w:rsidR="004E0318" w:rsidRPr="004E0318">
        <w:t>20</w:t>
      </w:r>
      <w:r w:rsidR="00CE59AB">
        <w:t xml:space="preserve"> à 34</w:t>
      </w:r>
      <w:r w:rsidR="004E0318" w:rsidRPr="004E0318">
        <w:t>bpm</w:t>
      </w:r>
      <w:r w:rsidR="00CE59AB">
        <w:t xml:space="preserve">, respectivement). La durée du </w:t>
      </w:r>
      <w:r w:rsidR="004E0318" w:rsidRPr="004E0318">
        <w:t xml:space="preserve">test et le VO2 max </w:t>
      </w:r>
      <w:r w:rsidR="00CE59AB">
        <w:t>étaient</w:t>
      </w:r>
      <w:r w:rsidR="004E0318" w:rsidRPr="004E0318">
        <w:t xml:space="preserve"> inférieurs dans </w:t>
      </w:r>
      <w:r w:rsidR="00CE59AB">
        <w:t>le groupe EPI</w:t>
      </w:r>
      <w:r w:rsidR="004E0318" w:rsidRPr="004E0318">
        <w:t xml:space="preserve"> (</w:t>
      </w:r>
      <w:r w:rsidR="00CE59AB">
        <w:t>24.2 vs 37.8 ml/kg/min, p</w:t>
      </w:r>
      <w:r w:rsidR="004E0318" w:rsidRPr="004E0318">
        <w:t xml:space="preserve"> &lt;0,05).</w:t>
      </w:r>
    </w:p>
    <w:p w:rsidR="00CE59AB" w:rsidRPr="00CE59AB" w:rsidRDefault="00CE59AB" w:rsidP="004E0318">
      <w:pPr>
        <w:jc w:val="both"/>
        <w:rPr>
          <w:u w:val="single"/>
        </w:rPr>
      </w:pPr>
      <w:r w:rsidRPr="00CE59AB">
        <w:rPr>
          <w:u w:val="single"/>
        </w:rPr>
        <w:t>Discussion :</w:t>
      </w:r>
    </w:p>
    <w:p w:rsidR="004E0318" w:rsidRPr="004E0318" w:rsidRDefault="004E0318" w:rsidP="00643D67">
      <w:pPr>
        <w:jc w:val="both"/>
      </w:pPr>
      <w:r w:rsidRPr="004E0318">
        <w:t xml:space="preserve">Les réponses de </w:t>
      </w:r>
      <w:r w:rsidR="00CE59AB">
        <w:t>la PA à l’effort lors du port de l’EPI</w:t>
      </w:r>
      <w:r w:rsidRPr="004E0318">
        <w:t xml:space="preserve"> sont exagérées</w:t>
      </w:r>
      <w:r w:rsidR="00CE59AB">
        <w:t xml:space="preserve"> au moment de </w:t>
      </w:r>
      <w:r w:rsidRPr="004E0318">
        <w:t xml:space="preserve">et restent élevées lors de la récupération. La prise de conscience de la façon dont les activités de lutte contre les incendies affectent </w:t>
      </w:r>
      <w:r w:rsidR="00CE59AB">
        <w:t>la PA</w:t>
      </w:r>
      <w:r w:rsidRPr="004E0318">
        <w:t xml:space="preserve"> est</w:t>
      </w:r>
      <w:r w:rsidR="00F322A1">
        <w:t xml:space="preserve"> </w:t>
      </w:r>
      <w:r w:rsidR="00CE59AB">
        <w:t>importante. Il s’agissait ici de SPV sans comorbidité en dehors du surpoids. La baisse de la capacité cardiovasculaire et du temps d’effort toléré sont des données importantes pour les tâches opérationnelles.</w:t>
      </w:r>
    </w:p>
    <w:p w:rsidR="00C658E8" w:rsidRPr="004E0318" w:rsidRDefault="00C658E8" w:rsidP="00643D67">
      <w:pPr>
        <w:jc w:val="both"/>
      </w:pPr>
    </w:p>
    <w:p w:rsidR="00C658E8" w:rsidRPr="004E0318" w:rsidRDefault="00C658E8">
      <w:r w:rsidRPr="004E0318">
        <w:br w:type="page"/>
      </w:r>
    </w:p>
    <w:p w:rsidR="00C658E8" w:rsidRDefault="00C658E8" w:rsidP="000C0FEC">
      <w:pPr>
        <w:pStyle w:val="Titre2"/>
        <w:numPr>
          <w:ilvl w:val="0"/>
          <w:numId w:val="18"/>
        </w:numPr>
        <w:rPr>
          <w:lang w:val="en-US"/>
        </w:rPr>
      </w:pPr>
      <w:bookmarkStart w:id="42" w:name="_Toc491027464"/>
      <w:r w:rsidRPr="00C658E8">
        <w:rPr>
          <w:lang w:val="en-US"/>
        </w:rPr>
        <w:t>24-Hour Work Shifts, Sedentary Work, and Obesity</w:t>
      </w:r>
      <w:r>
        <w:rPr>
          <w:lang w:val="en-US"/>
        </w:rPr>
        <w:t xml:space="preserve"> </w:t>
      </w:r>
      <w:r w:rsidRPr="00C658E8">
        <w:rPr>
          <w:lang w:val="en-US"/>
        </w:rPr>
        <w:t>in Male Firefighters</w:t>
      </w:r>
      <w:r w:rsidR="000C0FEC">
        <w:rPr>
          <w:lang w:val="en-US"/>
        </w:rPr>
        <w:t xml:space="preserve"> – Choi – Am J </w:t>
      </w:r>
      <w:proofErr w:type="spellStart"/>
      <w:r w:rsidR="000C0FEC">
        <w:rPr>
          <w:lang w:val="en-US"/>
        </w:rPr>
        <w:t>Ind</w:t>
      </w:r>
      <w:proofErr w:type="spellEnd"/>
      <w:r w:rsidR="000C0FEC">
        <w:rPr>
          <w:lang w:val="en-US"/>
        </w:rPr>
        <w:t xml:space="preserve"> Med 2016</w:t>
      </w:r>
      <w:bookmarkEnd w:id="42"/>
    </w:p>
    <w:p w:rsidR="00C658E8" w:rsidRPr="00D34874" w:rsidRDefault="00182464" w:rsidP="00643D67">
      <w:pPr>
        <w:jc w:val="both"/>
      </w:pPr>
      <w:r>
        <w:fldChar w:fldCharType="begin"/>
      </w:r>
      <w:r>
        <w:instrText xml:space="preserve"> ADDIN ZOTERO_ITEM CSL_CITATION {"citationID":"rB7LDw2o","properties":{"formattedCitation":"(Choi et al. 2016)","plainCitation":"(Choi et al. 2016)","noteIndex":0},"citationItems":[{"id":160,"uris":["http://zotero.org/users/4687044/items/FJ8SYCL3"],"uri":["http://zotero.org/users/4687044/items/FJ8SYCL3"],"itemData":{"id":160,"type":"article-journal","title":"24-hour work shifts, sedentary work, and obesity in male firefighters","container-title":"Am J Ind Med","page":"486-500","volume":"59","issue":"6","archive_location":"26901392","abstract":"Little is known about the occupational risk factors for obesity in US firefighters.|308 male California firefighters, who participated in a work and obesity project, were chosen. Working conditions were measured with a firefighter-specific occupational health questionnaire. Adiposity was clinically assessed using body mass index (BMI), waist circumference (WC), and body fat percent.|In a multivariate analysis, the prevalence of obesity by all measures was significantly higher (PRs = 3.69-6.03, P &lt; 0.05) in the firefighters who reported seventeen to twenty-one shifts than those who reported eight to eleven shifts in the past month. Prolonged sedentary work was also a risk factor for obesity by BMI (PR = 4.18, P &lt; 0.05). Furthermore, there was a linear dose-response relationship of obesity by BMI and WC with the number of 24-hr shifts and sedentary work.|Many additional 24-hr shifts and prolonged sedentary work substantially increased the risk for obesity in male firefighters. Am. J. Ind. Med. 59:486-500, 2016. © 2016 Wiley Periodicals, Inc.","DOI":"10.1002/ajim.22572","ISSN":"1097-0274","shortTitle":"24-hour work shifts, sedentary work, and obesity in male firefighters","language":"eng","author":[{"family":"Choi","given":"B."},{"family":"Dobson","given":"M."},{"family":"Schnall","given":"P."},{"family":"Garcia-Rivas","given":"J."}],"issued":{"date-parts":[["2016",6]]}}}],"schema":"https://github.com/citation-style-language/schema/raw/master/csl-citation.json"} </w:instrText>
      </w:r>
      <w:r>
        <w:fldChar w:fldCharType="separate"/>
      </w:r>
      <w:r w:rsidRPr="00182464">
        <w:rPr>
          <w:rFonts w:ascii="Calibri" w:hAnsi="Calibri" w:cs="Calibri"/>
        </w:rPr>
        <w:t>(Choi et al. 2016)</w:t>
      </w:r>
      <w:r>
        <w:fldChar w:fldCharType="end"/>
      </w:r>
    </w:p>
    <w:p w:rsidR="000C0FEC" w:rsidRPr="000C0FEC" w:rsidRDefault="00DD5594" w:rsidP="000C0FEC">
      <w:pPr>
        <w:jc w:val="both"/>
      </w:pPr>
      <w:r w:rsidRPr="00DD5594">
        <w:t xml:space="preserve">L’obésité est un facteur de risqué de nombreuses maladies. </w:t>
      </w:r>
      <w:r>
        <w:t xml:space="preserve">Peu de données sont disponibles </w:t>
      </w:r>
      <w:r w:rsidR="000C0FEC" w:rsidRPr="000C0FEC">
        <w:t>sur les facteurs de risque</w:t>
      </w:r>
      <w:r>
        <w:t xml:space="preserve"> d’obésités liés à la profession de SP aux US.</w:t>
      </w:r>
    </w:p>
    <w:p w:rsidR="000C0FEC" w:rsidRPr="000C0FEC" w:rsidRDefault="000C0FEC" w:rsidP="000C0FEC">
      <w:pPr>
        <w:jc w:val="both"/>
      </w:pPr>
      <w:r>
        <w:t>3</w:t>
      </w:r>
      <w:r w:rsidRPr="000C0FEC">
        <w:t>08</w:t>
      </w:r>
      <w:r w:rsidR="00DD5594">
        <w:t xml:space="preserve"> SP</w:t>
      </w:r>
      <w:r w:rsidRPr="000C0FEC">
        <w:t xml:space="preserve"> hommes californiens, ont participé à </w:t>
      </w:r>
      <w:r w:rsidR="00DD5594">
        <w:t xml:space="preserve">cette étude. </w:t>
      </w:r>
      <w:r w:rsidRPr="000C0FEC">
        <w:t xml:space="preserve">Les conditions de travail ont été mesurées </w:t>
      </w:r>
      <w:r w:rsidR="00DD5594">
        <w:t>à l’aide d’</w:t>
      </w:r>
      <w:r w:rsidRPr="000C0FEC">
        <w:t xml:space="preserve">un questionnaire de santé au travail spécifique aux pompiers. L'adiposité a été évaluée cliniquement à l'aide de l'indice de masse corporelle (IMC), </w:t>
      </w:r>
      <w:r w:rsidR="00DD5594">
        <w:t>du tour de</w:t>
      </w:r>
      <w:r w:rsidRPr="000C0FEC">
        <w:t xml:space="preserve"> taille (WC) et du pourcentage de graisse corporelle</w:t>
      </w:r>
      <w:r w:rsidR="003803D9">
        <w:t xml:space="preserve"> (%GC)</w:t>
      </w:r>
      <w:r w:rsidRPr="000C0FEC">
        <w:t>.</w:t>
      </w:r>
    </w:p>
    <w:p w:rsidR="00DD5594" w:rsidRPr="00DD5594" w:rsidRDefault="000C0FEC" w:rsidP="000C0FEC">
      <w:pPr>
        <w:jc w:val="both"/>
        <w:rPr>
          <w:u w:val="single"/>
        </w:rPr>
      </w:pPr>
      <w:r w:rsidRPr="00DD5594">
        <w:rPr>
          <w:u w:val="single"/>
        </w:rPr>
        <w:t>Résultats</w:t>
      </w:r>
      <w:r w:rsidR="00DD5594">
        <w:rPr>
          <w:u w:val="single"/>
        </w:rPr>
        <w:t> :</w:t>
      </w:r>
    </w:p>
    <w:p w:rsidR="003803D9" w:rsidRDefault="003803D9" w:rsidP="000C0FEC">
      <w:pPr>
        <w:jc w:val="both"/>
      </w:pPr>
      <w:r>
        <w:t>L’IMC moyen était de 27.6, le WC de 95.5 et le %GC de 18.7%. Selon les méthodes de mesures le taux d’obésité de la cohorte était de 23.1% (IMC), 25.0% (WC), 20.1% (%GC). Pas de différence significative entre les 3 critères.</w:t>
      </w:r>
      <w:r w:rsidR="00AD0907">
        <w:t xml:space="preserve"> Le nombre moyen d’interventions par garde était de 6.3. 38% des SP de la cohorte était considérés comme sédentaires (travail administratif, peu d’activité). Les officiers avaient tendance à être plus âgés, plus sédentaires, plus stressés. Ils étaient moins sollicités à pratiquer de l’activité physique. Les SP qui réalisaient le plus d’intervention étaient également les plus stressés.</w:t>
      </w:r>
    </w:p>
    <w:p w:rsidR="003803D9" w:rsidRDefault="00AD0907" w:rsidP="000C0FEC">
      <w:pPr>
        <w:jc w:val="both"/>
      </w:pPr>
      <w:r>
        <w:t xml:space="preserve">L’obésité était liée </w:t>
      </w:r>
      <w:r w:rsidR="00D34874">
        <w:t>à</w:t>
      </w:r>
      <w:r>
        <w:t xml:space="preserve"> la faible incitation au sport, un faible nombre d’</w:t>
      </w:r>
      <w:r w:rsidR="00D34874">
        <w:t>intervention et le stress</w:t>
      </w:r>
      <w:r>
        <w:t xml:space="preserve">. </w:t>
      </w:r>
      <w:r w:rsidR="003803D9">
        <w:t>En</w:t>
      </w:r>
      <w:r w:rsidR="000C0FEC" w:rsidRPr="000C0FEC">
        <w:t xml:space="preserve"> analyse multivariée, la prévalence de l'obésité </w:t>
      </w:r>
      <w:r w:rsidR="003803D9">
        <w:t>(quelle que soit la méthode de mesure)</w:t>
      </w:r>
      <w:r w:rsidR="000C0FEC" w:rsidRPr="000C0FEC">
        <w:t xml:space="preserve"> était significativement plus élevée (</w:t>
      </w:r>
      <w:proofErr w:type="spellStart"/>
      <w:r w:rsidR="000C0FEC" w:rsidRPr="000C0FEC">
        <w:t>PRs</w:t>
      </w:r>
      <w:proofErr w:type="spellEnd"/>
      <w:r>
        <w:t xml:space="preserve"> = </w:t>
      </w:r>
      <w:r w:rsidR="000C0FEC" w:rsidRPr="000C0FEC">
        <w:t xml:space="preserve">3,69-6,03, P &lt;0,05) chez les pompiers </w:t>
      </w:r>
      <w:r w:rsidR="003803D9">
        <w:t>ayant déclaré avoir effectué entre 17 et 21 gardes</w:t>
      </w:r>
      <w:r w:rsidR="003803D9" w:rsidRPr="003803D9">
        <w:t xml:space="preserve"> </w:t>
      </w:r>
      <w:r w:rsidR="003803D9">
        <w:t xml:space="preserve">par rapport à </w:t>
      </w:r>
      <w:r w:rsidR="003803D9" w:rsidRPr="000C0FEC">
        <w:t xml:space="preserve">ceux qui ont déclaré </w:t>
      </w:r>
      <w:r w:rsidR="003803D9">
        <w:t>entre 8</w:t>
      </w:r>
      <w:r w:rsidR="003803D9" w:rsidRPr="000C0FEC">
        <w:t xml:space="preserve"> à </w:t>
      </w:r>
      <w:r w:rsidR="003803D9">
        <w:t>11 gardes</w:t>
      </w:r>
      <w:r w:rsidR="003803D9" w:rsidRPr="000C0FEC">
        <w:t xml:space="preserve"> au cours du </w:t>
      </w:r>
      <w:r w:rsidR="003803D9">
        <w:t>mois dernier</w:t>
      </w:r>
      <w:r w:rsidR="003803D9" w:rsidRPr="000C0FEC">
        <w:t>.</w:t>
      </w:r>
      <w:r w:rsidRPr="00AD0907">
        <w:t xml:space="preserve"> </w:t>
      </w:r>
      <w:r w:rsidR="00D34874">
        <w:t xml:space="preserve">Un lien significatif était également trouvé avec : </w:t>
      </w:r>
      <w:r w:rsidRPr="00AD0907">
        <w:t xml:space="preserve">l’âge, la faible </w:t>
      </w:r>
      <w:r w:rsidR="00D34874">
        <w:t>activité physique</w:t>
      </w:r>
      <w:r w:rsidRPr="00AD0907">
        <w:t xml:space="preserve">, </w:t>
      </w:r>
      <w:r w:rsidR="00D34874">
        <w:t xml:space="preserve">un déséquilibre nutritionnel, </w:t>
      </w:r>
      <w:r w:rsidRPr="00AD0907">
        <w:t>un grand nombre d’heure de sommeil passé au CS (gardes de nuit) et un faible nombre d’heures de sommeil à la maison.</w:t>
      </w:r>
    </w:p>
    <w:p w:rsidR="000C0FEC" w:rsidRPr="000C0FEC" w:rsidRDefault="000C0FEC" w:rsidP="000C0FEC">
      <w:pPr>
        <w:jc w:val="both"/>
      </w:pPr>
      <w:r w:rsidRPr="000C0FEC">
        <w:t>Le travail prolongé était également un facteur de risque d'obésité par IMC (PR</w:t>
      </w:r>
      <w:r w:rsidR="00AD0907">
        <w:t xml:space="preserve"> =</w:t>
      </w:r>
      <w:r w:rsidRPr="000C0FEC">
        <w:t xml:space="preserve"> 4,48, P &lt;0,05).</w:t>
      </w:r>
      <w:r w:rsidR="00D34874">
        <w:t xml:space="preserve"> I</w:t>
      </w:r>
      <w:r w:rsidRPr="000C0FEC">
        <w:t xml:space="preserve">l y avait une relation dose-réponse linéaire </w:t>
      </w:r>
      <w:r w:rsidR="00AD0907">
        <w:t>entre la prévalence de</w:t>
      </w:r>
      <w:r w:rsidRPr="000C0FEC">
        <w:t xml:space="preserve"> l'obésité </w:t>
      </w:r>
      <w:r w:rsidR="00AD0907">
        <w:t>et</w:t>
      </w:r>
      <w:r w:rsidRPr="000C0FEC">
        <w:t xml:space="preserve"> le nombre de </w:t>
      </w:r>
      <w:r w:rsidR="00AD0907">
        <w:t>gardes</w:t>
      </w:r>
      <w:r w:rsidRPr="000C0FEC">
        <w:t xml:space="preserve"> de 24 heures</w:t>
      </w:r>
      <w:r w:rsidR="00AD0907">
        <w:t xml:space="preserve"> faites dans le mois</w:t>
      </w:r>
      <w:r w:rsidRPr="000C0FEC">
        <w:t xml:space="preserve"> </w:t>
      </w:r>
      <w:r w:rsidR="00AD0907">
        <w:t>ainsi que</w:t>
      </w:r>
      <w:r w:rsidRPr="000C0FEC">
        <w:t xml:space="preserve"> le travail sédentaire.</w:t>
      </w:r>
    </w:p>
    <w:p w:rsidR="00DD5594" w:rsidRPr="00D34874" w:rsidRDefault="00D34874" w:rsidP="000C0FEC">
      <w:pPr>
        <w:jc w:val="both"/>
        <w:rPr>
          <w:u w:val="single"/>
        </w:rPr>
      </w:pPr>
      <w:r w:rsidRPr="00D34874">
        <w:rPr>
          <w:u w:val="single"/>
        </w:rPr>
        <w:t>Discussion :</w:t>
      </w:r>
    </w:p>
    <w:p w:rsidR="00D34874" w:rsidRDefault="00D34874" w:rsidP="00643D67">
      <w:pPr>
        <w:jc w:val="both"/>
      </w:pPr>
      <w:r>
        <w:t xml:space="preserve">De nombreuses gardes </w:t>
      </w:r>
      <w:r w:rsidR="000C0FEC" w:rsidRPr="000C0FEC">
        <w:t xml:space="preserve">de 24 heures et un travail prolongé </w:t>
      </w:r>
      <w:r>
        <w:t>de manière</w:t>
      </w:r>
      <w:r w:rsidR="000C0FEC" w:rsidRPr="000C0FEC">
        <w:t xml:space="preserve"> sédentaire ont considérablement augmenté le risque d'obésité chez les pompiers masculins.</w:t>
      </w:r>
    </w:p>
    <w:p w:rsidR="000C0FEC" w:rsidRDefault="00D34874" w:rsidP="00643D67">
      <w:pPr>
        <w:jc w:val="both"/>
      </w:pPr>
      <w:r>
        <w:t>Ces constatations peuvent être liées au fait que le cortisol salivaire est augmenté après 3 gardes de 24h consécutives</w:t>
      </w:r>
      <w:r w:rsidR="00182464">
        <w:t xml:space="preserve"> </w:t>
      </w:r>
      <w:r w:rsidR="00182464">
        <w:fldChar w:fldCharType="begin"/>
      </w:r>
      <w:r w:rsidR="00182464">
        <w:instrText xml:space="preserve"> ADDIN ZOTERO_ITEM CSL_CITATION {"citationID":"9cqFhKN0","properties":{"formattedCitation":"(Choi et al. 2014)","plainCitation":"(Choi et al. 2014)","noteIndex":0},"citationItems":[{"id":164,"uris":["http://zotero.org/users/4687044/items/KG8SDMJQ"],"uri":["http://zotero.org/users/4687044/items/KG8SDMJQ"],"itemData":{"id":164,"type":"article-journal","title":"Very Long (&gt; 48 hours) Shifts and Cardiovascular Strain in Firefighters: a Theoretical Framework","container-title":"Ann Occup Environ Med","page":"5","volume":"26","issue":"1","archive_location":"24602344","abstract":"Shift work and overtime have been implicated as important work-related risk factors for cardiovascular disease (CVD). Many firefighters who contractually work on a 24-hr work schedule, often do overtime (additional 24-hr shifts) which can result in working multiple, consecutive 24-hr shifts. Very little research has been conducted on firefighters at work that examines the impact of performing consecutive 24-hr shifts on cardiovascular physiology. Also, there have been no standard field methods for assessing in firefighters the cardiovascular changes that result from 24-hr shifts, what we call \"cardiovascular strain\". The objective of this study, as the first step toward elucidating the role of very long (&gt; 48 hrs) shifts in the development of CVD in firefighters, is to develop and describe a theoretical framework for studying cardiovascular strain in firefighters on very long shifts (i.e., &gt; 2 consecutive 24-hr shifts). The developed theoretical framework was built on an extensive literature review, our recently completed studies with firefighters in Southern California, e-mail and discussions with several firefighters on their experiences of consecutive shifts, and our recently conducted feasibility study in a small group of firefighters of several ambulatory cardiovascular strain biomarkers (heart rate, heart rate variability, blood pressure, salivary cortisol, and salivary C-reactive protein). The theoretical framework developed in this study will facilitate future field studies on consecutive 24-hr shifts and cardiovascular health in firefighters. Also it will increase our understanding of the mechanisms by which shift work or long work hours can affect CVD, particularly through CVD biological risk factors, and thereby inform policy about sustainable work and rest schedules for firefighters.","DOI":"10.1186/2052-4374-26-5","ISSN":"2052-4374","shortTitle":"Very Long (&gt; 48 hours) Shifts and Cardiovascular Strain in Firefighters: a Theoretical Framework","language":"eng","author":[{"family":"Choi","given":"B."},{"family":"Schnall","given":"P. L."},{"family":"Dobson","given":"M."},{"family":"Garcia-Rivas","given":"J."},{"family":"Kim","given":"H."},{"family":"Zaldivar","given":"F."},{"family":"Israel","given":"L."},{"family":"Baker","given":"D."}],"issued":{"date-parts":[["2014",3]]}}}],"schema":"https://github.com/citation-style-language/schema/raw/master/csl-citation.json"} </w:instrText>
      </w:r>
      <w:r w:rsidR="00182464">
        <w:fldChar w:fldCharType="separate"/>
      </w:r>
      <w:r w:rsidR="00182464" w:rsidRPr="00182464">
        <w:rPr>
          <w:rFonts w:ascii="Calibri" w:hAnsi="Calibri" w:cs="Calibri"/>
        </w:rPr>
        <w:t>(Choi et al. 2014)</w:t>
      </w:r>
      <w:r w:rsidR="00182464">
        <w:fldChar w:fldCharType="end"/>
      </w:r>
      <w:r>
        <w:t>.</w:t>
      </w:r>
    </w:p>
    <w:p w:rsidR="00D34874" w:rsidRPr="000C0FEC" w:rsidRDefault="00D34874" w:rsidP="00643D67">
      <w:pPr>
        <w:jc w:val="both"/>
      </w:pPr>
      <w:r>
        <w:t>Pour rappel, l’obésité multiplie par 5.2 le risque de blessure</w:t>
      </w:r>
      <w:r w:rsidR="00182464">
        <w:t xml:space="preserve"> </w:t>
      </w:r>
      <w:r w:rsidR="00182464">
        <w:fldChar w:fldCharType="begin"/>
      </w:r>
      <w:r w:rsidR="00182464">
        <w:instrText xml:space="preserve"> ADDIN ZOTERO_ITEM CSL_CITATION {"citationID":"9CbUsBo1","properties":{"formattedCitation":"(Jahnke et al. 2013)","plainCitation":"(Jahnke et al. 2013)","noteIndex":0},"citationItems":[{"id":293,"uris":["http://zotero.org/users/4687044/items/2NZF3WQ2"],"uri":["http://zotero.org/users/4687044/items/2NZF3WQ2"],"itemData":{"id":293,"type":"article-journal","title":"Injury among a population based sample of career firefighters in the central USA","container-title":"Inj Prev","page":"393-8","volume":"19","issue":"6","archive_location":"23504995","abstract":"Rates of occupational injuries among firefighters are high because of the physically demanding and variable tasks required by their job. While descriptive data about injuries exist, few studies have explored individual risk factors and their relationship to occupational injury.|The current study presents data from a population-based sample of 462 career firefighters from 11 randomly-selected fire departments in the Missouri Valley region of the USA (Kansas, Missouri, Iowa, North Dakota, South Dakota, Colorado, Wyoming, Nebraska) who participated in a study evaluating risks for negative cardiovascular outcomes and injury. Relationships were examined between injury and demographic characteristics, body composition, fitness, and health behaviours.|Participants were most likely to be injured during physical exercise and those who reported regular on-duty exercise had a fourfold increase in risk for exercise-related injury compared with those who did not exercise on duty (OR=4.06, 95% CI 1.73 to 12.24). However, those who exercised were half as likely to sustain non-exercise injuries (OR=0.53, 95% CI 0.32 to 0.85).|Findings highlight the benefit of physical training for firefighters despite the risk of injury during exercise.","DOI":"10.1136/injuryprev-2012-040662","ISSN":"1475-5785","shortTitle":"Injury among a population based sample of career firefighters in the central USA","language":"eng","author":[{"family":"Jahnke","given":"S. A."},{"family":"Poston","given":"W. S."},{"family":"Haddock","given":"C. K."},{"family":"Jitnarin","given":"N."}],"issued":{"date-parts":[["2013",12]]}}}],"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Jahnke</w:t>
      </w:r>
      <w:proofErr w:type="spellEnd"/>
      <w:r w:rsidR="00182464" w:rsidRPr="00182464">
        <w:rPr>
          <w:rFonts w:ascii="Calibri" w:hAnsi="Calibri" w:cs="Calibri"/>
        </w:rPr>
        <w:t xml:space="preserve"> et al. 2013)</w:t>
      </w:r>
      <w:r w:rsidR="00182464">
        <w:fldChar w:fldCharType="end"/>
      </w:r>
      <w:r>
        <w:t>.</w:t>
      </w:r>
    </w:p>
    <w:p w:rsidR="00FC028B" w:rsidRPr="000C0FEC" w:rsidRDefault="00FC028B" w:rsidP="00643D67">
      <w:pPr>
        <w:jc w:val="both"/>
      </w:pPr>
    </w:p>
    <w:p w:rsidR="00C658E8" w:rsidRPr="000C0FEC" w:rsidRDefault="00C658E8">
      <w:r w:rsidRPr="000C0FEC">
        <w:br w:type="page"/>
      </w:r>
    </w:p>
    <w:p w:rsidR="00C658E8" w:rsidRDefault="00C658E8" w:rsidP="008466FD">
      <w:pPr>
        <w:pStyle w:val="Titre2"/>
        <w:numPr>
          <w:ilvl w:val="0"/>
          <w:numId w:val="18"/>
        </w:numPr>
        <w:rPr>
          <w:lang w:val="en-US"/>
        </w:rPr>
      </w:pPr>
      <w:bookmarkStart w:id="43" w:name="_Toc491027465"/>
      <w:r w:rsidRPr="00C658E8">
        <w:rPr>
          <w:lang w:val="en-US"/>
        </w:rPr>
        <w:t xml:space="preserve">Clotting and </w:t>
      </w:r>
      <w:proofErr w:type="spellStart"/>
      <w:r w:rsidRPr="00C658E8">
        <w:rPr>
          <w:lang w:val="en-US"/>
        </w:rPr>
        <w:t>Fibrinolytic</w:t>
      </w:r>
      <w:proofErr w:type="spellEnd"/>
      <w:r w:rsidRPr="00C658E8">
        <w:rPr>
          <w:lang w:val="en-US"/>
        </w:rPr>
        <w:t xml:space="preserve"> Changes after</w:t>
      </w:r>
      <w:r>
        <w:rPr>
          <w:lang w:val="en-US"/>
        </w:rPr>
        <w:t xml:space="preserve"> </w:t>
      </w:r>
      <w:r w:rsidRPr="00C658E8">
        <w:rPr>
          <w:lang w:val="en-US"/>
        </w:rPr>
        <w:t>Firefighting Activities</w:t>
      </w:r>
      <w:r w:rsidR="008466FD">
        <w:rPr>
          <w:lang w:val="en-US"/>
        </w:rPr>
        <w:t xml:space="preserve"> – Smith – Med </w:t>
      </w:r>
      <w:proofErr w:type="spellStart"/>
      <w:r w:rsidR="008466FD">
        <w:rPr>
          <w:lang w:val="en-US"/>
        </w:rPr>
        <w:t>Sci</w:t>
      </w:r>
      <w:proofErr w:type="spellEnd"/>
      <w:r w:rsidR="008466FD">
        <w:rPr>
          <w:lang w:val="en-US"/>
        </w:rPr>
        <w:t xml:space="preserve"> Sports </w:t>
      </w:r>
      <w:proofErr w:type="spellStart"/>
      <w:r w:rsidR="008466FD">
        <w:rPr>
          <w:lang w:val="en-US"/>
        </w:rPr>
        <w:t>Exercice</w:t>
      </w:r>
      <w:proofErr w:type="spellEnd"/>
      <w:r w:rsidR="008466FD">
        <w:rPr>
          <w:lang w:val="en-US"/>
        </w:rPr>
        <w:t xml:space="preserve"> 2014</w:t>
      </w:r>
      <w:bookmarkEnd w:id="43"/>
    </w:p>
    <w:p w:rsidR="00C658E8" w:rsidRPr="000026B2" w:rsidRDefault="00182464" w:rsidP="00643D67">
      <w:pPr>
        <w:jc w:val="both"/>
      </w:pPr>
      <w:r>
        <w:fldChar w:fldCharType="begin"/>
      </w:r>
      <w:r>
        <w:instrText xml:space="preserve"> ADDIN ZOTERO_ITEM CSL_CITATION {"citationID":"SuLHW1sn","properties":{"formattedCitation":"(Smith et al. 2014)","plainCitation":"(Smith et al. 2014)","noteIndex":0},"citationItems":[{"id":421,"uris":["http://zotero.org/users/4687044/items/H769NKHA"],"uri":["http://zotero.org/users/4687044/items/H769NKHA"],"itemData":{"id":421,"type":"article-journal","title":"Clotting and fibrinolytic changes after firefighting activities","container-title":"Med Sci Sports Exerc","page":"448-54","volume":"46","issue":"3","archive_location":"23924919","abstract":"Approximately 45%-50% of all duty-related deaths among firefighters are due to sudden cardiovascular events, and a disproportionate number of these fatalities occur after strenuous fire suppression activities.|The objective of this study is to evaluate the effect of strenuous firefighting activities on platelets, coagulation, and fibrinolytic activity and to document the extent to which these variables recovered 2 h after completion of the firefighting activity.|Firefighters performed 18 min of simulated firefighting activities in a training structure that contained live fires. After firefighting activities, firefighters were provided with fluid and allowed to cool down and then recovered for 2 h in an adjacent room. Blood samples were obtained prefirefighting, postfirefighting, and 2 h postfirefighting.|Platelet number, platelet activity, and coagulatory potential increased immediately postfirefighting and many variables (platelet function, partial thromboplastin time, and factor VIII) reflected a procoagulatory state even after 2 h of recovery. Fibrinolysis, as reflected by tissue plasminogen activator, also was enhanced immediately postfirefighting but returned to baseline values by 2 h postfirefighting. In contrast, inhibition of fibrinolysis, as evidenced by a reduction in plasminogen activator inhibitor-1, was depressed at 2 h postfirefighting.|Firefighting resulted in elevated coagulatory and fibrinolytic activity. However, 2 h postfirefighting, tissue plasminogen activator returned to baseline and coagulatory potential remained elevated. The procoagulatory state that exists after firefighting may provide a mechanistic link to the reports of sudden cardiac events after strenuous fire suppression activities.","DOI":"10.1249/MSS.0b013e3182a76dd2","ISSN":"1530-0315","shortTitle":"Clotting and fibrinolytic changes after firefighting activities","language":"eng","author":[{"family":"Smith","given":"D. L."},{"family":"Horn","given":"G. P."},{"family":"Petruzzello","given":"S. J."},{"family":"Fahey","given":"G."},{"family":"Woods","given":"J."},{"family":"Fernhall","given":"B."}],"issued":{"date-parts":[["2014",3]]}}}],"schema":"https://github.com/citation-style-language/schema/raw/master/csl-citation.json"} </w:instrText>
      </w:r>
      <w:r>
        <w:fldChar w:fldCharType="separate"/>
      </w:r>
      <w:r w:rsidRPr="00182464">
        <w:rPr>
          <w:rFonts w:ascii="Calibri" w:hAnsi="Calibri" w:cs="Calibri"/>
        </w:rPr>
        <w:t>(Smith et al. 2014)</w:t>
      </w:r>
      <w:r>
        <w:fldChar w:fldCharType="end"/>
      </w:r>
    </w:p>
    <w:p w:rsidR="000026B2" w:rsidRDefault="008466FD" w:rsidP="008466FD">
      <w:pPr>
        <w:jc w:val="both"/>
      </w:pPr>
      <w:r w:rsidRPr="008466FD">
        <w:t>Environ 45% à 50% de tous les décès</w:t>
      </w:r>
      <w:r>
        <w:t xml:space="preserve"> de SP</w:t>
      </w:r>
      <w:r w:rsidRPr="008466FD">
        <w:t xml:space="preserve"> liés au travail sont dus à des événements cardiovasculaires soudains</w:t>
      </w:r>
      <w:r>
        <w:t>.</w:t>
      </w:r>
      <w:r w:rsidR="00C2011B">
        <w:t xml:space="preserve"> U</w:t>
      </w:r>
      <w:r w:rsidR="00C2011B" w:rsidRPr="008466FD">
        <w:t xml:space="preserve">n nombre disproportionné de ces décès survient après des activités intenses de lutte contre l'incendie. </w:t>
      </w:r>
      <w:r w:rsidR="00C2011B">
        <w:t>Un ratio de 1 évènement fatal pour 25 évènements non fatals est estimé par la NFPA.</w:t>
      </w:r>
      <w:r>
        <w:t xml:space="preserve"> </w:t>
      </w:r>
      <w:r w:rsidR="00C2011B" w:rsidRPr="00C2011B">
        <w:t xml:space="preserve">Bien que les pompiers </w:t>
      </w:r>
      <w:r w:rsidR="00C2011B">
        <w:t>ne passe</w:t>
      </w:r>
      <w:r w:rsidR="00766C70">
        <w:t>nt</w:t>
      </w:r>
      <w:r w:rsidR="00C2011B">
        <w:t xml:space="preserve"> qu’un faible </w:t>
      </w:r>
      <w:r w:rsidR="00C2011B" w:rsidRPr="00C2011B">
        <w:t>pourcentage de leur temps</w:t>
      </w:r>
      <w:r w:rsidR="00C2011B">
        <w:t xml:space="preserve"> de travail</w:t>
      </w:r>
      <w:r w:rsidR="00C2011B" w:rsidRPr="00C2011B">
        <w:t xml:space="preserve"> à participer à une activité de lutte contre les incendies, une grande partie de leur décès </w:t>
      </w:r>
      <w:r w:rsidR="00C2011B">
        <w:t xml:space="preserve">d’origine </w:t>
      </w:r>
      <w:r w:rsidR="00C2011B" w:rsidRPr="00C2011B">
        <w:t>cardiaque survien</w:t>
      </w:r>
      <w:r w:rsidR="00766C70">
        <w:t>nen</w:t>
      </w:r>
      <w:r w:rsidR="00C2011B" w:rsidRPr="00C2011B">
        <w:t xml:space="preserve">t pendant ou peu de temps après </w:t>
      </w:r>
      <w:r w:rsidR="00C2011B">
        <w:t>ces missions</w:t>
      </w:r>
      <w:r w:rsidR="00C2011B" w:rsidRPr="00C2011B">
        <w:t xml:space="preserve">. Des études rétrospectives indiquent que les </w:t>
      </w:r>
      <w:r w:rsidR="00766C70">
        <w:t>SP</w:t>
      </w:r>
      <w:r w:rsidR="00C2011B" w:rsidRPr="00C2011B">
        <w:t xml:space="preserve"> sont 53 à 64</w:t>
      </w:r>
      <w:r w:rsidR="00766C70">
        <w:t xml:space="preserve">x </w:t>
      </w:r>
      <w:r w:rsidR="00C2011B" w:rsidRPr="00C2011B">
        <w:t xml:space="preserve">plus susceptibles de subir un événement cardiaque fatal pendant ou peu de temps après l'activité de </w:t>
      </w:r>
      <w:r w:rsidR="00C2011B">
        <w:t>lutte contre l</w:t>
      </w:r>
      <w:r w:rsidR="00C2011B" w:rsidRPr="00C2011B">
        <w:t xml:space="preserve">'incendie que </w:t>
      </w:r>
      <w:r w:rsidR="00C2011B">
        <w:t>lors du service régulier au centre de secours</w:t>
      </w:r>
      <w:r w:rsidR="00182464">
        <w:t xml:space="preserve"> </w:t>
      </w:r>
      <w:r w:rsidR="00182464">
        <w:fldChar w:fldCharType="begin"/>
      </w:r>
      <w:r w:rsidR="00182464">
        <w:instrText xml:space="preserve"> ADDIN ZOTERO_ITEM CSL_CITATION {"citationID":"qanVgD32","properties":{"formattedCitation":"(Kales et al. 2007, 2003)","plainCitation":"(Kales et al. 2007, 2003)","noteIndex":0},"citationItems":[{"id":302,"uris":["http://zotero.org/users/4687044/items/8UYWFI7I"],"uri":["http://zotero.org/users/4687044/items/8UYWFI7I"],"itemData":{"id":302,"type":"article-journal","title":"Emergency duties and deaths from heart disease among firefighters in the United States","container-title":"N Engl J Med","page":"1207-15","volume":"356","issue":"12","archive_location":"17377158","abstract":"Heart disease causes 45% of the deaths that occur among U.S. firefighters while they are on duty. We examined duty-specific risks of death from coronary heart disease among on-duty U.S. firefighters from 1994 to 2004.|We reviewed summaries provided by the Federal Emergency Management Agency of the deaths of all on-duty firefighters between 1994 and 2004, except for deaths associated with the September 11, 2001, terrorist attacks. Estimates of the proportions of time spent by firefighters each year performing various duties were obtained from a municipal fire department, from 17 large metropolitan fire departments, and from a national database. Odds ratios and 95% confidence intervals for death from coronary heart disease during specific duties were calculated from the ratios of the observed odds to the expected odds, with nonemergency duties as the reference category.|Deaths from coronary heart disease were associated with suppressing a fire (32.1% of all such deaths), responding to an alarm (13.4%), returning from an alarm (17.4%), engaging in physical training (12.5%), responding to nonfire emergencies (9.4%), and performing nonemergency duties (15.4%). As compared with the odds of death from coronary heart disease during nonemergency duties, the odds were 12.1 to 136 times as high during fire suppression, 2.8 to 14.1 times as high during alarm response, 2.2 to 10.5 times as high during alarm return, and 2.9 to 6.6 times as high during physical training. These odds were based on three estimates of the time that firefighters spend on their duties.|Certain emergency firefighting duties were associated with a risk of death from coronary heart disease that was markedly higher than the risk associated with nonemergency duties. Fire suppression was associated with the highest risk, which was approximately 10 to 100 times as high as that for nonemergency duties.","DOI":"10.1056/NEJMoa060357","ISSN":"1533-4406","shortTitle":"Emergency duties and deaths from heart disease among firefighters in the United States","language":"eng","author":[{"family":"Kales","given":"S. N."},{"family":"Soteriades","given":"E. S."},{"family":"Christophi","given":"C. A."},{"family":"Christiani","given":"D. C."}],"issued":{"date-parts":[["2007",3]]}}},{"id":305,"uris":["http://zotero.org/users/4687044/items/PQ7DL2UP"],"uri":["http://zotero.org/users/4687044/items/PQ7DL2UP"],"itemData":{"id":305,"type":"article-journal","title":"Firefighters and on-duty deaths from coronary heart disease: a case control study","container-title":"Environ Health","page":"14","volume":"2","issue":"1","archive_location":"14613487","abstract":"Coronary heart disease (CHD) is responsible for 45% of on-duty deaths among United States firefighters. We sought to identify occupational and personal risk factors associated with on-duty CHD death.|We performed a case-control study, selecting 52 male firefighters whose CHD deaths were investigated by the National Institute for Occupational Safety and Health. We selected two control populations: 51 male firefighters who died of on-duty trauma; and 310 male firefighters examined in 1996/1997, whose vital status and continued professional activity were re-documented in 1998.|The circadian pattern of CHD deaths was associated with emergency response calls: 77% of CHD deaths and 61% of emergency dispatches occurred between noon and midnight. Compared to non-emergency duties, fire suppression (OR = 64.1, 95% CI 7.4-556); training (OR = 7.6, 95% CI 1.8-31.3) and alarm response (OR = 5.6, 95% CI 1.1-28.8) carried significantly higher relative risks of CHD death. Compared to the active firefighters, the CHD victims had a significantly higher prevalence of cardiovascular risk factors in multivariate regression models: age &gt;or= 45 years (OR 6.5, 95% CI 2.6-15.9), current smoking (OR 7.0, 95% CI 2.8-17.4), hypertension (OR 4.7, 95% CI 2.0-11.1), and a prior diagnosis of arterial-occlusive disease (OR 15.6, 95% CI 3.5-68.6).|Our findings strongly support that most on-duty CHD fatalities are work-precipitated and occur in firefighters with underlying CHD. Improved fitness promotion, medical screening and medical management could prevent many of these premature deaths.","DOI":"10.1186/1476-069X-2-14","ISSN":"1476-069X","shortTitle":"Firefighters and on-duty deaths from coronary heart disease: a case control study","language":"eng","author":[{"family":"Kales","given":"S. N."},{"family":"Soteriades","given":"E. S."},{"family":"Christoudias","given":"S. G."},{"family":"Christiani","given":"D. C."}],"issued":{"date-parts":[["2003",11]]}}}],"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Kales</w:t>
      </w:r>
      <w:proofErr w:type="spellEnd"/>
      <w:r w:rsidR="00182464" w:rsidRPr="00182464">
        <w:rPr>
          <w:rFonts w:ascii="Calibri" w:hAnsi="Calibri" w:cs="Calibri"/>
        </w:rPr>
        <w:t xml:space="preserve"> et al. 2007, 2003)</w:t>
      </w:r>
      <w:r w:rsidR="00182464">
        <w:fldChar w:fldCharType="end"/>
      </w:r>
      <w:r w:rsidR="00C2011B">
        <w:t>.</w:t>
      </w:r>
    </w:p>
    <w:p w:rsidR="008466FD" w:rsidRDefault="00C2011B" w:rsidP="00766C70">
      <w:pPr>
        <w:spacing w:after="0"/>
        <w:jc w:val="both"/>
      </w:pPr>
      <w:r>
        <w:t>Il est connu, dans la population générale, que la</w:t>
      </w:r>
      <w:r w:rsidR="000026B2">
        <w:t xml:space="preserve"> fréquence des infarctus du myocarde augmente entre 2.1 et 5.9 fois après 1h d’effort à 6MET</w:t>
      </w:r>
      <w:r w:rsidR="00182464">
        <w:t xml:space="preserve"> </w:t>
      </w:r>
      <w:r w:rsidR="00182464">
        <w:fldChar w:fldCharType="begin"/>
      </w:r>
      <w:r w:rsidR="00182464">
        <w:instrText xml:space="preserve"> ADDIN ZOTERO_ITEM CSL_CITATION {"citationID":"c8BTFwBA","properties":{"formattedCitation":"(Mittleman et al. 1993; Willich et al. 1993)","plainCitation":"(Mittleman et al. 1993; Willich et al. 1993)","noteIndex":0},"citationItems":[{"id":370,"uris":["http://zotero.org/users/4687044/items/KTQMHCWV"],"uri":["http://zotero.org/users/4687044/items/KTQMHCWV"],"itemData":{"id":370,"type":"article-journal","title":"Triggering of acute myocardial infarction by heavy physical exertion. Protection against triggering by regular exertion. Determinants of Myocardial Infarction Onset Study Investigators","container-title":"N Engl J Med","page":"1677-83","volume":"329","issue":"23","archive_location":"8232456","abstract":"Despite anecdotal evidence suggesting that heavy physical exertion can trigger the onset of acute myocardial infarction, there have been no controlled studies of the risk of myocardial infarction during and after heavy exertion, the length of time between heavy exertion and the onset of symptoms (induction time), and whether the risk can be modified by regular physical exertion. To address these questions, we collected data from patients with confirmed myocardial infarction on their activities one hour before the onset of myocardial infarction and during control periods.|Interviews with 1228 patients conducted an average of four days after myocardial infarction provided data on their usual annual frequency of physical activity and the time, type, and intensity of physical exertion in the 26 hours before the onset of myocardial infarction. We compared the observed frequency of heavy exertion (6 or more metabolic equivalents) with the expected values using two types of self-matched analyses based on a new case-crossover study design. The low frequency of heavy exertion during the control periods was validated by data from a population-based control group of 218 subjects.|Of the patients, 4.4 percent reported heavy exertion within one hour before the onset of myocardial infarction. The estimated relative risk of myocardial infarction in the hour after heavy physical exertion, as compared with less strenuous physical exertion or none, was 5.9 (95 percent confidence interval, 4.6 to 7.7), Among people who usually exercised less than one, one to two, three to four, or five or more times per week, the respective relative risks were 107 (95 percent confidence interval, 67 to 171), 19.4 (9.9 to 38.1), 8.6 (3.6 to 20.5), and 2.4 (1.5 to 3.7). Thus, increasing levels of habitual physical activity were associated with progressively lower relative risks. The induction time from heavy exertion to the onset of myocardial infarction was less than one hour, and symptoms usually began during the activity.|Heavy physical exertion can trigger the onset of acute myocardial infarction, particularly in people who are habitually sedentary. Improved understanding of the mechanisms by which heavy physical exertion triggers the onset of myocardial infarction and the manner in which regular exertion protects against it would facilitate the design of new preventive approaches.","DOI":"10.1056/NEJM199312023292301","ISSN":"0028-4793","shortTitle":"Triggering of acute myocardial infarction by heavy physical exertion. Protection against triggering by regular exertion. Determinants of Myocardial Infarction Onset Study Investigators","language":"eng","author":[{"family":"Mittleman","given":"M. A."},{"family":"Maclure","given":"M."},{"family":"Tofler","given":"G. H."},{"family":"Sherwood","given":"J. B."},{"family":"Goldberg","given":"R. J."},{"family":"Muller","given":"J. E."}],"issued":{"date-parts":[["1993",12]]}}},{"id":463,"uris":["http://zotero.org/users/4687044/items/73A885LV"],"uri":["http://zotero.org/users/4687044/items/73A885LV"],"itemData":{"id":463,"type":"article-journal","title":"Physical exertion as a trigger of acute myocardial infarction. Triggers and Mechanisms of Myocardial Infarction Study Group","container-title":"N Engl J Med","page":"1684-90","volume":"329","issue":"23","archive_location":"8232457","abstract":"It is controversial whether the onset of myocardial infarction occurs randomly or is precipitated by identifiable stimuli. Previous studies have suggested a higher risk of cardiac events in association with exertion.|Consecutive patients with acute myocardial infarction were identified by recording all admissions to our hospital in Berlin and by monitoring a general population of 330,000 residents in Augsburg, Germany. Information on the circumstances of each infarction was obtained by means of standardized interviews. The data analysis included a comparison of patients with matched controls and a case-crossover comparison (one in which each patient serves as his or her own control) of the patient's usual frequency of exertion with the last episode of exertion before the onset of myocardial infarction.|From January 1989 through December 1991, 1194 patients (74 percent of whom were men; mean age [+/- SD], 61 +/- 9 years) completed the interview 13 +/- 6 days after infarction. We found that 7.1 percent of the case patients had engaged in physical exertion (&gt; or = 6 metabolic equivalents) at the onset of infarction, as compared with 3.9 percent of the controls at the onset of the control event. For the patients as compared with the matched controls, the adjusted relative risk of having engaged in strenuous physical activity at the onset of infarction or the control event was 2.1 (95 percent confidence interval, 1.1 to 3.6). The case-crossover comparison yielded a similar relative risk of 2.1 (95 percent confidence interval, 1.6 to 3.1) for having engaged in strenuous physical activity within one hour before myocardial infarction. Patients whose frequency of regular exercise was less than four and four or more times per week had relative risks of 6.9 and 1.3, respectively (P &lt; 0.01).|A period of strenuous physical activity is associated with a temporary increase in the risk of having a myocardial infarction, particularly among patients who exercise infrequently. These findings should aid in the identification of the triggering mechanisms for myocardial infarction and improve prevention of this common and serious disorder.","DOI":"10.1056/NEJM199312023292302","ISSN":"0028-4793","shortTitle":"Physical exertion as a trigger of acute myocardial infarction. Triggers and Mechanisms of Myocardial Infarction Study Group","language":"eng","author":[{"family":"Willich","given":"S. N."},{"family":"Lewis","given":"M."},{"family":"Löwel","given":"H."},{"family":"Arntz","given":"H. R."},{"family":"Schubert","given":"F."},{"family":"Schröder","given":"R."}],"issued":{"date-parts":[["1993",12]]}}}],"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Mittleman</w:t>
      </w:r>
      <w:proofErr w:type="spellEnd"/>
      <w:r w:rsidR="00182464" w:rsidRPr="00182464">
        <w:rPr>
          <w:rFonts w:ascii="Calibri" w:hAnsi="Calibri" w:cs="Calibri"/>
        </w:rPr>
        <w:t xml:space="preserve"> et al. 1993; </w:t>
      </w:r>
      <w:proofErr w:type="spellStart"/>
      <w:r w:rsidR="00182464" w:rsidRPr="00182464">
        <w:rPr>
          <w:rFonts w:ascii="Calibri" w:hAnsi="Calibri" w:cs="Calibri"/>
        </w:rPr>
        <w:t>Willich</w:t>
      </w:r>
      <w:proofErr w:type="spellEnd"/>
      <w:r w:rsidR="00182464" w:rsidRPr="00182464">
        <w:rPr>
          <w:rFonts w:ascii="Calibri" w:hAnsi="Calibri" w:cs="Calibri"/>
        </w:rPr>
        <w:t xml:space="preserve"> et al. 1993)</w:t>
      </w:r>
      <w:r w:rsidR="00182464">
        <w:fldChar w:fldCharType="end"/>
      </w:r>
      <w:r>
        <w:t>. La thrombose joue un rôle central, des changements dans la coagulabilité peuvent influencer sa survenue.</w:t>
      </w:r>
    </w:p>
    <w:p w:rsidR="000026B2" w:rsidRDefault="008466FD" w:rsidP="008466FD">
      <w:pPr>
        <w:jc w:val="both"/>
      </w:pPr>
      <w:r w:rsidRPr="008466FD">
        <w:t xml:space="preserve">L'objectif de cette étude est d'évaluer </w:t>
      </w:r>
      <w:r>
        <w:t xml:space="preserve">l'effet des activités de lutte </w:t>
      </w:r>
      <w:r w:rsidRPr="008466FD">
        <w:t xml:space="preserve">contre les </w:t>
      </w:r>
      <w:r>
        <w:t>incendies sur</w:t>
      </w:r>
      <w:r w:rsidRPr="008466FD">
        <w:t xml:space="preserve"> la coagulation et l'activité fibrinolytique </w:t>
      </w:r>
      <w:r w:rsidR="000026B2">
        <w:t>et d’</w:t>
      </w:r>
      <w:r w:rsidRPr="008466FD">
        <w:t xml:space="preserve">indiquer dans quelle mesure ces variables ont récupéré 2 h après </w:t>
      </w:r>
      <w:r w:rsidR="000026B2">
        <w:t>la fin de la mission</w:t>
      </w:r>
      <w:r w:rsidRPr="008466FD">
        <w:t>.</w:t>
      </w:r>
      <w:r w:rsidR="00766C70">
        <w:t xml:space="preserve"> 18 SP</w:t>
      </w:r>
      <w:r w:rsidRPr="008466FD">
        <w:t xml:space="preserve"> ont effectué 18 min d'activités simulées de lutte contre l'incendie dans une structure de formation </w:t>
      </w:r>
      <w:r w:rsidR="000026B2">
        <w:t>en</w:t>
      </w:r>
      <w:r w:rsidRPr="008466FD">
        <w:t xml:space="preserve"> feux </w:t>
      </w:r>
      <w:r w:rsidR="000026B2">
        <w:t>réels</w:t>
      </w:r>
      <w:r w:rsidRPr="008466FD">
        <w:t xml:space="preserve">. </w:t>
      </w:r>
      <w:r w:rsidR="000026B2">
        <w:t>A la fin de l’exercice</w:t>
      </w:r>
      <w:r w:rsidRPr="008466FD">
        <w:t xml:space="preserve">, les pompiers ont </w:t>
      </w:r>
      <w:r w:rsidR="000026B2">
        <w:t>pu s’hydrater</w:t>
      </w:r>
      <w:r w:rsidRPr="008466FD">
        <w:t xml:space="preserve"> et </w:t>
      </w:r>
      <w:r w:rsidR="000026B2">
        <w:t>se</w:t>
      </w:r>
      <w:r w:rsidRPr="008466FD">
        <w:t xml:space="preserve"> refroidir puis </w:t>
      </w:r>
      <w:r w:rsidR="000026B2">
        <w:t>se reposer</w:t>
      </w:r>
      <w:r w:rsidRPr="008466FD">
        <w:t xml:space="preserve"> pendant 2 h dans une pièce adjacente. Des échantillons de sang ont été obtenus avant </w:t>
      </w:r>
      <w:r w:rsidR="000026B2">
        <w:t>/</w:t>
      </w:r>
      <w:r w:rsidRPr="008466FD">
        <w:t xml:space="preserve"> après </w:t>
      </w:r>
      <w:r w:rsidR="000026B2">
        <w:t>l’exercice</w:t>
      </w:r>
      <w:r w:rsidRPr="008466FD">
        <w:t xml:space="preserve"> et </w:t>
      </w:r>
      <w:r w:rsidR="000026B2">
        <w:t xml:space="preserve">au bout de </w:t>
      </w:r>
      <w:r w:rsidRPr="008466FD">
        <w:t xml:space="preserve">2 heures </w:t>
      </w:r>
      <w:r w:rsidR="000026B2">
        <w:t>de repos.</w:t>
      </w:r>
    </w:p>
    <w:p w:rsidR="009D0C7C" w:rsidRPr="009D0C7C" w:rsidRDefault="008466FD" w:rsidP="00766C70">
      <w:pPr>
        <w:spacing w:after="0"/>
        <w:jc w:val="both"/>
        <w:rPr>
          <w:u w:val="single"/>
        </w:rPr>
      </w:pPr>
      <w:r w:rsidRPr="009D0C7C">
        <w:rPr>
          <w:u w:val="single"/>
        </w:rPr>
        <w:t>Résultats:</w:t>
      </w:r>
    </w:p>
    <w:p w:rsidR="009D0C7C" w:rsidRDefault="009D0C7C" w:rsidP="008466FD">
      <w:pPr>
        <w:jc w:val="both"/>
      </w:pPr>
      <w:r>
        <w:t>L’augmentation de la température corporelle moyenne était de 0.7°C, la FC était &gt; à 160bpm et la perte plasmatique estimée de 4%. Les deux paramètres étaient revenus à la normale en 2 heures.</w:t>
      </w:r>
      <w:r w:rsidR="00766C70">
        <w:t xml:space="preserve"> </w:t>
      </w:r>
      <w:r>
        <w:t>La numération plaquettaire</w:t>
      </w:r>
      <w:r w:rsidR="008466FD" w:rsidRPr="008466FD">
        <w:t xml:space="preserve">, l'activité plaquettaire et le potentiel de coagulation ont augmenté immédiatement après </w:t>
      </w:r>
      <w:r>
        <w:t>l’exposition. D</w:t>
      </w:r>
      <w:r w:rsidR="008466FD" w:rsidRPr="008466FD">
        <w:t xml:space="preserve">e nombreuses variables (fonction plaquettaire, temps partiel de thromboplastine et facteur VIII) reflètent un état </w:t>
      </w:r>
      <w:proofErr w:type="spellStart"/>
      <w:r w:rsidR="008466FD" w:rsidRPr="008466FD">
        <w:t>procoagulant</w:t>
      </w:r>
      <w:proofErr w:type="spellEnd"/>
      <w:r>
        <w:t>, celui-ci persiste</w:t>
      </w:r>
      <w:r w:rsidR="008466FD" w:rsidRPr="008466FD">
        <w:t xml:space="preserve"> même après 2 h de récupération. La fibrinolyse, telle que reflétée par l'activateur du plasminogène tissulaire, </w:t>
      </w:r>
      <w:r>
        <w:t>était</w:t>
      </w:r>
      <w:r w:rsidR="008466FD" w:rsidRPr="008466FD">
        <w:t xml:space="preserve"> également </w:t>
      </w:r>
      <w:r>
        <w:t>augmentée</w:t>
      </w:r>
      <w:r w:rsidR="008466FD" w:rsidRPr="008466FD">
        <w:t xml:space="preserve"> immédiatement après </w:t>
      </w:r>
      <w:r>
        <w:t>l’exercice, mais</w:t>
      </w:r>
      <w:r w:rsidR="008466FD" w:rsidRPr="008466FD">
        <w:t xml:space="preserve"> est retournée aux valeurs de référence </w:t>
      </w:r>
      <w:r>
        <w:t xml:space="preserve">après </w:t>
      </w:r>
      <w:r w:rsidR="008466FD" w:rsidRPr="008466FD">
        <w:t xml:space="preserve">de 2 h </w:t>
      </w:r>
      <w:r>
        <w:t>de repos</w:t>
      </w:r>
      <w:r w:rsidR="008466FD" w:rsidRPr="008466FD">
        <w:t xml:space="preserve">. En revanche, l'inhibition de la fibrinolyse, comme en témoigne une réduction de l'inhibiteur de l'activateur plasminogène-1, </w:t>
      </w:r>
      <w:r>
        <w:t>était diminuée</w:t>
      </w:r>
      <w:r w:rsidR="008466FD" w:rsidRPr="008466FD">
        <w:t xml:space="preserve"> après</w:t>
      </w:r>
      <w:r>
        <w:t xml:space="preserve"> 2 h de repos.</w:t>
      </w:r>
    </w:p>
    <w:p w:rsidR="009D0C7C" w:rsidRPr="009D0C7C" w:rsidRDefault="009D0C7C" w:rsidP="00766C70">
      <w:pPr>
        <w:spacing w:after="0"/>
        <w:jc w:val="both"/>
        <w:rPr>
          <w:u w:val="single"/>
        </w:rPr>
      </w:pPr>
      <w:r w:rsidRPr="009D0C7C">
        <w:rPr>
          <w:u w:val="single"/>
        </w:rPr>
        <w:t>Discussion :</w:t>
      </w:r>
    </w:p>
    <w:p w:rsidR="00134D9A" w:rsidRDefault="008466FD" w:rsidP="00766C70">
      <w:pPr>
        <w:spacing w:after="0"/>
        <w:jc w:val="both"/>
      </w:pPr>
      <w:r w:rsidRPr="008466FD">
        <w:t>La lutte contre les i</w:t>
      </w:r>
      <w:r w:rsidR="009D0C7C">
        <w:t>ncendies a entraîné une activation de la coagulation</w:t>
      </w:r>
      <w:r w:rsidRPr="008466FD">
        <w:t xml:space="preserve"> et </w:t>
      </w:r>
      <w:r w:rsidR="009D0C7C">
        <w:t>de la fibrinolyse</w:t>
      </w:r>
      <w:r w:rsidRPr="008466FD">
        <w:t xml:space="preserve"> élevée. Cependant, </w:t>
      </w:r>
      <w:r w:rsidR="009D0C7C">
        <w:t xml:space="preserve">après </w:t>
      </w:r>
      <w:r w:rsidRPr="008466FD">
        <w:t xml:space="preserve">2 h </w:t>
      </w:r>
      <w:r w:rsidR="009D0C7C">
        <w:t>de récupération</w:t>
      </w:r>
      <w:r w:rsidRPr="008466FD">
        <w:t xml:space="preserve">, l'activateur de plasminogène tissulaire est revenu à la ligne de base et le potentiel de coagulation reste élevé. </w:t>
      </w:r>
      <w:r w:rsidR="00134D9A">
        <w:t>Les résultats restaient identiques après correction de l’hémoconcentration, il ne s’agit donc pas d’un effet de la déshydratation.</w:t>
      </w:r>
    </w:p>
    <w:p w:rsidR="00C658E8" w:rsidRPr="008466FD" w:rsidRDefault="008466FD" w:rsidP="00643D67">
      <w:pPr>
        <w:jc w:val="both"/>
      </w:pPr>
      <w:r w:rsidRPr="008466FD">
        <w:t xml:space="preserve">L'état </w:t>
      </w:r>
      <w:proofErr w:type="spellStart"/>
      <w:r w:rsidRPr="008466FD">
        <w:t>procoagulant</w:t>
      </w:r>
      <w:proofErr w:type="spellEnd"/>
      <w:r w:rsidRPr="008466FD">
        <w:t xml:space="preserve"> qui existe après la l</w:t>
      </w:r>
      <w:r w:rsidR="00134D9A">
        <w:t>utte contre les incendies peut expliquer</w:t>
      </w:r>
      <w:r w:rsidRPr="008466FD">
        <w:t xml:space="preserve"> un lien </w:t>
      </w:r>
      <w:r w:rsidR="00134D9A">
        <w:t>physiopathologique</w:t>
      </w:r>
      <w:r w:rsidRPr="008466FD">
        <w:t xml:space="preserve"> aux rapports d'événements cardiaques soudains après des activités intenses de </w:t>
      </w:r>
      <w:r w:rsidR="00134D9A">
        <w:t xml:space="preserve">lutte contre les </w:t>
      </w:r>
      <w:r w:rsidRPr="008466FD">
        <w:t>incendie</w:t>
      </w:r>
      <w:r w:rsidR="00134D9A">
        <w:t>s</w:t>
      </w:r>
      <w:r w:rsidRPr="008466FD">
        <w:t>.</w:t>
      </w:r>
      <w:r w:rsidR="00134D9A">
        <w:t xml:space="preserve"> Le stress et la contrainte thermique entrainent un relargage de catécholamines plus important que l’activité physique seule</w:t>
      </w:r>
      <w:r w:rsidR="00182464">
        <w:t xml:space="preserve"> </w:t>
      </w:r>
      <w:r w:rsidR="00182464">
        <w:fldChar w:fldCharType="begin"/>
      </w:r>
      <w:r w:rsidR="00182464">
        <w:instrText xml:space="preserve"> ADDIN ZOTERO_ITEM CSL_CITATION {"citationID":"eCmunUyp","properties":{"formattedCitation":"(Starkie et al. 2005)","plainCitation":"(Starkie et al. 2005)","noteIndex":0},"citationItems":[{"id":433,"uris":["http://zotero.org/users/4687044/items/9LM8ZQX5"],"uri":["http://zotero.org/users/4687044/items/9LM8ZQX5"],"itemData":{"id":433,"type":"article-journal","title":"Heat stress, cytokines, and the immune response to exercise","container-title":"Brain Behav Immun","page":"404-12","volume":"19","issue":"5","archive_location":"16061150","abstract":"To examine the effect of exercise and heat stress on cytokine production, seven males (77 +/- 2 kg; VO(2peak) = 4.7 +/- 0.4 L min(-1)) completed two (15 degrees C; CON or 35 degrees C; HEAT) 90 min cycling trials at 70% VO(2peak). Blood samples were collected throughout and analysed for spontaneous, and LPS-stimulated intracellular monocyte cytokine production, plasma cytokine levels, and circulating stress hormone concentration. Plasma epinephrine, norepinephrine, and cortisol concentration were elevated (P &lt; .05) as a result of exercise in CON. HEAT increased (P &lt; .05) epinephrine and norepinephrine levels, however, cortisol concentration was not different between the two trials. Exercise had no effect on the concentration of circulating monocytes spontaneously producing IL-6, TNF-alpha or IL-1alpha, however, there was a decrease in the amount of TNF-alpha per cell post-compared with pre-exercise. HEAT had no effect on spontaneous intracellular cytokine production. Circulating levels of both IL-6 and TNF-alpha were elevated in HEAT, but not in CON. Upon stimulation with LPS, the concentration of monocytes positive for IL-6, TNF-alpha, and IL-1alpha production was elevated (P &lt; .01) post- and 2 h post-compared with pre-exercise. Stimulated cells, however, produced less (P &lt; .05) TNF-alpha post-exercise and less (P &lt; .05) TNF-alpha and IL-6 2 h post-exercise. HEAT resulted in an increase (P &lt; .05) in the concentration of stimulated cells positive for TNF-alpha and IL-1alpha, however, did not affect the amount of cytokine produced by stimulated monocytes. These results demonstrate that exercise decreases the amount of cytokine produced by LPS-stimulated monocytes, possibly due to elevated levels of circulating stress hormones. Heat stress did not, however, augment the suppression in the amount of cytokine produced by circulating monocytes upon stimulation, despite elevated catecholamines.","DOI":"10.1016/j.bbi.2005.03.005","ISSN":"0889-1591","shortTitle":"Heat stress, cytokines, and the immune response to exercise","language":"eng","author":[{"family":"Starkie","given":"R. L."},{"family":"Hargreaves","given":"M."},{"family":"Rolland","given":"J."},{"family":"Febbraio","given":"M. A."}],"issued":{"date-parts":[["2005",9]]}}}],"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Starkie</w:t>
      </w:r>
      <w:proofErr w:type="spellEnd"/>
      <w:r w:rsidR="00182464" w:rsidRPr="00182464">
        <w:rPr>
          <w:rFonts w:ascii="Calibri" w:hAnsi="Calibri" w:cs="Calibri"/>
        </w:rPr>
        <w:t xml:space="preserve"> et al. 2005)</w:t>
      </w:r>
      <w:r w:rsidR="00182464">
        <w:fldChar w:fldCharType="end"/>
      </w:r>
      <w:r w:rsidR="00134D9A">
        <w:t xml:space="preserve">. Il est également connu que l’activité SP entraine une augmentation des résistances artérielles </w:t>
      </w:r>
      <w:r w:rsidR="00182464">
        <w:fldChar w:fldCharType="begin"/>
      </w:r>
      <w:r w:rsidR="00182464">
        <w:instrText xml:space="preserve"> ADDIN ZOTERO_ITEM CSL_CITATION {"citationID":"dYnvcIdz","properties":{"formattedCitation":"(Fahs et al. 2009)","plainCitation":"(Fahs et al. 2009)","noteIndex":0},"citationItems":[{"id":219,"uris":["http://zotero.org/users/4687044/items/9WKKJDHW"],"uri":["http://zotero.org/users/4687044/items/9WKKJDHW"],"itemData":{"id":219,"type":"article-journal","title":"Impact of excess body weight on arterial structure, function, and blood pressure in firefighters","container-title":"Am J Cardiol","page":"1441-5","volume":"104","issue":"10","archive_location":"19892065","abstract":"Cardiovascular disease is the leading cause of death among firefighters. The purpose of the present study was to examine the effect of excess body weight on arterial structure and function and blood pressure (BP) in relatively young, apparently healthy, firefighters. The body mass index, brachial BP, carotid BP, aortic BP, radial augmentation index, central pulse wave velocity, forearm blood flow, forearm vasodilatory capacity, carotid arterial compliance, carotid intima-media thickness, and brachial flow-mediated dilation were assessed in 110 firefighters (aged 29.7 +/- 8.0 years). The group was divided into equal tertiles according to the body mass index (&lt;25.9, 25.9 to 29.4, and &gt;or=29.5 kg/m(2)). Group differences in hemodynamics, anthropometrics, microvascular function, and macrovascular structure and function were tested using multivariate analysis of variance. The obese group was older, heavier, and had a larger waist circumference compared to the lean and overweight groups (p &lt;0.05). The overweight group was also older, heavier, and had a larger waist circumference than the lean group (p &lt;0.05). Compared to the lean group, the overweight and obese groups had a greater systolic BP (p &lt;0.05). The obese group also had a significantly greater mean arterial BP and carotid systolic BP than the lean group (p &lt;0.05). The obese group had greater beta stiffness and elastic modulus compared to the lean and overweight groups (p &lt;0.05), but no group differences were found in endothelial function. In conclusion, in a population of relatively young firefighters, an increased body mass index was associated with elevated peripheral BP and arterial stiffness, with no apparent decrements in endothelial function.","DOI":"10.1016/j.amjcard.2009.07.009","ISSN":"1879-1913","shortTitle":"Impact of excess body weight on arterial structure, function, and blood pressure in firefighters","language":"eng","author":[{"family":"Fahs","given":"C. A."},{"family":"Smith","given":"D. L."},{"family":"Horn","given":"G. P."},{"family":"Agiovlasitis","given":"S."},{"family":"Rossow","given":"L. M."},{"family":"Echols","given":"G."},{"family":"Heffernan","given":"K. S."},{"family":"Fernhall","given":"B."}],"issued":{"date-parts":[["2009",11]]}}}],"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Fahs</w:t>
      </w:r>
      <w:proofErr w:type="spellEnd"/>
      <w:r w:rsidR="00182464" w:rsidRPr="00182464">
        <w:rPr>
          <w:rFonts w:ascii="Calibri" w:hAnsi="Calibri" w:cs="Calibri"/>
        </w:rPr>
        <w:t xml:space="preserve"> et al. 2009)</w:t>
      </w:r>
      <w:r w:rsidR="00182464">
        <w:fldChar w:fldCharType="end"/>
      </w:r>
      <w:r w:rsidR="00134D9A">
        <w:t xml:space="preserve"> et une diminution des fonctions myocardiques </w:t>
      </w:r>
      <w:r w:rsidR="00182464">
        <w:fldChar w:fldCharType="begin"/>
      </w:r>
      <w:r w:rsidR="00182464">
        <w:instrText xml:space="preserve"> ADDIN ZOTERO_ITEM CSL_CITATION {"citationID":"jRIkYF5y","properties":{"formattedCitation":"(Fernhall et al. 2012)","plainCitation":"(Fernhall et al. 2012)","noteIndex":0},"citationItems":[{"id":235,"uris":["http://zotero.org/users/4687044/items/29R67TXP"],"uri":["http://zotero.org/users/4687044/items/29R67TXP"],"itemData":{"id":235,"type":"article-journal","title":"Acute effects of firefighting on cardiac performance","container-title":"Eur J Appl Physiol","page":"735-41","volume":"112","issue":"2","archive_location":"21660460","abstract":"This study examined standard echocardiographic measures of cardiac size and performance in response to a 3-h firefighting training exercise. Forty experienced male personnel completed a standardized 3 h live firefighting exercise. Before and after the firefighting activities, participants were weighed, height, heart rate, blood pressure and blood samples were obtained, and echocardiographic measurements were made. Firefighting produced significant decreases in left ventricular diastolic dimension, stroke volume, fractional shortening, and mitral E velocity, tachycardia, a rise in core temperature, and a reduction in calculated plasma volume. On tissue Doppler imaging, there were no changes in systolic contractile function, but a decreased lateral wall diastolic velocity was observed. These findings show that 3 h of live firefighting produced cardiac changes consistent with cardiac fatigue, coupled with a decrease in systemic arterial compliance. These data show that live firefighting produces significant cardiovascular changes and future work is needed to evaluate if these changes are related to the increase in cardiovascular risk during live firefighting.","DOI":"10.1007/s00421-011-2033-x","ISSN":"1439-6327","shortTitle":"Acute effects of firefighting on cardiac performance","language":"eng","author":[{"family":"Fernhall","given":"B."},{"family":"Fahs","given":"C. A."},{"family":"Horn","given":"G."},{"family":"Rowland","given":"T."},{"family":"Smith","given":"D."}],"issued":{"date-parts":[["2012",2]]}}}],"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Fernhall</w:t>
      </w:r>
      <w:proofErr w:type="spellEnd"/>
      <w:r w:rsidR="00182464" w:rsidRPr="00182464">
        <w:rPr>
          <w:rFonts w:ascii="Calibri" w:hAnsi="Calibri" w:cs="Calibri"/>
        </w:rPr>
        <w:t xml:space="preserve"> et al. 2012)</w:t>
      </w:r>
      <w:r w:rsidR="00182464">
        <w:fldChar w:fldCharType="end"/>
      </w:r>
      <w:r w:rsidR="00134D9A">
        <w:fldChar w:fldCharType="begin"/>
      </w:r>
      <w:r w:rsidR="00134D9A">
        <w:instrText xml:space="preserve"> ADDIN EN.CITE &lt;EndNote&gt;&lt;Cite&gt;&lt;Author&gt;Fernhall&lt;/Author&gt;&lt;Year&gt;2012&lt;/Year&gt;&lt;IDText&gt;Acute effects of firefighting on cardiac performance&lt;/IDText&gt;&lt;DisplayText&gt;(Fernhall et al. 2012)&lt;/DisplayText&gt;&lt;record&gt;&lt;dates&gt;&lt;pub-dates&gt;&lt;date&gt;Feb&lt;/date&gt;&lt;/pub-dates&gt;&lt;year&gt;2012&lt;/year&gt;&lt;/dates&gt;&lt;keywords&gt;&lt;keyword&gt;Adult&lt;/keyword&gt;&lt;keyword&gt;Firefighters&lt;/keyword&gt;&lt;keyword&gt;Heart Rate&lt;/keyword&gt;&lt;keyword&gt;Humans&lt;/keyword&gt;&lt;keyword&gt;Male&lt;/keyword&gt;&lt;keyword&gt;Myocardial Contraction&lt;/keyword&gt;&lt;keyword&gt;Physical Exertion&lt;/keyword&gt;&lt;keyword&gt;Ventricular Function, Left&lt;/keyword&gt;&lt;/keywords&gt;&lt;urls&gt;&lt;related-urls&gt;&lt;url&gt;https://www.ncbi.nlm.nih.gov/pubmed/21660460&lt;/url&gt;&lt;/related-urls&gt;&lt;/urls&gt;&lt;isbn&gt;1439-6327&lt;/isbn&gt;&lt;titles&gt;&lt;title&gt;Acute effects of firefighting on cardiac performance&lt;/title&gt;&lt;secondary-title&gt;Eur J Appl Physiol&lt;/secondary-title&gt;&lt;/titles&gt;&lt;pages&gt;735-41&lt;/pages&gt;&lt;number&gt;2&lt;/number&gt;&lt;contributors&gt;&lt;authors&gt;&lt;author&gt;Fernhall, B.&lt;/author&gt;&lt;author&gt;Fahs, C. A.&lt;/author&gt;&lt;author&gt;Horn, G.&lt;/author&gt;&lt;author&gt;Rowland, T.&lt;/author&gt;&lt;author&gt;Smith, D.&lt;/author&gt;&lt;/authors&gt;&lt;/contributors&gt;&lt;edition&gt;2011/06/10&lt;/edition&gt;&lt;language&gt;eng&lt;/language&gt;&lt;added-date format="utc"&gt;1503050783&lt;/added-date&gt;&lt;ref-type name="Journal Article"&gt;17&lt;/ref-type&gt;&lt;rec-number&gt;390&lt;/rec-number&gt;&lt;last-updated-date format="utc"&gt;1503050783&lt;/last-updated-date&gt;&lt;accession-num&gt;21660460&lt;/accession-num&gt;&lt;electronic-resource-num&gt;10.1007/s00421-011-2033-x&lt;/electronic-resource-num&gt;&lt;volume&gt;112&lt;/volume&gt;&lt;/record&gt;&lt;/Cite&gt;&lt;/EndNote&gt;</w:instrText>
      </w:r>
      <w:r w:rsidR="00134D9A">
        <w:fldChar w:fldCharType="separate"/>
      </w:r>
      <w:r w:rsidR="00134D9A">
        <w:fldChar w:fldCharType="end"/>
      </w:r>
      <w:r w:rsidR="00134D9A">
        <w:t>.</w:t>
      </w:r>
    </w:p>
    <w:p w:rsidR="00C658E8" w:rsidRPr="008466FD" w:rsidRDefault="00C658E8">
      <w:r w:rsidRPr="008466FD">
        <w:br w:type="page"/>
      </w:r>
    </w:p>
    <w:p w:rsidR="00C658E8" w:rsidRDefault="00C658E8" w:rsidP="007E664E">
      <w:pPr>
        <w:pStyle w:val="Titre2"/>
        <w:numPr>
          <w:ilvl w:val="0"/>
          <w:numId w:val="18"/>
        </w:numPr>
        <w:rPr>
          <w:lang w:val="en-US"/>
        </w:rPr>
      </w:pPr>
      <w:bookmarkStart w:id="44" w:name="_Toc491027466"/>
      <w:r w:rsidRPr="00C658E8">
        <w:rPr>
          <w:lang w:val="en-US"/>
        </w:rPr>
        <w:t xml:space="preserve">The Association of Aerobic Fitness </w:t>
      </w:r>
      <w:proofErr w:type="gramStart"/>
      <w:r w:rsidRPr="00C658E8">
        <w:rPr>
          <w:lang w:val="en-US"/>
        </w:rPr>
        <w:t>With</w:t>
      </w:r>
      <w:proofErr w:type="gramEnd"/>
      <w:r w:rsidRPr="00C658E8">
        <w:rPr>
          <w:lang w:val="en-US"/>
        </w:rPr>
        <w:t xml:space="preserve"> Injuries in the Fire Service</w:t>
      </w:r>
      <w:r w:rsidR="007E664E">
        <w:rPr>
          <w:lang w:val="en-US"/>
        </w:rPr>
        <w:t xml:space="preserve"> – Poplin – Am J </w:t>
      </w:r>
      <w:proofErr w:type="spellStart"/>
      <w:r w:rsidR="007E664E">
        <w:rPr>
          <w:lang w:val="en-US"/>
        </w:rPr>
        <w:t>Epidemiol</w:t>
      </w:r>
      <w:proofErr w:type="spellEnd"/>
      <w:r w:rsidR="007E664E">
        <w:rPr>
          <w:lang w:val="en-US"/>
        </w:rPr>
        <w:t xml:space="preserve"> 2014</w:t>
      </w:r>
      <w:bookmarkEnd w:id="44"/>
    </w:p>
    <w:p w:rsidR="00C658E8" w:rsidRPr="007E664E" w:rsidRDefault="00182464" w:rsidP="00643D67">
      <w:pPr>
        <w:jc w:val="both"/>
      </w:pPr>
      <w:r>
        <w:fldChar w:fldCharType="begin"/>
      </w:r>
      <w:r>
        <w:instrText xml:space="preserve"> ADDIN ZOTERO_ITEM CSL_CITATION {"citationID":"oOPA57wk","properties":{"formattedCitation":"(Poplin et al. 2014)","plainCitation":"(Poplin et al. 2014)","noteIndex":0},"citationItems":[{"id":392,"uris":["http://zotero.org/users/4687044/items/XQTDDC8N"],"uri":["http://zotero.org/users/4687044/items/XQTDDC8N"],"itemData":{"id":392,"type":"article-journal","title":"The association of aerobic fitness with injuries in the fire service","container-title":"Am J Epidemiol","page":"149-55","volume":"179","issue":"2","archive_location":"24186973","abstract":"The aim of the present study was to understand the risk of injury in relation to fitness in a retrospective occupational cohort of firefighters in Tucson, Arizona, from 2005 to 2009. Annual medical evaluations and injury surveillance data were linked to compare levels of aerobic fitness in injured employees with those in noninjured employees. The individual outcomes evaluated included all injuries, exercise-related injuries, and sprains and strains. Time-to-event analyses were conducted to determine the association between levels of fitness and injury likelihood. Fitness, defined by relative aerobic capacity (Vo2max), was associated with injury risk. Persons in the lowest fitness level category (Vo2max &lt;43 mL/kg/minute) were 2.2 times more likely (95% confidence interval: 1.72, 2.88) to sustain injury than were those in the highest fitness level category (Vo2max &gt;48 mL/kg/minute). Those with a Vo2max between 43 and 48 mL/kg/minute were 1.38 times (95% confidence interval: 1.06, 1.78) more likely to incur injury. Hazard ratios were found to be greater for sprains and strains. Our results suggest that improving relative aerobic capacity by 1 metabolic equivalent of task (approximately 3.5 mL/kg/minute) reduces the risk of any injury by 14%. These findings illustrate the importance of fitness in reducing the risk of injury in physically demanding occupations, such as the fire service, and support the need to provide dedicated resources for structured fitness programming and the promotion of injury prevention strategies to people in those fields.","DOI":"10.1093/aje/kwt213","ISSN":"1476-6256","shortTitle":"The association of aerobic fitness with injuries in the fire service","language":"eng","author":[{"family":"Poplin","given":"G. S."},{"family":"Roe","given":"D. J."},{"family":"Peate","given":"W."},{"family":"Harris","given":"R. B."},{"family":"Burgess","given":"J. L."}],"issued":{"date-parts":[["2014",1]]}}}],"schema":"https://github.com/citation-style-language/schema/raw/master/csl-citation.json"} </w:instrText>
      </w:r>
      <w:r>
        <w:fldChar w:fldCharType="separate"/>
      </w:r>
      <w:r w:rsidRPr="00182464">
        <w:rPr>
          <w:rFonts w:ascii="Calibri" w:hAnsi="Calibri" w:cs="Calibri"/>
        </w:rPr>
        <w:t>(</w:t>
      </w:r>
      <w:proofErr w:type="spellStart"/>
      <w:r w:rsidRPr="00182464">
        <w:rPr>
          <w:rFonts w:ascii="Calibri" w:hAnsi="Calibri" w:cs="Calibri"/>
        </w:rPr>
        <w:t>Poplin</w:t>
      </w:r>
      <w:proofErr w:type="spellEnd"/>
      <w:r w:rsidRPr="00182464">
        <w:rPr>
          <w:rFonts w:ascii="Calibri" w:hAnsi="Calibri" w:cs="Calibri"/>
        </w:rPr>
        <w:t xml:space="preserve"> et al. 2014)</w:t>
      </w:r>
      <w:r>
        <w:fldChar w:fldCharType="end"/>
      </w:r>
    </w:p>
    <w:p w:rsidR="007E664E" w:rsidRPr="007E664E" w:rsidRDefault="007E664E" w:rsidP="00643D67">
      <w:pPr>
        <w:jc w:val="both"/>
      </w:pPr>
      <w:r>
        <w:t>La capacité physique pour accomplir conformément les activité</w:t>
      </w:r>
      <w:r w:rsidR="0006622C">
        <w:t>s</w:t>
      </w:r>
      <w:r>
        <w:t xml:space="preserve"> de lutte contre l’incendie est le 38 à 42 ml/kg/min de VO2max</w:t>
      </w:r>
      <w:r w:rsidR="00182464">
        <w:t xml:space="preserve"> </w:t>
      </w:r>
      <w:r w:rsidR="00182464">
        <w:fldChar w:fldCharType="begin"/>
      </w:r>
      <w:r w:rsidR="00182464">
        <w:instrText xml:space="preserve"> ADDIN ZOTERO_ITEM CSL_CITATION {"citationID":"xhRu5PeO","properties":{"formattedCitation":"(Sothmann et al. 1992)","plainCitation":"(Sothmann et al. 1992)","noteIndex":0},"citationItems":[{"id":430,"uris":["http://zotero.org/users/4687044/items/AI7SQTQN"],"uri":["http://zotero.org/users/4687044/items/AI7SQTQN"],"itemData":{"id":430,"type":"article-journal","title":"Heart rate response of firefighters to actual emergencies. Implications for cardiorespiratory fitness","container-title":"J Occup Med","page":"797-800","volume":"34","issue":"8","archive_location":"1506937","abstract":"Heart rate (HR) and oxygen consumption (VO2) responses during actual fire-suppression emergencies were monitored in 10 male firefighters. These firefighters worked at 157 +/- 8 beats per minute (bpm) for 15 +/- 7 minutes. This was 88 +/- 6% of their previously determined HR max. Based on treadmill testing, the HR x VO2 relationship was established for each firefighter. The predicted VO2 derived from HR monitoring in actual emergencies was 25.6 +/- 8.7 mL.kg-1.min-1 or 63 +/- 14% of VO2 max (40.0 +/- 6.5 mL.kg-1.min-1). These values on the cardiorespiratory response to actual emergencies are very similar to results derived from studies employing fire-suppression simulations. Recommendations for the VO2 max of firefighters ranging from 33.5 to 42.0 mL.kg-1.min-1 that have been generated from simulation testing appear appropriate given the cardiorespiratory responses to actual emergencies.","ISSN":"0096-1736","shortTitle":"Heart rate response of firefighters to actual emergencies. Implications for cardiorespiratory fitness","language":"eng","author":[{"family":"Sothmann","given":"M. S."},{"family":"Saupe","given":"K."},{"family":"Jasenof","given":"D."},{"family":"Blaney","given":"J."}],"issued":{"date-parts":[["1992",8]]}}}],"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Sothmann</w:t>
      </w:r>
      <w:proofErr w:type="spellEnd"/>
      <w:r w:rsidR="00182464" w:rsidRPr="00182464">
        <w:rPr>
          <w:rFonts w:ascii="Calibri" w:hAnsi="Calibri" w:cs="Calibri"/>
        </w:rPr>
        <w:t xml:space="preserve"> et al. 1992)</w:t>
      </w:r>
      <w:r w:rsidR="00182464">
        <w:fldChar w:fldCharType="end"/>
      </w:r>
      <w:r>
        <w:t>. Le seuil choisi par la NF</w:t>
      </w:r>
      <w:r w:rsidR="0006622C">
        <w:t>PA est de 42 ml/kg/min. Le lien entre VO2max et diminution de la fatigue, meilleure réponse physique, meilleure récupération a été démontré chez les SP. En revanche, certains services ont montrés un lien entre activité physique et augmentation des blessures, potentiellement par un engagement sur des situations plus risquées</w:t>
      </w:r>
      <w:r w:rsidR="00182464">
        <w:t xml:space="preserve"> </w:t>
      </w:r>
      <w:r w:rsidR="00182464">
        <w:fldChar w:fldCharType="begin"/>
      </w:r>
      <w:r w:rsidR="00182464">
        <w:instrText xml:space="preserve"> ADDIN ZOTERO_ITEM CSL_CITATION {"citationID":"J8gaR5yY","properties":{"formattedCitation":"(Poplin et al. 2012)","plainCitation":"(Poplin et al. 2012)","noteIndex":0},"citationItems":[{"id":389,"uris":["http://zotero.org/users/4687044/items/G7D32S3D"],"uri":["http://zotero.org/users/4687044/items/G7D32S3D"],"itemData":{"id":389,"type":"article-journal","title":"Beyond the fireground: injuries in the fire service","container-title":"Inj Prev","page":"228-33","volume":"18","issue":"4","archive_location":"22117024","abstract":"Background Although firefighting and emergency medical services are high-risk professions, few studies have identified the aetiology of injury in the fire service beyond the fireground. Methods Data were collected for work-related injuries in a medium-sized metropolitan fire department. In a descriptive study, the factors explored included the nature of injury, agent, mechanism, body location, environment, abbreviated injury scale (AIS), functional capacity index (FCI) and lost time status. Results From 2004 to 2009, the annual injury incidence rate averaged 17.7 per 100 employees. One-third of all injuries (32.9%) resulted from physical exercise activities, while patient transport, training drills and fireground operations resulted in 16.9%, 11.1% and 10.2% of injuries, respectively. For all job operations, sprains and strains were the most prevalent type of injury (40.2-85.2%), followed by contusions and lacerations (7.7-26.1%). The third most common injury was related to the conventional hazards of the individual job operation. Most injuries (n=862, 95.6%) were minor in severity, while 4.3% of injuries were classified as having some impedance of normal function (FCI 3). Moderate injuries (AIS 2) were infrequent, but comprised a greater proportion of fireground injuries (8.7%) than the other activities (1.0-4.1%); however, lost time injuries were more frequent for patient transport (46.1%) than other operations (22.0-29.1%). Conclusions Physical exercise, patient transport and training activities were responsible for a greater percentage of injuries than fireground operations. Focused efforts to improve the characterisation of risks during these more diverse set of work processes should help guide the development of salient strategies for injury prevention.","DOI":"10.1136/injuryprev-2011-040149","ISSN":"1475-5785","shortTitle":"Beyond the fireground: injuries in the fire service","language":"eng","author":[{"family":"Poplin","given":"G. S."},{"family":"Harris","given":"R. B."},{"family":"Pollack","given":"K. M."},{"family":"Peate","given":"W. F."},{"family":"Burgess","given":"J. L."}],"issued":{"date-parts":[["2012",8]]}}}],"schema":"https://github.com/citation-style-language/schema/raw/master/csl-citation.json"} </w:instrText>
      </w:r>
      <w:r w:rsidR="00182464">
        <w:fldChar w:fldCharType="separate"/>
      </w:r>
      <w:r w:rsidR="00182464" w:rsidRPr="00182464">
        <w:rPr>
          <w:rFonts w:ascii="Calibri" w:hAnsi="Calibri" w:cs="Calibri"/>
        </w:rPr>
        <w:t>(</w:t>
      </w:r>
      <w:proofErr w:type="spellStart"/>
      <w:r w:rsidR="00182464" w:rsidRPr="00182464">
        <w:rPr>
          <w:rFonts w:ascii="Calibri" w:hAnsi="Calibri" w:cs="Calibri"/>
        </w:rPr>
        <w:t>Poplin</w:t>
      </w:r>
      <w:proofErr w:type="spellEnd"/>
      <w:r w:rsidR="00182464" w:rsidRPr="00182464">
        <w:rPr>
          <w:rFonts w:ascii="Calibri" w:hAnsi="Calibri" w:cs="Calibri"/>
        </w:rPr>
        <w:t xml:space="preserve"> et al. 2012)</w:t>
      </w:r>
      <w:r w:rsidR="00182464">
        <w:fldChar w:fldCharType="end"/>
      </w:r>
      <w:r w:rsidR="0006622C">
        <w:t>.</w:t>
      </w:r>
    </w:p>
    <w:p w:rsidR="007E664E" w:rsidRDefault="007E664E" w:rsidP="007E664E">
      <w:pPr>
        <w:jc w:val="both"/>
      </w:pPr>
      <w:r w:rsidRPr="007E664E">
        <w:t xml:space="preserve">L'objectif </w:t>
      </w:r>
      <w:r w:rsidR="0006622C">
        <w:t>cette</w:t>
      </w:r>
      <w:r w:rsidRPr="007E664E">
        <w:t xml:space="preserve"> étude était </w:t>
      </w:r>
      <w:r w:rsidR="0006622C">
        <w:t>de comparer</w:t>
      </w:r>
      <w:r w:rsidRPr="007E664E">
        <w:t xml:space="preserve"> le risque de blessure par rapport à la forme physique dans une cohorte </w:t>
      </w:r>
      <w:r w:rsidR="0006622C">
        <w:t>de SPP de</w:t>
      </w:r>
      <w:r w:rsidRPr="007E664E">
        <w:t xml:space="preserve"> Tucson, en Arizona, de 2005 à 2009. Les évaluations médicales annuelles et les données de surveillance des blessures ont été associées. Des analyses ont été effectuées pour déterminer l'association entre les niveaux d'aptitude physique</w:t>
      </w:r>
      <w:r w:rsidR="0006622C">
        <w:t xml:space="preserve"> et la probabilité de blessure.</w:t>
      </w:r>
    </w:p>
    <w:p w:rsidR="007E664E" w:rsidRPr="007E664E" w:rsidRDefault="007E664E" w:rsidP="007E664E">
      <w:pPr>
        <w:jc w:val="both"/>
        <w:rPr>
          <w:u w:val="single"/>
        </w:rPr>
      </w:pPr>
      <w:r w:rsidRPr="007E664E">
        <w:rPr>
          <w:u w:val="single"/>
        </w:rPr>
        <w:t>Résultats :</w:t>
      </w:r>
    </w:p>
    <w:p w:rsidR="0006622C" w:rsidRDefault="0006622C" w:rsidP="007E664E">
      <w:pPr>
        <w:jc w:val="both"/>
      </w:pPr>
      <w:r>
        <w:t>799 SP ont été vus au moins une fois en visite. 773 blessures ont été enregistrées, 67% d’</w:t>
      </w:r>
      <w:r w:rsidR="0050695A">
        <w:t>entorses. La fréquence des blessures diminuait avec l’âge.</w:t>
      </w:r>
    </w:p>
    <w:p w:rsidR="007E664E" w:rsidRDefault="007E664E" w:rsidP="007E664E">
      <w:pPr>
        <w:jc w:val="both"/>
      </w:pPr>
      <w:r w:rsidRPr="007E664E">
        <w:t>La condition physique, définie par la capacité aérobie relative (VO2max), était associée au risque de blessure. Les personnes dans la catégorie de niveau de condition physi</w:t>
      </w:r>
      <w:r w:rsidR="0050695A">
        <w:t xml:space="preserve">que les plus bas (VO2max &lt;43 </w:t>
      </w:r>
      <w:proofErr w:type="spellStart"/>
      <w:r w:rsidR="0050695A">
        <w:t>mL</w:t>
      </w:r>
      <w:proofErr w:type="spellEnd"/>
      <w:r w:rsidR="0050695A">
        <w:t>/</w:t>
      </w:r>
      <w:r w:rsidRPr="007E664E">
        <w:t xml:space="preserve">kg/minute) étaient 2,2 fois plus susceptibles (95% d'intervalle de confiance: 1,72, 2,88) pour subir une blessure que dans la catégorie de niveau de condition physique la plus élevée (VO2max&gt; 48 </w:t>
      </w:r>
      <w:proofErr w:type="spellStart"/>
      <w:r w:rsidRPr="007E664E">
        <w:t>mL</w:t>
      </w:r>
      <w:proofErr w:type="spellEnd"/>
      <w:r w:rsidRPr="007E664E">
        <w:t>/Kg/minute).</w:t>
      </w:r>
      <w:r w:rsidR="0050695A">
        <w:t xml:space="preserve"> </w:t>
      </w:r>
      <w:r w:rsidRPr="007E664E">
        <w:t xml:space="preserve">Ceux ayant un VO2 max entre 43 et 48 </w:t>
      </w:r>
      <w:proofErr w:type="spellStart"/>
      <w:r w:rsidRPr="007E664E">
        <w:t>mL</w:t>
      </w:r>
      <w:proofErr w:type="spellEnd"/>
      <w:r w:rsidRPr="007E664E">
        <w:t xml:space="preserve">/kg/minute étaient 1,38 fois (intervalle de confiance de 95%: 1,06, 1,78) plus susceptibles d'être blessés. </w:t>
      </w:r>
      <w:r w:rsidR="0050695A">
        <w:t>En dessous de 43 ml/kg/min une blessure était enregistrée tous les 2.24 ans contre 4.07 au-dessus. Les</w:t>
      </w:r>
      <w:r w:rsidRPr="007E664E">
        <w:t xml:space="preserve"> résultats suggèrent que l'amélioration de la capacité relative aérobie </w:t>
      </w:r>
      <w:r w:rsidR="0050695A">
        <w:t>de</w:t>
      </w:r>
      <w:r w:rsidRPr="007E664E">
        <w:t xml:space="preserve"> 1 équivalent métabolique (environ 3,5 </w:t>
      </w:r>
      <w:proofErr w:type="spellStart"/>
      <w:r w:rsidRPr="007E664E">
        <w:t>mL</w:t>
      </w:r>
      <w:proofErr w:type="spellEnd"/>
      <w:r w:rsidRPr="007E664E">
        <w:t>/kg/minute) rédui</w:t>
      </w:r>
      <w:r w:rsidR="0050695A">
        <w:t>t le risque de blessure de 14%.</w:t>
      </w:r>
    </w:p>
    <w:p w:rsidR="0050695A" w:rsidRDefault="0050695A" w:rsidP="007E664E">
      <w:pPr>
        <w:jc w:val="both"/>
      </w:pPr>
      <w:r>
        <w:t>Il convient de souligner un risque plus important de blessure pour les agents jeunes (&lt;30 ans) ayant une VO2max basse.</w:t>
      </w:r>
    </w:p>
    <w:p w:rsidR="007E664E" w:rsidRPr="007E664E" w:rsidRDefault="007E664E" w:rsidP="007E664E">
      <w:pPr>
        <w:jc w:val="both"/>
        <w:rPr>
          <w:u w:val="single"/>
        </w:rPr>
      </w:pPr>
      <w:r w:rsidRPr="007E664E">
        <w:rPr>
          <w:u w:val="single"/>
        </w:rPr>
        <w:t>Discussion :</w:t>
      </w:r>
    </w:p>
    <w:p w:rsidR="0050695A" w:rsidRDefault="0050695A" w:rsidP="007E664E">
      <w:pPr>
        <w:jc w:val="both"/>
      </w:pPr>
      <w:r>
        <w:t>Un tiers des blessures étaient liées à la pratique du sport, ce qui est différent de l’opérationnel.</w:t>
      </w:r>
      <w:r w:rsidR="0042493B">
        <w:t xml:space="preserve"> L’effet de l’âge est possiblement en lien avec le poste occupé par l’agent qui est moins exposé.</w:t>
      </w:r>
    </w:p>
    <w:p w:rsidR="007E664E" w:rsidRPr="007E664E" w:rsidRDefault="007E664E" w:rsidP="007E664E">
      <w:pPr>
        <w:jc w:val="both"/>
      </w:pPr>
      <w:r w:rsidRPr="007E664E">
        <w:t xml:space="preserve">Ces résultats illustrent l'importance de l'aptitude physique </w:t>
      </w:r>
      <w:r w:rsidR="0050695A">
        <w:t>pour</w:t>
      </w:r>
      <w:r w:rsidRPr="007E664E">
        <w:t xml:space="preserve"> réduire le risque de blessures dans des professions physiquement exigeantes, telles que le</w:t>
      </w:r>
      <w:r w:rsidR="0050695A">
        <w:t>s</w:t>
      </w:r>
      <w:r w:rsidRPr="007E664E">
        <w:t xml:space="preserve"> service</w:t>
      </w:r>
      <w:r w:rsidR="0050695A">
        <w:t>s</w:t>
      </w:r>
      <w:r w:rsidRPr="007E664E">
        <w:t xml:space="preserve"> de lutte contre les incendies</w:t>
      </w:r>
      <w:r w:rsidR="0050695A">
        <w:t>. Nécessité de</w:t>
      </w:r>
      <w:r w:rsidRPr="007E664E">
        <w:t xml:space="preserve"> programmes structurés de conditionnement physique et </w:t>
      </w:r>
      <w:r w:rsidR="0050695A">
        <w:t>de</w:t>
      </w:r>
      <w:r w:rsidRPr="007E664E">
        <w:t xml:space="preserve"> promotion de stratégies de prévention des blessures dans ces domaines.</w:t>
      </w:r>
    </w:p>
    <w:p w:rsidR="00C658E8" w:rsidRPr="007E664E" w:rsidRDefault="0042493B" w:rsidP="00643D67">
      <w:pPr>
        <w:jc w:val="both"/>
      </w:pPr>
      <w:r>
        <w:t>On peut regretter que l’origine des blessures au sport ne soit pas mentionnée. Effectivement, celle-ci peut être liée à un excès de sport ou à une mise en danger par excès de confiance sur ses capacités chez les agents ayant les capacités physique les plus élevées. Elles peuvent également être liées à une inadaptation à l’effort chez les agents ayant les capacités physiques les plus basses.</w:t>
      </w:r>
    </w:p>
    <w:p w:rsidR="00214FEC" w:rsidRDefault="00214FEC">
      <w:r w:rsidRPr="007E664E">
        <w:br w:type="page"/>
      </w:r>
    </w:p>
    <w:p w:rsidR="00182464" w:rsidRPr="000842D0" w:rsidRDefault="00182464" w:rsidP="00182464">
      <w:pPr>
        <w:pStyle w:val="Titre2"/>
        <w:numPr>
          <w:ilvl w:val="0"/>
          <w:numId w:val="18"/>
        </w:numPr>
        <w:rPr>
          <w:lang w:val="en-US"/>
        </w:rPr>
      </w:pPr>
      <w:r>
        <w:rPr>
          <w:lang w:val="en-US"/>
        </w:rPr>
        <w:t xml:space="preserve">Sudden Cardiac Arrest during Participation in Competitive Sports – Landry – N </w:t>
      </w:r>
      <w:proofErr w:type="spellStart"/>
      <w:r>
        <w:rPr>
          <w:lang w:val="en-US"/>
        </w:rPr>
        <w:t>Engl</w:t>
      </w:r>
      <w:proofErr w:type="spellEnd"/>
      <w:r>
        <w:rPr>
          <w:lang w:val="en-US"/>
        </w:rPr>
        <w:t xml:space="preserve"> J Med 2017</w:t>
      </w:r>
    </w:p>
    <w:p w:rsidR="00182464" w:rsidRPr="00943FB6" w:rsidRDefault="00182464" w:rsidP="00182464">
      <w:pPr>
        <w:rPr>
          <w:sz w:val="20"/>
          <w:szCs w:val="20"/>
        </w:rPr>
      </w:pPr>
      <w:r w:rsidRPr="00943FB6">
        <w:rPr>
          <w:sz w:val="20"/>
          <w:szCs w:val="20"/>
          <w:lang w:val="en-US"/>
        </w:rPr>
        <w:fldChar w:fldCharType="begin"/>
      </w:r>
      <w:r w:rsidRPr="00943FB6">
        <w:rPr>
          <w:sz w:val="20"/>
          <w:szCs w:val="20"/>
        </w:rPr>
        <w:instrText xml:space="preserve"> ADDIN ZOTERO_ITEM CSL_CITATION {"citationID":"mcJcKkDj","properties":{"formattedCitation":"(Landry et al. 2017)","plainCitation":"(Landry et al. 2017)","noteIndex":0},"citationItems":[{"id":501,"uris":["http://zotero.org/users/4687044/items/WMAGGCXC"],"uri":["http://zotero.org/users/4687044/items/WMAGGCXC"],"itemData":{"id":501,"type":"article-journal","title":"Sudden Cardiac Arrest during Participation in Competitive Sports","container-title":"New England Journal of Medicine","page":"1943-1953","volume":"377","issue":"20","source":"CrossRef","DOI":"10.1056/NEJMoa1615710","ISSN":"0028-4793, 1533-4406","language":"en","author":[{"family":"Landry","given":"Cameron H."},{"family":"Allan","given":"Katherine S."},{"family":"Connelly","given":"Kim A."},{"family":"Cunningham","given":"Kris"},{"family":"Morrison","given":"Laurie J."},{"family":"Dorian","given":"Paul"}],"issued":{"date-parts":[["2017",11,16]]}}}],"schema":"https://github.com/citation-style-language/schema/raw/master/csl-citation.json"} </w:instrText>
      </w:r>
      <w:r w:rsidRPr="00943FB6">
        <w:rPr>
          <w:sz w:val="20"/>
          <w:szCs w:val="20"/>
          <w:lang w:val="en-US"/>
        </w:rPr>
        <w:fldChar w:fldCharType="separate"/>
      </w:r>
      <w:r w:rsidRPr="00943FB6">
        <w:rPr>
          <w:rFonts w:ascii="Calibri" w:hAnsi="Calibri" w:cs="Calibri"/>
          <w:sz w:val="20"/>
          <w:szCs w:val="20"/>
        </w:rPr>
        <w:t>(Landry et al. 2017)</w:t>
      </w:r>
      <w:r w:rsidRPr="00943FB6">
        <w:rPr>
          <w:sz w:val="20"/>
          <w:szCs w:val="20"/>
          <w:lang w:val="en-US"/>
        </w:rPr>
        <w:fldChar w:fldCharType="end"/>
      </w:r>
      <w:r w:rsidRPr="00943FB6">
        <w:rPr>
          <w:sz w:val="20"/>
          <w:szCs w:val="20"/>
        </w:rPr>
        <w:fldChar w:fldCharType="begin"/>
      </w:r>
      <w:r w:rsidRPr="00943FB6">
        <w:rPr>
          <w:sz w:val="20"/>
          <w:szCs w:val="20"/>
        </w:rPr>
        <w:instrText xml:space="preserve"> ADDIN EN.CITE &lt;EndNote&gt;&lt;Cite&gt;&lt;Author&gt;Amadeo&lt;/Author&gt;&lt;Year&gt;2015&lt;/Year&gt;&lt;IDText&gt;French firefighter mortality: analysis over a 30-year period&lt;/IDText&gt;&lt;DisplayText&gt;(Amadeo et al. 2015)&lt;/DisplayText&gt;&lt;record&gt;&lt;dates&gt;&lt;pub-dates&gt;&lt;date&gt;Apr&lt;/date&gt;&lt;/pub-dates&gt;&lt;year&gt;2015&lt;/year&gt;&lt;/dates&gt;&lt;urls&gt;&lt;related-urls&gt;&lt;url&gt;http://www.ncbi.nlm.nih.gov/pubmed/25708859&lt;/url&gt;&lt;/related-urls&gt;&lt;/urls&gt;&lt;isbn&gt;1097-0274&lt;/isbn&gt;&lt;titles&gt;&lt;title&gt;French firefighter mortality: analysis over a 30-year period&lt;/title&gt;&lt;secondary-title&gt;Am J Ind Med&lt;/secondary-title&gt;&lt;/titles&gt;&lt;pages&gt;437-43&lt;/pages&gt;&lt;number&gt;4&lt;/number&gt;&lt;contributors&gt;&lt;authors&gt;&lt;author&gt;Amadeo, B.&lt;/author&gt;&lt;author&gt;Marchand, J. L.&lt;/author&gt;&lt;author&gt;Moisan, F.&lt;/author&gt;&lt;author&gt;Donnadieu, S.&lt;/author&gt;&lt;author&gt;Gaëlle, C.&lt;/author&gt;&lt;author&gt;Simone, M. P.&lt;/author&gt;&lt;author&gt;Lembeye, C.&lt;/author&gt;&lt;author&gt;Imbernon, E.&lt;/author&gt;&lt;author&gt;Brochard, P.&lt;/author&gt;&lt;/authors&gt;&lt;/contributors&gt;&lt;language&gt;eng&lt;/language&gt;&lt;added-date format="utc"&gt;1445441794&lt;/added-date&gt;&lt;ref-type name="Journal Article"&gt;17&lt;/ref-type&gt;&lt;rec-number&gt;1&lt;/rec-number&gt;&lt;last-updated-date format="utc"&gt;1445443387&lt;/last-updated-date&gt;&lt;accession-num&gt;25708859&lt;/accession-num&gt;&lt;electronic-resource-num&gt;10.1002/ajim.22434&lt;/electronic-resource-num&gt;&lt;volume&gt;58&lt;/volume&gt;&lt;/record&gt;&lt;/Cite&gt;&lt;/EndNote&gt;</w:instrText>
      </w:r>
      <w:r w:rsidRPr="00943FB6">
        <w:rPr>
          <w:sz w:val="20"/>
          <w:szCs w:val="20"/>
        </w:rPr>
        <w:fldChar w:fldCharType="end"/>
      </w:r>
    </w:p>
    <w:p w:rsidR="00182464" w:rsidRPr="00943FB6" w:rsidRDefault="00182464" w:rsidP="00182464">
      <w:pPr>
        <w:jc w:val="both"/>
        <w:rPr>
          <w:sz w:val="20"/>
          <w:szCs w:val="20"/>
        </w:rPr>
      </w:pPr>
      <w:r w:rsidRPr="00943FB6">
        <w:rPr>
          <w:sz w:val="20"/>
          <w:szCs w:val="20"/>
        </w:rPr>
        <w:t>Le stress thermique résulte d'une combinaison de la production de chaleur métabolique et des conditions environnementales et peut être exacerbé par des vêtements de protection qui limitent la dissipation de chaleur par évaporation. La contrainte cardiovasculaire qui s’exprime à ce moment-là peut être extrême, à l’image de celle d’un athlète lors d’une compétition.</w:t>
      </w:r>
    </w:p>
    <w:p w:rsidR="00182464" w:rsidRPr="00943FB6" w:rsidRDefault="00182464" w:rsidP="00182464">
      <w:pPr>
        <w:jc w:val="both"/>
        <w:rPr>
          <w:sz w:val="20"/>
          <w:szCs w:val="20"/>
        </w:rPr>
      </w:pPr>
      <w:r w:rsidRPr="00943FB6">
        <w:rPr>
          <w:sz w:val="20"/>
          <w:szCs w:val="20"/>
        </w:rPr>
        <w:t xml:space="preserve">45% des morts subites en interventions sont de cause cardiaque </w:t>
      </w:r>
      <w:r w:rsidRPr="00943FB6">
        <w:rPr>
          <w:sz w:val="20"/>
          <w:szCs w:val="20"/>
        </w:rPr>
        <w:fldChar w:fldCharType="begin"/>
      </w:r>
      <w:r w:rsidRPr="00943FB6">
        <w:rPr>
          <w:sz w:val="20"/>
          <w:szCs w:val="20"/>
        </w:rPr>
        <w:instrText xml:space="preserve"> ADDIN ZOTERO_ITEM CSL_CITATION {"citationID":"0x0W34kA","properties":{"formattedCitation":"(Soteriades et al. 2011)","plainCitation":"(Soteriades et al. 2011)","noteIndex":0},"citationItems":[{"id":427,"uris":["http://zotero.org/users/4687044/items/3PQM4D4I"],"uri":["http://zotero.org/users/4687044/items/3PQM4D4I"],"itemData":{"id":427,"type":"article-journal","title":"Cardiovascular disease in US firefighters: a systematic review","container-title":"Cardiol Rev","page":"202-15","volume":"19","issue":"4","archive_location":"21646874","abstract":"Cardiovascular disease (CVD) is the leading cause of on-duty death among firefighters (45% of on-duty fatalities) and a major cause of morbidity. CVD in the fire service also has adverse public safety implications as well as significant cost impacts on government agencies. Over the last decade, our understanding of CVD among firefighters has significantly improved and provides insight into potential preventive strategies. The physiology of cardiovascular arousal and other changes that occur in association with acute firefighting activities have been well-characterized. However, despite the strenuous nature of emergency duty, firefighters' prevalence of low fitness, obesity, and other CVD risk factors are high. Unique statistical approaches have documented that on-duty CVD events do not occur at random in the fire service. They are more frequent at certain times of day, certain periods of the year, and are overwhelmingly more frequent during strenuous duties compared with nonemergency situations. Moreover, as expected on-duty CVD events occur almost exclusively among susceptible firefighters with underlying CVD. These findings suggest that preventive measures with proven benefits be applied aggressively to firefighters. Furthermore, all fire departments should have entry-level medical evaluations, institute periodic medical and fitness evaluations, and require rigorous return to work evaluations after any significant illness. Finally, on the basis of the overwhelming evidence supporting markedly higher relative risks of on-duty death and disability among firefighters with established coronary heart disease, most firefighters with clinically significant coronary heart disease should be restricted from participating in strenuous emergency duties.","DOI":"10.1097/CRD.0b013e318215c105","ISSN":"1538-4683","shortTitle":"Cardiovascular disease in US firefighters: a systematic review","language":"eng","author":[{"family":"Soteriades","given":"E. S."},{"family":"Smith","given":"D. L."},{"family":"Tsismenakis","given":"A. J."},{"family":"Baur","given":"D. M."},{"family":"Kales","given":"S. N."}],"issued":{"date-parts":[["2011",8]]}}}],"schema":"https://github.com/citation-style-language/schema/raw/master/csl-citation.json"} </w:instrText>
      </w:r>
      <w:r w:rsidRPr="00943FB6">
        <w:rPr>
          <w:sz w:val="20"/>
          <w:szCs w:val="20"/>
        </w:rPr>
        <w:fldChar w:fldCharType="separate"/>
      </w:r>
      <w:r w:rsidRPr="00943FB6">
        <w:rPr>
          <w:sz w:val="20"/>
          <w:szCs w:val="20"/>
        </w:rPr>
        <w:t>(</w:t>
      </w:r>
      <w:proofErr w:type="spellStart"/>
      <w:r w:rsidRPr="00943FB6">
        <w:rPr>
          <w:sz w:val="20"/>
          <w:szCs w:val="20"/>
        </w:rPr>
        <w:t>Soteriades</w:t>
      </w:r>
      <w:proofErr w:type="spellEnd"/>
      <w:r w:rsidRPr="00943FB6">
        <w:rPr>
          <w:sz w:val="20"/>
          <w:szCs w:val="20"/>
        </w:rPr>
        <w:t xml:space="preserve"> et al. 2011)</w:t>
      </w:r>
      <w:r w:rsidRPr="00943FB6">
        <w:rPr>
          <w:sz w:val="20"/>
          <w:szCs w:val="20"/>
        </w:rPr>
        <w:fldChar w:fldCharType="end"/>
      </w:r>
      <w:r w:rsidRPr="00943FB6">
        <w:rPr>
          <w:sz w:val="20"/>
          <w:szCs w:val="20"/>
        </w:rPr>
        <w:t xml:space="preserve">. Les pompiers présentent deux fois plus de décès d’origine cardiovasculaire sur intervention que les policiers et quatre fois plus que les intervenants médicaux d'urgence </w:t>
      </w:r>
      <w:r w:rsidRPr="00943FB6">
        <w:rPr>
          <w:sz w:val="20"/>
          <w:szCs w:val="20"/>
        </w:rPr>
        <w:fldChar w:fldCharType="begin"/>
      </w:r>
      <w:r w:rsidRPr="00943FB6">
        <w:rPr>
          <w:sz w:val="20"/>
          <w:szCs w:val="20"/>
        </w:rPr>
        <w:instrText xml:space="preserve"> ADDIN ZOTERO_ITEM CSL_CITATION {"citationID":"YQAblVBd","properties":{"formattedCitation":"(Kales et al. 2007)","plainCitation":"(Kales et al. 2007)","noteIndex":0},"citationItems":[{"id":302,"uris":["http://zotero.org/users/4687044/items/8UYWFI7I"],"uri":["http://zotero.org/users/4687044/items/8UYWFI7I"],"itemData":{"id":302,"type":"article-journal","title":"Emergency duties and deaths from heart disease among firefighters in the United States","container-title":"N Engl J Med","page":"1207-15","volume":"356","issue":"12","archive_location":"17377158","abstract":"Heart disease causes 45% of the deaths that occur among U.S. firefighters while they are on duty. We examined duty-specific risks of death from coronary heart disease among on-duty U.S. firefighters from 1994 to 2004.|We reviewed summaries provided by the Federal Emergency Management Agency of the deaths of all on-duty firefighters between 1994 and 2004, except for deaths associated with the September 11, 2001, terrorist attacks. Estimates of the proportions of time spent by firefighters each year performing various duties were obtained from a municipal fire department, from 17 large metropolitan fire departments, and from a national database. Odds ratios and 95% confidence intervals for death from coronary heart disease during specific duties were calculated from the ratios of the observed odds to the expected odds, with nonemergency duties as the reference category.|Deaths from coronary heart disease were associated with suppressing a fire (32.1% of all such deaths), responding to an alarm (13.4%), returning from an alarm (17.4%), engaging in physical training (12.5%), responding to nonfire emergencies (9.4%), and performing nonemergency duties (15.4%). As compared with the odds of death from coronary heart disease during nonemergency duties, the odds were 12.1 to 136 times as high during fire suppression, 2.8 to 14.1 times as high during alarm response, 2.2 to 10.5 times as high during alarm return, and 2.9 to 6.6 times as high during physical training. These odds were based on three estimates of the time that firefighters spend on their duties.|Certain emergency firefighting duties were associated with a risk of death from coronary heart disease that was markedly higher than the risk associated with nonemergency duties. Fire suppression was associated with the highest risk, which was approximately 10 to 100 times as high as that for nonemergency duties.","DOI":"10.1056/NEJMoa060357","ISSN":"1533-4406","shortTitle":"Emergency duties and deaths from heart disease among firefighters in the United States","language":"eng","author":[{"family":"Kales","given":"S. N."},{"family":"Soteriades","given":"E. S."},{"family":"Christophi","given":"C. A."},{"family":"Christiani","given":"D. C."}],"issued":{"date-parts":[["2007",3]]}}}],"schema":"https://github.com/citation-style-language/schema/raw/master/csl-citation.json"} </w:instrText>
      </w:r>
      <w:r w:rsidRPr="00943FB6">
        <w:rPr>
          <w:sz w:val="20"/>
          <w:szCs w:val="20"/>
        </w:rPr>
        <w:fldChar w:fldCharType="separate"/>
      </w:r>
      <w:r w:rsidRPr="00943FB6">
        <w:rPr>
          <w:sz w:val="20"/>
          <w:szCs w:val="20"/>
        </w:rPr>
        <w:t>(</w:t>
      </w:r>
      <w:proofErr w:type="spellStart"/>
      <w:r w:rsidRPr="00943FB6">
        <w:rPr>
          <w:sz w:val="20"/>
          <w:szCs w:val="20"/>
        </w:rPr>
        <w:t>Kales</w:t>
      </w:r>
      <w:proofErr w:type="spellEnd"/>
      <w:r w:rsidRPr="00943FB6">
        <w:rPr>
          <w:sz w:val="20"/>
          <w:szCs w:val="20"/>
        </w:rPr>
        <w:t xml:space="preserve"> et al. 2007)</w:t>
      </w:r>
      <w:r w:rsidRPr="00943FB6">
        <w:rPr>
          <w:sz w:val="20"/>
          <w:szCs w:val="20"/>
        </w:rPr>
        <w:fldChar w:fldCharType="end"/>
      </w:r>
      <w:r w:rsidRPr="00943FB6">
        <w:rPr>
          <w:sz w:val="20"/>
          <w:szCs w:val="20"/>
        </w:rPr>
        <w:t>. La question du meilleur examen d’aptitude se pose.</w:t>
      </w:r>
    </w:p>
    <w:p w:rsidR="00182464" w:rsidRPr="00943FB6" w:rsidRDefault="00182464" w:rsidP="00182464">
      <w:pPr>
        <w:jc w:val="both"/>
        <w:rPr>
          <w:sz w:val="20"/>
          <w:szCs w:val="20"/>
        </w:rPr>
      </w:pPr>
      <w:r w:rsidRPr="00943FB6">
        <w:rPr>
          <w:sz w:val="20"/>
          <w:szCs w:val="20"/>
        </w:rPr>
        <w:t>L'incidence de l'arrêt cardiaque pendant la participation à des activités sportives reste inconnue. Il est supposé que des programmes de dépistage pourraient être capables d'identifier des athlètes à risque. L'efficacité de tels programmes est très discutée.</w:t>
      </w:r>
    </w:p>
    <w:p w:rsidR="00182464" w:rsidRPr="00943FB6" w:rsidRDefault="00182464" w:rsidP="00182464">
      <w:pPr>
        <w:jc w:val="both"/>
        <w:rPr>
          <w:sz w:val="20"/>
          <w:szCs w:val="20"/>
        </w:rPr>
      </w:pPr>
      <w:r w:rsidRPr="00943FB6">
        <w:rPr>
          <w:sz w:val="20"/>
          <w:szCs w:val="20"/>
        </w:rPr>
        <w:t xml:space="preserve">Les auteurs ont cherché à identifier tous les arrêts cardiaques soudains survenus lors de la participation à des activités sportives dans une région du Canada et à déterminer leurs causes. Pour cela, ils se sont basés sur une base de données des </w:t>
      </w:r>
      <w:proofErr w:type="spellStart"/>
      <w:r w:rsidRPr="00943FB6">
        <w:rPr>
          <w:sz w:val="20"/>
          <w:szCs w:val="20"/>
        </w:rPr>
        <w:t>paramédics</w:t>
      </w:r>
      <w:proofErr w:type="spellEnd"/>
      <w:r w:rsidRPr="00943FB6">
        <w:rPr>
          <w:sz w:val="20"/>
          <w:szCs w:val="20"/>
        </w:rPr>
        <w:t xml:space="preserve"> locaux (</w:t>
      </w:r>
      <w:proofErr w:type="spellStart"/>
      <w:r w:rsidRPr="00943FB6">
        <w:rPr>
          <w:sz w:val="20"/>
          <w:szCs w:val="20"/>
        </w:rPr>
        <w:t>Rescu</w:t>
      </w:r>
      <w:proofErr w:type="spellEnd"/>
      <w:r w:rsidRPr="00943FB6">
        <w:rPr>
          <w:sz w:val="20"/>
          <w:szCs w:val="20"/>
        </w:rPr>
        <w:t xml:space="preserve"> </w:t>
      </w:r>
      <w:proofErr w:type="spellStart"/>
      <w:r w:rsidRPr="00943FB6">
        <w:rPr>
          <w:sz w:val="20"/>
          <w:szCs w:val="20"/>
        </w:rPr>
        <w:t>Epistry</w:t>
      </w:r>
      <w:proofErr w:type="spellEnd"/>
      <w:r w:rsidRPr="00943FB6">
        <w:rPr>
          <w:sz w:val="20"/>
          <w:szCs w:val="20"/>
        </w:rPr>
        <w:t>) pour identifier tous les arrêts cardiaques survenus entre 2009 et 2014 chez les personnes de 12 à 45 ans lors de la participation à un sport. Les dossiers étaient étudiés à la lumière des comptes rendus de sortie de secours, des rapports d'autopsie, d’un contact direct avec des patients ou des membres de la famille.</w:t>
      </w:r>
    </w:p>
    <w:p w:rsidR="00182464" w:rsidRPr="00943FB6" w:rsidRDefault="00182464" w:rsidP="00182464">
      <w:pPr>
        <w:rPr>
          <w:b/>
          <w:sz w:val="20"/>
          <w:szCs w:val="20"/>
        </w:rPr>
      </w:pPr>
      <w:r w:rsidRPr="00943FB6">
        <w:rPr>
          <w:b/>
          <w:sz w:val="20"/>
          <w:szCs w:val="20"/>
        </w:rPr>
        <w:t>Résultats :</w:t>
      </w:r>
    </w:p>
    <w:p w:rsidR="00182464" w:rsidRPr="00943FB6" w:rsidRDefault="00182464" w:rsidP="00182464">
      <w:pPr>
        <w:jc w:val="both"/>
        <w:rPr>
          <w:sz w:val="20"/>
          <w:szCs w:val="20"/>
        </w:rPr>
      </w:pPr>
      <w:r w:rsidRPr="00943FB6">
        <w:rPr>
          <w:sz w:val="20"/>
          <w:szCs w:val="20"/>
        </w:rPr>
        <w:t xml:space="preserve">Pour un total de  18,5 millions personnes/années d'observation, 74 arrêts cardiaques ont été enregistrés lors de la participation à un sport. 16 sont survenus lors de compétitions sportives. La Parmi les athlètes, la cause a été retrouvée dans 10 cas, pour les 6 autres la cause supposée est une arythmie. Deux décès ont été attribués à une cardiomyopathie hypertrophique, 6 à une cause ischémique ou des anomalies anatomiques des coronaires et 2 à des </w:t>
      </w:r>
      <w:proofErr w:type="spellStart"/>
      <w:r w:rsidRPr="00943FB6">
        <w:rPr>
          <w:sz w:val="20"/>
          <w:szCs w:val="20"/>
        </w:rPr>
        <w:t>commotio</w:t>
      </w:r>
      <w:proofErr w:type="spellEnd"/>
      <w:r w:rsidRPr="00943FB6">
        <w:rPr>
          <w:sz w:val="20"/>
          <w:szCs w:val="20"/>
        </w:rPr>
        <w:t xml:space="preserve"> </w:t>
      </w:r>
      <w:proofErr w:type="spellStart"/>
      <w:r w:rsidRPr="00943FB6">
        <w:rPr>
          <w:sz w:val="20"/>
          <w:szCs w:val="20"/>
        </w:rPr>
        <w:t>cordis</w:t>
      </w:r>
      <w:proofErr w:type="spellEnd"/>
      <w:r w:rsidRPr="00943FB6">
        <w:rPr>
          <w:sz w:val="20"/>
          <w:szCs w:val="20"/>
        </w:rPr>
        <w:t xml:space="preserve">. Au-dessus de 35 ans, les causes coronariennes dominent très clairement (24 cas sur 34 arrêts &gt; 35 ans). Il n’y a pas eu de décès liés à une cardiomyopathie </w:t>
      </w:r>
      <w:proofErr w:type="spellStart"/>
      <w:r w:rsidRPr="00943FB6">
        <w:rPr>
          <w:sz w:val="20"/>
          <w:szCs w:val="20"/>
        </w:rPr>
        <w:t>arythmogène</w:t>
      </w:r>
      <w:proofErr w:type="spellEnd"/>
      <w:r w:rsidRPr="00943FB6">
        <w:rPr>
          <w:sz w:val="20"/>
          <w:szCs w:val="20"/>
        </w:rPr>
        <w:t xml:space="preserve"> du ventricule droit. Dans seulement trois cas en compétition, la cause a été jugée potentiellement identifiable si les athlètes avaient subi un dépistage avant la participation, 2 athlètes avaient des anomalies décelables à l’ECG/ETT. </w:t>
      </w:r>
    </w:p>
    <w:p w:rsidR="00182464" w:rsidRPr="00943FB6" w:rsidRDefault="00182464" w:rsidP="00182464">
      <w:pPr>
        <w:rPr>
          <w:b/>
          <w:sz w:val="20"/>
          <w:szCs w:val="20"/>
        </w:rPr>
      </w:pPr>
      <w:r w:rsidRPr="00943FB6">
        <w:rPr>
          <w:b/>
          <w:sz w:val="20"/>
          <w:szCs w:val="20"/>
        </w:rPr>
        <w:t>Discussion :</w:t>
      </w:r>
    </w:p>
    <w:p w:rsidR="00182464" w:rsidRPr="00943FB6" w:rsidRDefault="00182464" w:rsidP="00182464">
      <w:pPr>
        <w:rPr>
          <w:sz w:val="20"/>
          <w:szCs w:val="20"/>
        </w:rPr>
      </w:pPr>
      <w:r w:rsidRPr="00943FB6">
        <w:rPr>
          <w:sz w:val="20"/>
          <w:szCs w:val="20"/>
        </w:rPr>
        <w:t>La survenue d'un arrêt cardiaque dû à une maladie cardiaque structurelle était rare lors de la participation à des sports de compétition. Dans 80% des cas, la cause n’était pas identifiable par un examen de dépistage, le screening des athlètes a donc un faible rendement. Un bilan cardiologique extensif au recrutement ne s’emble donc pas justifié.</w:t>
      </w:r>
    </w:p>
    <w:p w:rsidR="00182464" w:rsidRPr="00943FB6" w:rsidRDefault="00182464" w:rsidP="00182464">
      <w:pPr>
        <w:rPr>
          <w:sz w:val="20"/>
          <w:szCs w:val="20"/>
        </w:rPr>
      </w:pPr>
      <w:r w:rsidRPr="00943FB6">
        <w:rPr>
          <w:sz w:val="20"/>
          <w:szCs w:val="20"/>
        </w:rPr>
        <w:t>Il est intéressant de noter dans cette étude l’incidence des arrêts cardiaques à l’effort de cause coronarienne. Chez les agents de plus de 35 ans, l’interrogatoire devrait donc rechercher tout signe d’appel à type d’angor, de malaise ou de dyspnée. Au moindre doute, un examen cardiologique d’effort a plus de chance d’être rentable qu’un examen de repos.</w:t>
      </w:r>
    </w:p>
    <w:p w:rsidR="00182464" w:rsidRDefault="00182464" w:rsidP="00182464">
      <w:pPr>
        <w:rPr>
          <w:sz w:val="20"/>
          <w:szCs w:val="20"/>
        </w:rPr>
      </w:pPr>
      <w:r w:rsidRPr="00943FB6">
        <w:rPr>
          <w:sz w:val="20"/>
          <w:szCs w:val="20"/>
        </w:rPr>
        <w:t xml:space="preserve">Données sur l’ECG chez le SP : Lors de la visite d’aptitude </w:t>
      </w:r>
      <w:r w:rsidRPr="00943FB6">
        <w:rPr>
          <w:sz w:val="20"/>
          <w:szCs w:val="20"/>
        </w:rPr>
        <w:fldChar w:fldCharType="begin"/>
      </w:r>
      <w:r w:rsidRPr="00943FB6">
        <w:rPr>
          <w:sz w:val="20"/>
          <w:szCs w:val="20"/>
        </w:rPr>
        <w:instrText xml:space="preserve"> ADDIN ZOTERO_ITEM CSL_CITATION {"citationID":"SnbQT73n","properties":{"formattedCitation":"(S. S. Al-Zaiti et Carey 2015)","plainCitation":"(S. S. Al-Zaiti et Carey 2015)","noteIndex":0},"citationItems":[{"id":100,"uris":["http://zotero.org/users/4687044/items/6BAX4QUE"],"uri":["http://zotero.org/users/4687044/items/6BAX4QUE"],"itemData":{"id":100,"type":"article-journal","title":"The Prevalence of Clinical and Electrocardiographic Risk Factors of Cardiovascular Death Among On-duty Professional Firefighters","container-title":"J Cardiovasc Nurs","page":"440-6","volume":"30","issue":"5","archive_location":"24874885","abstract":"Firefighters have twice as many cardiovascular deaths as police officers and 4 times as many as emergency medical responders. The etiology for this high rate of mortality remains unknown. The electrocardiogram (ECG) is a widely used tool to screen populations at risk, yet there are no available on-duty, high-resolution ECG recordings from firefighters.|We sought to evaluate the prevalence of clinical and ECG risk factors among on-duty professional firefighters during 12-lead ECG holter monitoring and exercise stress testing.|Firefighters were recruited from Surveying &amp; Assessing Firefighters Fitness &amp; Electrocardiogram (SAFFE) study. This descriptive study recruited firefighters from 7 firehouses across Upstate New York who completed on-duty 24-hour Holter ECG monitoring and a standard exercise stress test. All analyses were completed by a reviewer blinded to all clinical data.|A total of 112 firefighters (mean [SD] age, 44 [8] years; mostly white men) completed the study. Although all firefighters were in normal sinus rhythm, more than half of them had at least 1 high-risk ECG risk factor present, including abnormal sympathetic tone (elevated heart rate, 54%), abnormal repolarization (wide QRS-T angle, 25%), myocardial scarring (fragmented QRS, 24%), and myocardial ischemia (ST depression, 24%). Most firefighters tolerated the treadmill exercise stress test well (metabolic equivalent tasks, 11.8 + 2.5]); however, almost one-third had abnormal results of stress tests that required further evaluation to rule out subclinical coronary artery disease.|Among on-duty professional firefighters, high-risk ECG markers of fatal cardiac events and abnormal stress test results that warrant further evaluation are prevalent. Annual physical checkups with routine 12-lead ECG can identify those who might benefit from preventive cardiovascular services.","DOI":"10.1097/JCN.0000000000000165","ISSN":"1550-5049","shortTitle":"The Prevalence of Clinical and Electrocardiographic Risk Factors of Cardiovascular Death Among On-duty Professional Firefighters","language":"eng","author":[{"family":"Al-Zaiti","given":"S. S."},{"family":"Carey","given":"M. G."}],"issued":{"date-parts":[["2015",10]]}}}],"schema":"https://github.com/citation-style-language/schema/raw/master/csl-citation.json"} </w:instrText>
      </w:r>
      <w:r w:rsidRPr="00943FB6">
        <w:rPr>
          <w:sz w:val="20"/>
          <w:szCs w:val="20"/>
        </w:rPr>
        <w:fldChar w:fldCharType="separate"/>
      </w:r>
      <w:r w:rsidRPr="00943FB6">
        <w:rPr>
          <w:sz w:val="20"/>
          <w:szCs w:val="20"/>
        </w:rPr>
        <w:t>(S. S. Al-</w:t>
      </w:r>
      <w:proofErr w:type="spellStart"/>
      <w:r w:rsidRPr="00943FB6">
        <w:rPr>
          <w:sz w:val="20"/>
          <w:szCs w:val="20"/>
        </w:rPr>
        <w:t>Zaiti</w:t>
      </w:r>
      <w:proofErr w:type="spellEnd"/>
      <w:r w:rsidRPr="00943FB6">
        <w:rPr>
          <w:sz w:val="20"/>
          <w:szCs w:val="20"/>
        </w:rPr>
        <w:t xml:space="preserve"> et Carey 2015)</w:t>
      </w:r>
      <w:r w:rsidRPr="00943FB6">
        <w:rPr>
          <w:sz w:val="20"/>
          <w:szCs w:val="20"/>
        </w:rPr>
        <w:fldChar w:fldCharType="end"/>
      </w:r>
      <w:r w:rsidRPr="00943FB6">
        <w:rPr>
          <w:sz w:val="20"/>
          <w:szCs w:val="20"/>
        </w:rPr>
        <w:t xml:space="preserve"> et en intervention </w:t>
      </w:r>
      <w:r w:rsidRPr="00943FB6">
        <w:rPr>
          <w:sz w:val="20"/>
          <w:szCs w:val="20"/>
        </w:rPr>
        <w:fldChar w:fldCharType="begin"/>
      </w:r>
      <w:r w:rsidRPr="00943FB6">
        <w:rPr>
          <w:sz w:val="20"/>
          <w:szCs w:val="20"/>
        </w:rPr>
        <w:instrText xml:space="preserve"> ADDIN ZOTERO_ITEM CSL_CITATION {"citationID":"jqurG6NQ","properties":{"formattedCitation":"(S. Al-Zaiti et al. 2015)","plainCitation":"(S. Al-Zaiti et al. 2015)","noteIndex":0},"citationItems":[{"id":105,"uris":["http://zotero.org/users/4687044/items/RZYK5WGL"],"uri":["http://zotero.org/users/4687044/items/RZYK5WGL"],"itemData":{"id":105,"type":"article-journal","title":"Electrocardiographic Responses During Fire Suppression and Recovery Among Experienced Firefighters","container-title":"J Occup Environ Med","page":"938-42","volume":"57","issue":"9","archive_location":"26340281","abstract":"We sought to evaluate the impact of high-intensity exertion and heat stress on electrocardiographic changes during fire suppression and recovery.|Healthy firefighters completed a live-fire training evolution. Each firefighter was randomly assigned to complete either two or three intervals of fire suppression tasks followed by a structured recovery. Firefighters were continuously monitored using 12-lead Holter electrocardiogram.|Most firefighters (71.4%) exceeded their maximum heart rate and one third had pathological ST events. Nearly one third of each of these abnormalities persisted throughout recovery period. Longer fire suppression intervals did not affect the incidence of these abnormalities.|Fire suppression is associated with ST-segment changes among firefighters at low risk for cardiovascular disease. These abnormalities continued into initial recovery even though cooling and rehydration were provided.","DOI":"10.1097/JOM.0000000000000507","ISSN":"1536-5948","shortTitle":"Electrocardiographic Responses During Fire Suppression and Recovery Among Experienced Firefighters","language":"eng","author":[{"family":"Al-Zaiti","given":"S."},{"family":"Rittenberger","given":"J. C."},{"family":"Reis","given":"S. E."},{"family":"Hostler","given":"D."}],"issued":{"date-parts":[["2015",9]]}}}],"schema":"https://github.com/citation-style-language/schema/raw/master/csl-citation.json"} </w:instrText>
      </w:r>
      <w:r w:rsidRPr="00943FB6">
        <w:rPr>
          <w:sz w:val="20"/>
          <w:szCs w:val="20"/>
        </w:rPr>
        <w:fldChar w:fldCharType="separate"/>
      </w:r>
      <w:r w:rsidRPr="00943FB6">
        <w:rPr>
          <w:sz w:val="20"/>
          <w:szCs w:val="20"/>
        </w:rPr>
        <w:t>(S. Al-</w:t>
      </w:r>
      <w:proofErr w:type="spellStart"/>
      <w:r w:rsidRPr="00943FB6">
        <w:rPr>
          <w:sz w:val="20"/>
          <w:szCs w:val="20"/>
        </w:rPr>
        <w:t>Zaiti</w:t>
      </w:r>
      <w:proofErr w:type="spellEnd"/>
      <w:r w:rsidRPr="00943FB6">
        <w:rPr>
          <w:sz w:val="20"/>
          <w:szCs w:val="20"/>
        </w:rPr>
        <w:t xml:space="preserve"> et al. 2015)</w:t>
      </w:r>
      <w:r w:rsidRPr="00943FB6">
        <w:rPr>
          <w:sz w:val="20"/>
          <w:szCs w:val="20"/>
        </w:rPr>
        <w:fldChar w:fldCharType="end"/>
      </w:r>
      <w:r w:rsidRPr="00943FB6">
        <w:rPr>
          <w:sz w:val="20"/>
          <w:szCs w:val="20"/>
        </w:rPr>
        <w:t>.</w:t>
      </w:r>
    </w:p>
    <w:p w:rsidR="00182464" w:rsidRDefault="00182464">
      <w:r>
        <w:br w:type="page"/>
      </w:r>
    </w:p>
    <w:p w:rsidR="00182464" w:rsidRPr="007E664E" w:rsidRDefault="00182464"/>
    <w:p w:rsidR="00214FEC" w:rsidRPr="007E664E" w:rsidRDefault="00214FEC"/>
    <w:p w:rsidR="00214FEC" w:rsidRPr="007E664E" w:rsidRDefault="00214FEC">
      <w:pPr>
        <w:sectPr w:rsidR="00214FEC" w:rsidRPr="007E664E" w:rsidSect="001B24F2">
          <w:pgSz w:w="11906" w:h="16838"/>
          <w:pgMar w:top="1417" w:right="1417" w:bottom="1417" w:left="1417" w:header="708" w:footer="708" w:gutter="0"/>
          <w:pgNumType w:start="1" w:chapStyle="1"/>
          <w:cols w:space="708"/>
          <w:titlePg/>
          <w:docGrid w:linePitch="360"/>
        </w:sectPr>
      </w:pPr>
    </w:p>
    <w:p w:rsidR="00182464" w:rsidRDefault="00182464" w:rsidP="006636B1">
      <w:pPr>
        <w:pStyle w:val="Titre1"/>
      </w:pPr>
      <w:bookmarkStart w:id="45" w:name="_Toc491027467"/>
      <w:r>
        <w:t>Aide médicale d’urgence</w:t>
      </w:r>
    </w:p>
    <w:p w:rsidR="00182464" w:rsidRDefault="00182464" w:rsidP="00182464"/>
    <w:p w:rsidR="00182464" w:rsidRDefault="00182464">
      <w:r>
        <w:br w:type="page"/>
      </w:r>
    </w:p>
    <w:p w:rsidR="00182464" w:rsidRPr="000842D0" w:rsidRDefault="00182464" w:rsidP="00182464">
      <w:pPr>
        <w:pStyle w:val="Titre2"/>
        <w:numPr>
          <w:ilvl w:val="0"/>
          <w:numId w:val="19"/>
        </w:numPr>
        <w:rPr>
          <w:lang w:val="en-US"/>
        </w:rPr>
      </w:pPr>
      <w:r w:rsidRPr="00B23195">
        <w:rPr>
          <w:lang w:val="en-US"/>
        </w:rPr>
        <w:t xml:space="preserve">Effect of Bag-Mask Ventilation </w:t>
      </w:r>
      <w:proofErr w:type="spellStart"/>
      <w:r w:rsidRPr="00B23195">
        <w:rPr>
          <w:lang w:val="en-US"/>
        </w:rPr>
        <w:t>vs</w:t>
      </w:r>
      <w:proofErr w:type="spellEnd"/>
      <w:r w:rsidRPr="00B23195">
        <w:rPr>
          <w:lang w:val="en-US"/>
        </w:rPr>
        <w:t xml:space="preserve"> Endotracheal Intubation</w:t>
      </w:r>
      <w:r>
        <w:rPr>
          <w:lang w:val="en-US"/>
        </w:rPr>
        <w:t xml:space="preserve"> </w:t>
      </w:r>
      <w:proofErr w:type="gramStart"/>
      <w:r w:rsidRPr="00B23195">
        <w:rPr>
          <w:lang w:val="en-US"/>
        </w:rPr>
        <w:t>During</w:t>
      </w:r>
      <w:proofErr w:type="gramEnd"/>
      <w:r w:rsidRPr="00B23195">
        <w:rPr>
          <w:lang w:val="en-US"/>
        </w:rPr>
        <w:t xml:space="preserve"> Cardiopulmonary Resuscitation on Neurological</w:t>
      </w:r>
      <w:r>
        <w:rPr>
          <w:lang w:val="en-US"/>
        </w:rPr>
        <w:t xml:space="preserve"> </w:t>
      </w:r>
      <w:r w:rsidRPr="00B23195">
        <w:rPr>
          <w:lang w:val="en-US"/>
        </w:rPr>
        <w:t>Outcome After Out-of-Hospital Cardiorespiratory Arrest</w:t>
      </w:r>
      <w:r>
        <w:rPr>
          <w:lang w:val="en-US"/>
        </w:rPr>
        <w:t xml:space="preserve"> – </w:t>
      </w:r>
      <w:proofErr w:type="spellStart"/>
      <w:r>
        <w:rPr>
          <w:lang w:val="en-US"/>
        </w:rPr>
        <w:t>Jabre</w:t>
      </w:r>
      <w:proofErr w:type="spellEnd"/>
      <w:r>
        <w:rPr>
          <w:lang w:val="en-US"/>
        </w:rPr>
        <w:t xml:space="preserve"> – JAMA 2018</w:t>
      </w:r>
    </w:p>
    <w:p w:rsidR="00182464" w:rsidRPr="00943FB6" w:rsidRDefault="00182464" w:rsidP="00182464">
      <w:pPr>
        <w:rPr>
          <w:sz w:val="20"/>
          <w:szCs w:val="20"/>
        </w:rPr>
      </w:pPr>
      <w:r w:rsidRPr="00943FB6">
        <w:rPr>
          <w:sz w:val="20"/>
          <w:szCs w:val="20"/>
          <w:lang w:val="en-US"/>
        </w:rPr>
        <w:fldChar w:fldCharType="begin"/>
      </w:r>
      <w:r>
        <w:rPr>
          <w:sz w:val="20"/>
          <w:szCs w:val="20"/>
        </w:rPr>
        <w:instrText xml:space="preserve"> ADDIN ZOTERO_ITEM CSL_CITATION {"citationID":"giV0q4Lb","properties":{"formattedCitation":"(Jabre et al. 2018)","plainCitation":"(Jabre et al. 2018)","noteIndex":0},"citationItems":[{"id":503,"uris":["http://zotero.org/users/4687044/items/Y9ACT2LV"],"uri":["http://zotero.org/users/4687044/items/Y9ACT2LV"],"itemData":{"id":503,"type":"article-journal","title":"Effect of Bag-Mask Ventilation vs Endotracheal Intubation During Cardiopulmonary Resuscitation on Neurological Outcome After Out-of-Hospital Cardiorespiratory Arrest: A Randomized Clinical Trial","container-title":"JAMA","page":"779","volume":"319","issue":"8","source":"CrossRef","DOI":"10.1001/jama.2018.0156","ISSN":"0098-7484","shortTitle":"Effect of Bag-Mask Ventilation vs Endotracheal Intubation During Cardiopulmonary Resuscitation on Neurological Outcome After Out-of-Hospital Cardiorespiratory Arrest","language":"en","author":[{"family":"Jabre","given":"Patricia"},{"family":"Penaloza","given":"Andrea"},{"family":"Pinero","given":"David"},{"family":"Duchateau","given":"Francois-Xavier"},{"family":"Borron","given":"Stephen W."},{"family":"Javaudin","given":"Francois"},{"family":"Richard","given":"Olivier"},{"family":"Longueville","given":"Diane","non-dropping-particle":"de"},{"family":"Bouilleau","given":"Guillem"},{"family":"Devaud","given":"Marie-Laure"},{"family":"Heidet","given":"Matthieu"},{"family":"Lejeune","given":"Caroline"},{"family":"Fauroux","given":"Sophie"},{"family":"Greingor","given":"Jean-Luc"},{"family":"Manara","given":"Alessandro"},{"family":"Hubert","given":"Jean-Christophe"},{"family":"Guihard","given":"Bertrand"},{"family":"Vermylen","given":"Olivier"},{"family":"Lievens","given":"Pascale"},{"family":"Auffret","given":"Yannick"},{"family":"Maisondieu","given":"Celine"},{"family":"Huet","given":"Stephanie"},{"family":"Claessens","given":"Benoît"},{"family":"Lapostolle","given":"Frederic"},{"family":"Javaud","given":"Nicolas"},{"family":"Reuter","given":"Paul-Georges"},{"family":"Baker","given":"Elinor"},{"family":"Vicaut","given":"Eric"},{"family":"Adnet","given":"Frédéric"}],"issued":{"date-parts":[["2018",2,27]]}}}],"schema":"https://github.com/citation-style-language/schema/raw/master/csl-citation.json"} </w:instrText>
      </w:r>
      <w:r w:rsidRPr="00943FB6">
        <w:rPr>
          <w:sz w:val="20"/>
          <w:szCs w:val="20"/>
          <w:lang w:val="en-US"/>
        </w:rPr>
        <w:fldChar w:fldCharType="separate"/>
      </w:r>
      <w:r w:rsidRPr="00474FF2">
        <w:rPr>
          <w:rFonts w:ascii="Calibri" w:hAnsi="Calibri" w:cs="Calibri"/>
          <w:sz w:val="20"/>
          <w:szCs w:val="20"/>
        </w:rPr>
        <w:t>(</w:t>
      </w:r>
      <w:proofErr w:type="spellStart"/>
      <w:r w:rsidRPr="00474FF2">
        <w:rPr>
          <w:rFonts w:ascii="Calibri" w:hAnsi="Calibri" w:cs="Calibri"/>
          <w:sz w:val="20"/>
          <w:szCs w:val="20"/>
        </w:rPr>
        <w:t>Jabre</w:t>
      </w:r>
      <w:proofErr w:type="spellEnd"/>
      <w:r w:rsidRPr="00474FF2">
        <w:rPr>
          <w:rFonts w:ascii="Calibri" w:hAnsi="Calibri" w:cs="Calibri"/>
          <w:sz w:val="20"/>
          <w:szCs w:val="20"/>
        </w:rPr>
        <w:t xml:space="preserve"> et al. 2018)</w:t>
      </w:r>
      <w:r w:rsidRPr="00943FB6">
        <w:rPr>
          <w:sz w:val="20"/>
          <w:szCs w:val="20"/>
          <w:lang w:val="en-US"/>
        </w:rPr>
        <w:fldChar w:fldCharType="end"/>
      </w:r>
      <w:r w:rsidRPr="00943FB6">
        <w:rPr>
          <w:sz w:val="20"/>
          <w:szCs w:val="20"/>
        </w:rPr>
        <w:fldChar w:fldCharType="begin"/>
      </w:r>
      <w:r w:rsidRPr="00943FB6">
        <w:rPr>
          <w:sz w:val="20"/>
          <w:szCs w:val="20"/>
        </w:rPr>
        <w:instrText xml:space="preserve"> ADDIN EN.CITE &lt;EndNote&gt;&lt;Cite&gt;&lt;Author&gt;Amadeo&lt;/Author&gt;&lt;Year&gt;2015&lt;/Year&gt;&lt;IDText&gt;French firefighter mortality: analysis over a 30-year period&lt;/IDText&gt;&lt;DisplayText&gt;(Amadeo et al. 2015)&lt;/DisplayText&gt;&lt;record&gt;&lt;dates&gt;&lt;pub-dates&gt;&lt;date&gt;Apr&lt;/date&gt;&lt;/pub-dates&gt;&lt;year&gt;2015&lt;/year&gt;&lt;/dates&gt;&lt;urls&gt;&lt;related-urls&gt;&lt;url&gt;http://www.ncbi.nlm.nih.gov/pubmed/25708859&lt;/url&gt;&lt;/related-urls&gt;&lt;/urls&gt;&lt;isbn&gt;1097-0274&lt;/isbn&gt;&lt;titles&gt;&lt;title&gt;French firefighter mortality: analysis over a 30-year period&lt;/title&gt;&lt;secondary-title&gt;Am J Ind Med&lt;/secondary-title&gt;&lt;/titles&gt;&lt;pages&gt;437-43&lt;/pages&gt;&lt;number&gt;4&lt;/number&gt;&lt;contributors&gt;&lt;authors&gt;&lt;author&gt;Amadeo, B.&lt;/author&gt;&lt;author&gt;Marchand, J. L.&lt;/author&gt;&lt;author&gt;Moisan, F.&lt;/author&gt;&lt;author&gt;Donnadieu, S.&lt;/author&gt;&lt;author&gt;Gaëlle, C.&lt;/author&gt;&lt;author&gt;Simone, M. P.&lt;/author&gt;&lt;author&gt;Lembeye, C.&lt;/author&gt;&lt;author&gt;Imbernon, E.&lt;/author&gt;&lt;author&gt;Brochard, P.&lt;/author&gt;&lt;/authors&gt;&lt;/contributors&gt;&lt;language&gt;eng&lt;/language&gt;&lt;added-date format="utc"&gt;1445441794&lt;/added-date&gt;&lt;ref-type name="Journal Article"&gt;17&lt;/ref-type&gt;&lt;rec-number&gt;1&lt;/rec-number&gt;&lt;last-updated-date format="utc"&gt;1445443387&lt;/last-updated-date&gt;&lt;accession-num&gt;25708859&lt;/accession-num&gt;&lt;electronic-resource-num&gt;10.1002/ajim.22434&lt;/electronic-resource-num&gt;&lt;volume&gt;58&lt;/volume&gt;&lt;/record&gt;&lt;/Cite&gt;&lt;/EndNote&gt;</w:instrText>
      </w:r>
      <w:r w:rsidRPr="00943FB6">
        <w:rPr>
          <w:sz w:val="20"/>
          <w:szCs w:val="20"/>
        </w:rPr>
        <w:fldChar w:fldCharType="end"/>
      </w:r>
    </w:p>
    <w:p w:rsidR="00182464" w:rsidRDefault="00182464" w:rsidP="00182464">
      <w:pPr>
        <w:spacing w:line="240" w:lineRule="auto"/>
        <w:jc w:val="both"/>
        <w:rPr>
          <w:sz w:val="20"/>
          <w:szCs w:val="20"/>
        </w:rPr>
      </w:pPr>
      <w:r w:rsidRPr="00474FF2">
        <w:rPr>
          <w:sz w:val="20"/>
          <w:szCs w:val="20"/>
        </w:rPr>
        <w:t xml:space="preserve">La ventilation par </w:t>
      </w:r>
      <w:r>
        <w:rPr>
          <w:sz w:val="20"/>
          <w:szCs w:val="20"/>
        </w:rPr>
        <w:t xml:space="preserve">Ballon </w:t>
      </w:r>
      <w:proofErr w:type="spellStart"/>
      <w:r>
        <w:rPr>
          <w:sz w:val="20"/>
          <w:szCs w:val="20"/>
        </w:rPr>
        <w:t>Autoremplisseur</w:t>
      </w:r>
      <w:proofErr w:type="spellEnd"/>
      <w:r>
        <w:rPr>
          <w:sz w:val="20"/>
          <w:szCs w:val="20"/>
        </w:rPr>
        <w:t xml:space="preserve"> à Valve </w:t>
      </w:r>
      <w:proofErr w:type="spellStart"/>
      <w:r>
        <w:rPr>
          <w:sz w:val="20"/>
          <w:szCs w:val="20"/>
        </w:rPr>
        <w:t>Unisens</w:t>
      </w:r>
      <w:proofErr w:type="spellEnd"/>
      <w:r w:rsidRPr="00474FF2">
        <w:rPr>
          <w:sz w:val="20"/>
          <w:szCs w:val="20"/>
        </w:rPr>
        <w:t xml:space="preserve"> (</w:t>
      </w:r>
      <w:r>
        <w:rPr>
          <w:sz w:val="20"/>
          <w:szCs w:val="20"/>
        </w:rPr>
        <w:t>BAVU</w:t>
      </w:r>
      <w:r w:rsidRPr="00474FF2">
        <w:rPr>
          <w:sz w:val="20"/>
          <w:szCs w:val="20"/>
        </w:rPr>
        <w:t xml:space="preserve">) est une technique moins complexe que l'intubation </w:t>
      </w:r>
      <w:r>
        <w:rPr>
          <w:sz w:val="20"/>
          <w:szCs w:val="20"/>
        </w:rPr>
        <w:t>or</w:t>
      </w:r>
      <w:r w:rsidRPr="00474FF2">
        <w:rPr>
          <w:sz w:val="20"/>
          <w:szCs w:val="20"/>
        </w:rPr>
        <w:t>otrachéale (</w:t>
      </w:r>
      <w:r>
        <w:rPr>
          <w:sz w:val="20"/>
          <w:szCs w:val="20"/>
        </w:rPr>
        <w:t>IOT)</w:t>
      </w:r>
      <w:r w:rsidRPr="00474FF2">
        <w:rPr>
          <w:sz w:val="20"/>
          <w:szCs w:val="20"/>
        </w:rPr>
        <w:t xml:space="preserve"> pour la prise en charge des voies respiratoires pendant la phase de réanimation cardiaque cardiorespiratoire des patients en arrêt cardiorespiratoire </w:t>
      </w:r>
      <w:proofErr w:type="spellStart"/>
      <w:r w:rsidRPr="00474FF2">
        <w:rPr>
          <w:sz w:val="20"/>
          <w:szCs w:val="20"/>
        </w:rPr>
        <w:t>extra-hospitalier</w:t>
      </w:r>
      <w:proofErr w:type="spellEnd"/>
      <w:r>
        <w:rPr>
          <w:sz w:val="20"/>
          <w:szCs w:val="20"/>
        </w:rPr>
        <w:t xml:space="preserve"> (</w:t>
      </w:r>
      <w:proofErr w:type="spellStart"/>
      <w:r>
        <w:rPr>
          <w:sz w:val="20"/>
          <w:szCs w:val="20"/>
        </w:rPr>
        <w:t>ACR-e</w:t>
      </w:r>
      <w:proofErr w:type="spellEnd"/>
      <w:r>
        <w:rPr>
          <w:sz w:val="20"/>
          <w:szCs w:val="20"/>
        </w:rPr>
        <w:t>)</w:t>
      </w:r>
      <w:r w:rsidRPr="00474FF2">
        <w:rPr>
          <w:sz w:val="20"/>
          <w:szCs w:val="20"/>
        </w:rPr>
        <w:t>.</w:t>
      </w:r>
      <w:r>
        <w:rPr>
          <w:sz w:val="20"/>
          <w:szCs w:val="20"/>
        </w:rPr>
        <w:t xml:space="preserve"> Ceci en particulier pour des praticiens moins entrainés qui ne la pratique pas régulièrement. Le recours à l’IOT est discuté du fait de données rétrospectives divergentes, certaines montrant une augmentation de la survie </w:t>
      </w:r>
      <w:r>
        <w:rPr>
          <w:sz w:val="20"/>
          <w:szCs w:val="20"/>
        </w:rPr>
        <w:fldChar w:fldCharType="begin"/>
      </w:r>
      <w:r>
        <w:rPr>
          <w:sz w:val="20"/>
          <w:szCs w:val="20"/>
        </w:rPr>
        <w:instrText xml:space="preserve"> ADDIN ZOTERO_ITEM CSL_CITATION {"citationID":"0l6Xsubk","properties":{"formattedCitation":"(Wang et al. 2012; Iwami et al. 2009)","plainCitation":"(Wang et al. 2012; Iwami et al. 2009)","noteIndex":0},"citationItems":[{"id":516,"uris":["http://zotero.org/users/4687044/items/482ABB32"],"uri":["http://zotero.org/users/4687044/items/482ABB32"],"itemData":{"id":516,"type":"article-journal","title":"Endotracheal intubation versus supraglottic airway insertion in out-of-hospital cardiac arrest","container-title":"Resuscitation","page":"1061-1066","volume":"83","issue":"9","source":"PubMed","abstract":"OBJECTIVE: To simplify airway management and minimize cardiopulmonary resuscitation (CPR) chest compression interruptions, some emergency medical services (EMS) practitioners utilize supraglottic airway (SGA) devices instead of endotracheal intubation (ETI) as the primary airway adjunct in out-of-hospital cardiac arrest (OHCA). We compared the outcomes of patients receiving ETI with those receiving SGA following OHCA.\nMETHODS: We performed a secondary analysis of data from the multicenter Resuscitation Outcomes Consortium (ROC) PRIMED trial. We studied adult non-traumatic OHCA receiving successful SGA insertion (King Laryngeal Tube, Combitube, and Laryngeal Mask Airway) or successful ETI. The primary outcome was survival to hospital discharge with satisfactory functional status (Modified Rankin Scale ≤3). Secondary outcomes included return of spontaneous circulation (ROSC), 24-h survival, major airway or pulmonary complications (pulmonary edema, internal thoracic or abdominal injuries, acute lung injury, sepsis, and pneumonia). Using multivariable logistic regression, we studied the association between out-of-hospital airway management method (ETI vs. SGA) and OHCA outcomes, adjusting for confounders.\nRESULTS: Of 10,455 adult OHCA, 8487 (81.2%) received ETI and 1968 (18.8%) received SGA. Survival to hospital discharge with satisfactory functional status was: ETI 4.7%, SGA 3.9%. Compared with successful SGA, successful ETI was associated with increased survival to hospital discharge (adjusted OR 1.40; 95% CI: 1.04, 1.89), ROSC (adjusted OR 1.78; 95% CI: 1.54, 2.04) and 24-h survival (adjusted OR 1.74; 95% CI: 1.49, 2.04). ETI was not associated with secondary airway or pulmonary complications (adjusted OR 0.84; 95% CI: 0.61, 1.16).\nCONCLUSIONS: In this secondary analysis of data from the multicenter ROC PRIMED trial, ETI was associated with improved outcomes over SGA insertion after OHCA.","DOI":"10.1016/j.resuscitation.2012.05.018","ISSN":"1873-1570","note":"PMID: 22664746\nPMCID: PMC3733371","journalAbbreviation":"Resuscitation","language":"eng","author":[{"family":"Wang","given":"Henry E."},{"family":"Szydlo","given":"Daniel"},{"family":"Stouffer","given":"John A."},{"family":"Lin","given":"Steve"},{"family":"Carlson","given":"Jestin N."},{"family":"Vaillancourt","given":"Christian"},{"family":"Sears","given":"Gena"},{"family":"Verbeek","given":"Richard P."},{"family":"Fowler","given":"Raymond"},{"family":"Idris","given":"Ahamed H."},{"family":"Koenig","given":"Karl"},{"family":"Christenson","given":"James"},{"family":"Minokadeh","given":"Anushirvan"},{"family":"Brandt","given":"Joseph"},{"family":"Rea","given":"Thomas"},{"literal":"ROC Investigators"}],"issued":{"date-parts":[["2012",9]]}}},{"id":518,"uris":["http://zotero.org/users/4687044/items/JJJEMJVF"],"uri":["http://zotero.org/users/4687044/items/JJJEMJVF"],"itemData":{"id":518,"type":"article-journal","title":"Continuous improvements in \"chain of survival\" increased survival after out-of-hospital cardiac arrests: a large-scale population-based study","container-title":"Circulation","page":"728-734","volume":"119","issue":"5","source":"PubMed","abstract":"BACKGROUND: The impact of ongoing efforts to improve the \"chain of survival\" for out-of-hospital cardiac arrest (OHCA) is unclear. The objective of this study was to evaluate the incremental effect of changes in prehospital emergency care on survival after OHCA.\nMETHODS AND RESULTS: This prospective, population-based observational study involved consecutive patients with OHCA from May 1998 through December 2006. The primary outcome measure was 1-month survival with favorable neurological outcome. Multiple logistic regression analysis was used to assess factors that were potentially associated with better neurological outcome. Among 42,873 resuscitation-attempted adult OHCAs, 8782 bystander-witnessed arrests of presumed cardiac origin were analyzed. The median time interval from collapse to call for medical help, first cardiopulmonary resuscitation, and first shock shortened from 4 (interquartile range [IQR] 2 to 11) to 2 (IQR 1 to 5) minutes, from 9 (IQR 5 to 13) to 7 (IQR 3 to 11) minutes, and from 19 (IQR 13 to 22) to 9 (IQR 7 to 12) minutes, respectively. Neurologically intact 1-month survival after witnessed ventricular fibrillation increased from 6% (6/96) to 16% (49/297; P&lt;0.001). Among all witnessed OHCAs, earlier cardiopulmonary resuscitation (odds ratio per minute 0.89, 95% confidence interval 0.85 to 0.93) and earlier intubation (odds ratio per minute 0.96, 95% confidence interval 0.94 to 0.99) were associated with better neurological outcome. For ventricular fibrillation, only earlier shock was associated with better outcome (odds ratio 0.84, 95% confidence interval 0.80 to 0.88).\nCONCLUSIONS: Data from a large, population-based cohort demonstrate a continuous increase in OHCA survival with improvement in the chain of survival. The incremental benefit of early advanced care on OHCA survival is also suggested.","DOI":"10.1161/CIRCULATIONAHA.108.802058","ISSN":"1524-4539","note":"PMID: 19171854","shortTitle":"Continuous improvements in \"chain of survival\" increased survival after out-of-hospital cardiac arrests","journalAbbreviation":"Circulation","language":"eng","author":[{"family":"Iwami","given":"Taku"},{"family":"Nichol","given":"Graham"},{"family":"Hiraide","given":"Atsushi"},{"family":"Hayashi","given":"Yasuyuki"},{"family":"Nishiuchi","given":"Tatsuya"},{"family":"Kajino","given":"Kentaro"},{"family":"Morita","given":"Hiroshi"},{"family":"Yukioka","given":"Hidekazu"},{"family":"Ikeuchi","given":"Hisashi"},{"family":"Sugimoto","given":"Hisashi"},{"family":"Nonogi","given":"Hiroshi"},{"family":"Kawamura","given":"Takashi"}],"issued":{"date-parts":[["2009",2,10]]}}}],"schema":"https://github.com/citation-style-language/schema/raw/master/csl-citation.json"} </w:instrText>
      </w:r>
      <w:r>
        <w:rPr>
          <w:sz w:val="20"/>
          <w:szCs w:val="20"/>
        </w:rPr>
        <w:fldChar w:fldCharType="separate"/>
      </w:r>
      <w:r w:rsidRPr="00FB12E4">
        <w:rPr>
          <w:rFonts w:ascii="Calibri" w:hAnsi="Calibri" w:cs="Calibri"/>
          <w:sz w:val="20"/>
        </w:rPr>
        <w:t xml:space="preserve">(Wang et al. 2012; </w:t>
      </w:r>
      <w:proofErr w:type="spellStart"/>
      <w:r w:rsidRPr="00FB12E4">
        <w:rPr>
          <w:rFonts w:ascii="Calibri" w:hAnsi="Calibri" w:cs="Calibri"/>
          <w:sz w:val="20"/>
        </w:rPr>
        <w:t>Iwami</w:t>
      </w:r>
      <w:proofErr w:type="spellEnd"/>
      <w:r w:rsidRPr="00FB12E4">
        <w:rPr>
          <w:rFonts w:ascii="Calibri" w:hAnsi="Calibri" w:cs="Calibri"/>
          <w:sz w:val="20"/>
        </w:rPr>
        <w:t xml:space="preserve"> et al. 2009)</w:t>
      </w:r>
      <w:r>
        <w:rPr>
          <w:sz w:val="20"/>
          <w:szCs w:val="20"/>
        </w:rPr>
        <w:fldChar w:fldCharType="end"/>
      </w:r>
      <w:r>
        <w:rPr>
          <w:sz w:val="20"/>
          <w:szCs w:val="20"/>
        </w:rPr>
        <w:t xml:space="preserve">, d’autres une augmentation de la mortalité </w:t>
      </w:r>
      <w:r>
        <w:rPr>
          <w:sz w:val="20"/>
          <w:szCs w:val="20"/>
        </w:rPr>
        <w:fldChar w:fldCharType="begin"/>
      </w:r>
      <w:r>
        <w:rPr>
          <w:sz w:val="20"/>
          <w:szCs w:val="20"/>
        </w:rPr>
        <w:instrText xml:space="preserve"> ADDIN ZOTERO_ITEM CSL_CITATION {"citationID":"yUOVB86c","properties":{"formattedCitation":"(Fouche et al. 2014; Hasegawa et al. 2013)","plainCitation":"(Fouche et al. 2014; Hasegawa et al. 2013)","noteIndex":0},"citationItems":[{"id":514,"uris":["http://zotero.org/users/4687044/items/5JDGV2UD"],"uri":["http://zotero.org/users/4687044/items/5JDGV2UD"],"itemData":{"id":514,"type":"article-journal","title":"Airways in Out-of-hospital Cardiac Arrest: Systematic Review and Meta-analysis","container-title":"Prehospital Emergency Care","page":"244-256","volume":"18","issue":"2","source":"CrossRef","DOI":"10.3109/10903127.2013.831509","ISSN":"1090-3127, 1545-0066","shortTitle":"Airways in Out-of-hospital Cardiac Arrest","language":"en","author":[{"family":"Fouche","given":"Pieter F."},{"family":"Simpson","given":"Paul M."},{"family":"Bendall","given":"Jason"},{"family":"Thomas","given":"Richard E."},{"family":"Cone","given":"David C."},{"family":"Doi","given":"Suhail A. R."}],"issued":{"date-parts":[["2014",4,3]]}}},{"id":515,"uris":["http://zotero.org/users/4687044/items/8G43ABWM"],"uri":["http://zotero.org/users/4687044/items/8G43ABWM"],"itemData":{"id":515,"type":"article-journal","title":"Association of Prehospital Advanced Airway Management With Neurologic Outcome and Survival in Patients With Out-of-Hospital Cardiac Arrest","container-title":"JAMA","page":"257","volume":"309","issue":"3","source":"CrossRef","DOI":"10.1001/jama.2012.187612","ISSN":"0098-7484","language":"en","author":[{"family":"Hasegawa","given":"Kohei"},{"family":"Hiraide","given":"Atsushi"},{"family":"Chang","given":"Yuchiao"},{"family":"Brown","given":"David F. M."}],"issued":{"date-parts":[["2013",1,16]]}}}],"schema":"https://github.com/citation-style-language/schema/raw/master/csl-citation.json"} </w:instrText>
      </w:r>
      <w:r>
        <w:rPr>
          <w:sz w:val="20"/>
          <w:szCs w:val="20"/>
        </w:rPr>
        <w:fldChar w:fldCharType="separate"/>
      </w:r>
      <w:r w:rsidRPr="00FB12E4">
        <w:rPr>
          <w:rFonts w:ascii="Calibri" w:hAnsi="Calibri" w:cs="Calibri"/>
          <w:sz w:val="20"/>
        </w:rPr>
        <w:t>(</w:t>
      </w:r>
      <w:proofErr w:type="spellStart"/>
      <w:r w:rsidRPr="00FB12E4">
        <w:rPr>
          <w:rFonts w:ascii="Calibri" w:hAnsi="Calibri" w:cs="Calibri"/>
          <w:sz w:val="20"/>
        </w:rPr>
        <w:t>Fouche</w:t>
      </w:r>
      <w:proofErr w:type="spellEnd"/>
      <w:r w:rsidRPr="00FB12E4">
        <w:rPr>
          <w:rFonts w:ascii="Calibri" w:hAnsi="Calibri" w:cs="Calibri"/>
          <w:sz w:val="20"/>
        </w:rPr>
        <w:t xml:space="preserve"> et al. 2014; </w:t>
      </w:r>
      <w:proofErr w:type="spellStart"/>
      <w:r w:rsidRPr="00FB12E4">
        <w:rPr>
          <w:rFonts w:ascii="Calibri" w:hAnsi="Calibri" w:cs="Calibri"/>
          <w:sz w:val="20"/>
        </w:rPr>
        <w:t>Hasegawa</w:t>
      </w:r>
      <w:proofErr w:type="spellEnd"/>
      <w:r w:rsidRPr="00FB12E4">
        <w:rPr>
          <w:rFonts w:ascii="Calibri" w:hAnsi="Calibri" w:cs="Calibri"/>
          <w:sz w:val="20"/>
        </w:rPr>
        <w:t xml:space="preserve"> et al. 2013)</w:t>
      </w:r>
      <w:r>
        <w:rPr>
          <w:sz w:val="20"/>
          <w:szCs w:val="20"/>
        </w:rPr>
        <w:fldChar w:fldCharType="end"/>
      </w:r>
      <w:r>
        <w:rPr>
          <w:sz w:val="20"/>
          <w:szCs w:val="20"/>
        </w:rPr>
        <w:t>. La ventilation au BAVU ne permet pas une protection des voies aériennes mais sa mise en place est plus rapide et n’interfère pas avec massage cardiaque. La question est parfaitement légitime pour les SSSM où se côtoient des médecins d’horizons très divers ainsi que des paramédicaux.</w:t>
      </w:r>
    </w:p>
    <w:p w:rsidR="00182464" w:rsidRPr="00943FB6" w:rsidRDefault="00182464" w:rsidP="00182464">
      <w:pPr>
        <w:spacing w:line="240" w:lineRule="auto"/>
        <w:jc w:val="both"/>
        <w:rPr>
          <w:sz w:val="20"/>
          <w:szCs w:val="20"/>
        </w:rPr>
      </w:pPr>
      <w:r>
        <w:rPr>
          <w:sz w:val="20"/>
          <w:szCs w:val="20"/>
        </w:rPr>
        <w:t xml:space="preserve">Le but de cet essai clinique </w:t>
      </w:r>
      <w:r w:rsidRPr="00474FF2">
        <w:rPr>
          <w:sz w:val="20"/>
          <w:szCs w:val="20"/>
        </w:rPr>
        <w:t>randomisé multicentrique</w:t>
      </w:r>
      <w:r>
        <w:rPr>
          <w:sz w:val="20"/>
          <w:szCs w:val="20"/>
        </w:rPr>
        <w:t xml:space="preserve"> (France et Belgique) était de rechercher non infériorité de la ventilation au BAVU par rapport à</w:t>
      </w:r>
      <w:r w:rsidRPr="00474FF2">
        <w:rPr>
          <w:sz w:val="20"/>
          <w:szCs w:val="20"/>
        </w:rPr>
        <w:t xml:space="preserve"> l'</w:t>
      </w:r>
      <w:r>
        <w:rPr>
          <w:sz w:val="20"/>
          <w:szCs w:val="20"/>
        </w:rPr>
        <w:t>IOT</w:t>
      </w:r>
      <w:r w:rsidRPr="00474FF2">
        <w:rPr>
          <w:sz w:val="20"/>
          <w:szCs w:val="20"/>
        </w:rPr>
        <w:t xml:space="preserve"> pour la gestion avancée des voies aériennes </w:t>
      </w:r>
      <w:r>
        <w:rPr>
          <w:sz w:val="20"/>
          <w:szCs w:val="20"/>
        </w:rPr>
        <w:t>dans l’</w:t>
      </w:r>
      <w:proofErr w:type="spellStart"/>
      <w:r>
        <w:rPr>
          <w:sz w:val="20"/>
          <w:szCs w:val="20"/>
        </w:rPr>
        <w:t>ACR-e</w:t>
      </w:r>
      <w:proofErr w:type="spellEnd"/>
      <w:r>
        <w:rPr>
          <w:sz w:val="20"/>
          <w:szCs w:val="20"/>
        </w:rPr>
        <w:t xml:space="preserve"> en termes de survie avec un bon devenir neurologique à J28. Les patients ventilés par BAVU étaient intubés au décours de la réanimation en cas de reprise d’une activité cardiaque. En cas d’échec de la ventilation par BAVU le patient était intubé. La réanimation était réalisée selon les recommandations en vigueur, le rythme de RCP était de 30/2 pour le groupe BAVU, dans le groupe IOT le MCE était continu après intubation.</w:t>
      </w:r>
    </w:p>
    <w:p w:rsidR="00182464" w:rsidRPr="00943FB6" w:rsidRDefault="00182464" w:rsidP="00182464">
      <w:pPr>
        <w:spacing w:after="0" w:line="240" w:lineRule="auto"/>
        <w:rPr>
          <w:b/>
          <w:sz w:val="20"/>
          <w:szCs w:val="20"/>
        </w:rPr>
      </w:pPr>
      <w:r w:rsidRPr="00943FB6">
        <w:rPr>
          <w:b/>
          <w:sz w:val="20"/>
          <w:szCs w:val="20"/>
        </w:rPr>
        <w:t>Résultats :</w:t>
      </w:r>
    </w:p>
    <w:p w:rsidR="00182464" w:rsidRPr="00943FB6" w:rsidRDefault="00182464" w:rsidP="00182464">
      <w:pPr>
        <w:spacing w:line="240" w:lineRule="auto"/>
        <w:jc w:val="both"/>
        <w:rPr>
          <w:sz w:val="20"/>
          <w:szCs w:val="20"/>
        </w:rPr>
      </w:pPr>
      <w:r w:rsidRPr="00474FF2">
        <w:rPr>
          <w:sz w:val="20"/>
          <w:szCs w:val="20"/>
        </w:rPr>
        <w:t xml:space="preserve">2043 patients </w:t>
      </w:r>
      <w:r>
        <w:rPr>
          <w:sz w:val="20"/>
          <w:szCs w:val="20"/>
        </w:rPr>
        <w:t xml:space="preserve">ont été inclus et </w:t>
      </w:r>
      <w:r w:rsidRPr="00474FF2">
        <w:rPr>
          <w:sz w:val="20"/>
          <w:szCs w:val="20"/>
        </w:rPr>
        <w:t>randomisés (â</w:t>
      </w:r>
      <w:r>
        <w:rPr>
          <w:sz w:val="20"/>
          <w:szCs w:val="20"/>
        </w:rPr>
        <w:t xml:space="preserve">ge moyen: 64,7 ans, </w:t>
      </w:r>
      <w:r w:rsidRPr="00474FF2">
        <w:rPr>
          <w:sz w:val="20"/>
          <w:szCs w:val="20"/>
        </w:rPr>
        <w:t>32%</w:t>
      </w:r>
      <w:r>
        <w:rPr>
          <w:sz w:val="20"/>
          <w:szCs w:val="20"/>
        </w:rPr>
        <w:t xml:space="preserve"> de femmes)</w:t>
      </w:r>
      <w:r w:rsidRPr="00474FF2">
        <w:rPr>
          <w:sz w:val="20"/>
          <w:szCs w:val="20"/>
        </w:rPr>
        <w:t>.</w:t>
      </w:r>
      <w:r>
        <w:rPr>
          <w:sz w:val="20"/>
          <w:szCs w:val="20"/>
        </w:rPr>
        <w:t xml:space="preserve"> La cause de l’ACR était cardiaque dans 66% des cas, médicale autre dans 27% et traumatique dans 7.0% des cas. E</w:t>
      </w:r>
      <w:r w:rsidRPr="00474FF2">
        <w:rPr>
          <w:sz w:val="20"/>
          <w:szCs w:val="20"/>
        </w:rPr>
        <w:t>n intention de traiter, la survie</w:t>
      </w:r>
      <w:r>
        <w:rPr>
          <w:sz w:val="20"/>
          <w:szCs w:val="20"/>
        </w:rPr>
        <w:t xml:space="preserve"> avec capacités</w:t>
      </w:r>
      <w:r w:rsidRPr="00474FF2">
        <w:rPr>
          <w:sz w:val="20"/>
          <w:szCs w:val="20"/>
        </w:rPr>
        <w:t xml:space="preserve"> fonctionnelle</w:t>
      </w:r>
      <w:r>
        <w:rPr>
          <w:sz w:val="20"/>
          <w:szCs w:val="20"/>
        </w:rPr>
        <w:t>s</w:t>
      </w:r>
      <w:r w:rsidRPr="00474FF2">
        <w:rPr>
          <w:sz w:val="20"/>
          <w:szCs w:val="20"/>
        </w:rPr>
        <w:t xml:space="preserve"> favorable</w:t>
      </w:r>
      <w:r>
        <w:rPr>
          <w:sz w:val="20"/>
          <w:szCs w:val="20"/>
        </w:rPr>
        <w:t>s à J28</w:t>
      </w:r>
      <w:r w:rsidRPr="00474FF2">
        <w:rPr>
          <w:sz w:val="20"/>
          <w:szCs w:val="20"/>
        </w:rPr>
        <w:t xml:space="preserve"> était de 44 sur 1018 patients (4,3%) dans le groupe </w:t>
      </w:r>
      <w:r>
        <w:rPr>
          <w:sz w:val="20"/>
          <w:szCs w:val="20"/>
        </w:rPr>
        <w:t>BAVU</w:t>
      </w:r>
      <w:r w:rsidRPr="00474FF2">
        <w:rPr>
          <w:sz w:val="20"/>
          <w:szCs w:val="20"/>
        </w:rPr>
        <w:t xml:space="preserve"> et de 43 sur 1022 patients (4,2%) dans le groupe </w:t>
      </w:r>
      <w:r>
        <w:rPr>
          <w:sz w:val="20"/>
          <w:szCs w:val="20"/>
        </w:rPr>
        <w:t>IOT</w:t>
      </w:r>
      <w:r w:rsidRPr="00474FF2">
        <w:rPr>
          <w:sz w:val="20"/>
          <w:szCs w:val="20"/>
        </w:rPr>
        <w:t xml:space="preserve"> (différence, 0,11% [IC à 97,5%, -1,64% à l'infini]; P pour la non-infériorité = 0,11)</w:t>
      </w:r>
      <w:r>
        <w:rPr>
          <w:sz w:val="20"/>
          <w:szCs w:val="20"/>
        </w:rPr>
        <w:t>. La différence entre les deux groupes n’était pas significative en termes de survie lors de l’admission à l’hôpital ou au 28eme jour.</w:t>
      </w:r>
      <w:r w:rsidRPr="00DD3AFE">
        <w:rPr>
          <w:sz w:val="20"/>
          <w:szCs w:val="20"/>
        </w:rPr>
        <w:t xml:space="preserve"> </w:t>
      </w:r>
      <w:r w:rsidRPr="00474FF2">
        <w:rPr>
          <w:sz w:val="20"/>
          <w:szCs w:val="20"/>
        </w:rPr>
        <w:t xml:space="preserve">Les complications incluaient une prise en charge des voies respiratoires difficile </w:t>
      </w:r>
      <w:r>
        <w:rPr>
          <w:sz w:val="20"/>
          <w:szCs w:val="20"/>
        </w:rPr>
        <w:t>18,1%</w:t>
      </w:r>
      <w:r w:rsidRPr="00474FF2">
        <w:rPr>
          <w:sz w:val="20"/>
          <w:szCs w:val="20"/>
        </w:rPr>
        <w:t xml:space="preserve"> dans le groupe </w:t>
      </w:r>
      <w:r>
        <w:rPr>
          <w:sz w:val="20"/>
          <w:szCs w:val="20"/>
        </w:rPr>
        <w:t>BAVU</w:t>
      </w:r>
      <w:r w:rsidRPr="00474FF2">
        <w:rPr>
          <w:sz w:val="20"/>
          <w:szCs w:val="20"/>
        </w:rPr>
        <w:t xml:space="preserve"> vs 13,4% dans le groupe </w:t>
      </w:r>
      <w:r>
        <w:rPr>
          <w:sz w:val="20"/>
          <w:szCs w:val="20"/>
        </w:rPr>
        <w:t>IOT (</w:t>
      </w:r>
      <w:r w:rsidRPr="00474FF2">
        <w:rPr>
          <w:sz w:val="20"/>
          <w:szCs w:val="20"/>
        </w:rPr>
        <w:t xml:space="preserve">P = 0,004), échec 6,7% dans le groupe </w:t>
      </w:r>
      <w:r>
        <w:rPr>
          <w:sz w:val="20"/>
          <w:szCs w:val="20"/>
        </w:rPr>
        <w:t>BAVU</w:t>
      </w:r>
      <w:r w:rsidRPr="00474FF2">
        <w:rPr>
          <w:sz w:val="20"/>
          <w:szCs w:val="20"/>
        </w:rPr>
        <w:t xml:space="preserve"> contre 2,1% dans le groupe </w:t>
      </w:r>
      <w:r>
        <w:rPr>
          <w:sz w:val="20"/>
          <w:szCs w:val="20"/>
        </w:rPr>
        <w:t>IOT (</w:t>
      </w:r>
      <w:r w:rsidRPr="00474FF2">
        <w:rPr>
          <w:sz w:val="20"/>
          <w:szCs w:val="20"/>
        </w:rPr>
        <w:t xml:space="preserve">P &lt;0,001), et régurgitation du contenu gastrique </w:t>
      </w:r>
      <w:r>
        <w:rPr>
          <w:sz w:val="20"/>
          <w:szCs w:val="20"/>
        </w:rPr>
        <w:t>15,2%</w:t>
      </w:r>
      <w:r w:rsidRPr="00474FF2">
        <w:rPr>
          <w:sz w:val="20"/>
          <w:szCs w:val="20"/>
        </w:rPr>
        <w:t xml:space="preserve"> dans le groupe </w:t>
      </w:r>
      <w:r>
        <w:rPr>
          <w:sz w:val="20"/>
          <w:szCs w:val="20"/>
        </w:rPr>
        <w:t>BAVU</w:t>
      </w:r>
      <w:r w:rsidRPr="00474FF2">
        <w:rPr>
          <w:sz w:val="20"/>
          <w:szCs w:val="20"/>
        </w:rPr>
        <w:t xml:space="preserve"> vs 7,5% dans le groupe </w:t>
      </w:r>
      <w:r>
        <w:rPr>
          <w:sz w:val="20"/>
          <w:szCs w:val="20"/>
        </w:rPr>
        <w:t>IOT (</w:t>
      </w:r>
      <w:r w:rsidRPr="00474FF2">
        <w:rPr>
          <w:sz w:val="20"/>
          <w:szCs w:val="20"/>
        </w:rPr>
        <w:t>P &lt;0,001).</w:t>
      </w:r>
      <w:r>
        <w:rPr>
          <w:sz w:val="20"/>
          <w:szCs w:val="20"/>
        </w:rPr>
        <w:t xml:space="preserve"> Il était constaté une augmentation des pauses supérieures à 2 sec au cours de la RCP dans le groupe BAVU (P &lt; 0,001).</w:t>
      </w:r>
    </w:p>
    <w:p w:rsidR="00182464" w:rsidRPr="00943FB6" w:rsidRDefault="00182464" w:rsidP="00182464">
      <w:pPr>
        <w:spacing w:after="0" w:line="240" w:lineRule="auto"/>
        <w:rPr>
          <w:b/>
          <w:sz w:val="20"/>
          <w:szCs w:val="20"/>
        </w:rPr>
      </w:pPr>
      <w:r w:rsidRPr="00943FB6">
        <w:rPr>
          <w:b/>
          <w:sz w:val="20"/>
          <w:szCs w:val="20"/>
        </w:rPr>
        <w:t>Discussion :</w:t>
      </w:r>
    </w:p>
    <w:p w:rsidR="00182464" w:rsidRDefault="00182464" w:rsidP="00182464">
      <w:pPr>
        <w:spacing w:line="240" w:lineRule="auto"/>
        <w:jc w:val="both"/>
        <w:rPr>
          <w:sz w:val="20"/>
          <w:szCs w:val="20"/>
        </w:rPr>
      </w:pPr>
      <w:r>
        <w:rPr>
          <w:sz w:val="20"/>
          <w:szCs w:val="20"/>
        </w:rPr>
        <w:t>Le design de l’étude donne une réponse à la question posée un peu difficile à comprendre : La non-infériorité de la gestion des voies aériennes par BAVU par rapport à l’IOT dans l’</w:t>
      </w:r>
      <w:proofErr w:type="spellStart"/>
      <w:r>
        <w:rPr>
          <w:sz w:val="20"/>
          <w:szCs w:val="20"/>
        </w:rPr>
        <w:t>ACR-e</w:t>
      </w:r>
      <w:proofErr w:type="spellEnd"/>
      <w:r>
        <w:rPr>
          <w:sz w:val="20"/>
          <w:szCs w:val="20"/>
        </w:rPr>
        <w:t xml:space="preserve"> n’est pas démontrée. En d’autres termes, soit la ventilation au BAVU est inférieure à l’IOT dans cette situation soit la puissance de l’étude est trop faible (effet inférieur à 1%) pour montrer la non-infériorité.</w:t>
      </w:r>
    </w:p>
    <w:p w:rsidR="00182464" w:rsidRDefault="00182464" w:rsidP="00182464">
      <w:pPr>
        <w:spacing w:line="240" w:lineRule="auto"/>
        <w:jc w:val="both"/>
        <w:rPr>
          <w:sz w:val="20"/>
          <w:szCs w:val="20"/>
        </w:rPr>
      </w:pPr>
      <w:r>
        <w:rPr>
          <w:sz w:val="20"/>
          <w:szCs w:val="20"/>
        </w:rPr>
        <w:t xml:space="preserve">La ventilation au BAVU était associée à une augmentation des complications dans la gestion des voies aériennes et des interruptions dans la réanimation. Cet effet n’était pas observé dans le groupe IOT alors que c’est le cas dans d’autres études. Ceci est probablement lié au fait que dans la plupart des études sur ce sujet l’IOT est réalisée par des </w:t>
      </w:r>
      <w:proofErr w:type="spellStart"/>
      <w:r>
        <w:rPr>
          <w:sz w:val="20"/>
          <w:szCs w:val="20"/>
        </w:rPr>
        <w:t>paramédics</w:t>
      </w:r>
      <w:proofErr w:type="spellEnd"/>
      <w:r>
        <w:rPr>
          <w:sz w:val="20"/>
          <w:szCs w:val="20"/>
        </w:rPr>
        <w:t xml:space="preserve"> seuls alors qu’ici l’équipe comportait systématiquement un médecin expérimenté dans l’IOT. Le taux d’IOT difficile était similaire aux autres études (9 à 11%). Mal réalisée, la ventilation manuelle tout comme mécanique, peut-être délétère en particulier sur le plan hémodynamique et ce quelle que soit la méthode utilisée. Malheureusement, aucune donnée sur le mode de ventilation des patients intubés n’était disponible.</w:t>
      </w:r>
    </w:p>
    <w:p w:rsidR="00182464" w:rsidRDefault="00182464" w:rsidP="00182464">
      <w:pPr>
        <w:spacing w:line="240" w:lineRule="auto"/>
        <w:jc w:val="both"/>
        <w:rPr>
          <w:sz w:val="20"/>
        </w:rPr>
      </w:pPr>
      <w:r>
        <w:rPr>
          <w:sz w:val="20"/>
        </w:rPr>
        <w:t>Pour la pratique cet article semble conforter le fait de proposer une IOT dans cette situation pour les praticiens qui ont l’habitude de cette technique. Pour les praticiens moins expérimentés, le risque de perte de temps voir d’échec d’IOT fait préférer la ventilation au BAVU avec canule de « </w:t>
      </w:r>
      <w:proofErr w:type="spellStart"/>
      <w:r>
        <w:rPr>
          <w:sz w:val="20"/>
        </w:rPr>
        <w:t>guedel</w:t>
      </w:r>
      <w:proofErr w:type="spellEnd"/>
      <w:r>
        <w:rPr>
          <w:sz w:val="20"/>
        </w:rPr>
        <w:t> » et une optimisation des autres axes (MCE, défibrillation, réanimation médicamenteuse) qui ont fait preuve de leur intérêt sur la survie.</w:t>
      </w:r>
    </w:p>
    <w:p w:rsidR="00182464" w:rsidRDefault="00182464">
      <w:r>
        <w:br w:type="page"/>
      </w:r>
    </w:p>
    <w:p w:rsidR="00182464" w:rsidRDefault="00182464" w:rsidP="00182464"/>
    <w:p w:rsidR="00182464" w:rsidRDefault="00182464" w:rsidP="00182464">
      <w:pPr>
        <w:sectPr w:rsidR="00182464" w:rsidSect="001B24F2">
          <w:pgSz w:w="11906" w:h="16838"/>
          <w:pgMar w:top="1417" w:right="1417" w:bottom="1417" w:left="1417" w:header="708" w:footer="708" w:gutter="0"/>
          <w:pgNumType w:start="1"/>
          <w:cols w:space="708"/>
          <w:titlePg/>
          <w:docGrid w:linePitch="360"/>
        </w:sectPr>
      </w:pPr>
    </w:p>
    <w:p w:rsidR="00182464" w:rsidRPr="00182464" w:rsidRDefault="00182464" w:rsidP="00182464"/>
    <w:p w:rsidR="00503378" w:rsidRDefault="00E02C3E" w:rsidP="006636B1">
      <w:pPr>
        <w:pStyle w:val="Titre1"/>
      </w:pPr>
      <w:bookmarkStart w:id="46" w:name="_GoBack"/>
      <w:bookmarkEnd w:id="46"/>
      <w:r>
        <w:t>Références</w:t>
      </w:r>
      <w:bookmarkEnd w:id="45"/>
    </w:p>
    <w:p w:rsidR="007F6AAE" w:rsidRPr="007F6AAE" w:rsidRDefault="00182464" w:rsidP="007F6AAE">
      <w:pPr>
        <w:pStyle w:val="Bibliographie"/>
        <w:rPr>
          <w:lang w:val="en-US"/>
        </w:rPr>
      </w:pPr>
      <w:r>
        <w:fldChar w:fldCharType="begin"/>
      </w:r>
      <w:r w:rsidR="007F6AAE">
        <w:instrText xml:space="preserve"> ADDIN ZOTERO_BIBL {"uncited":[],"omitted":[],"custom":[]} CSL_BIBLIOGRAPHY </w:instrText>
      </w:r>
      <w:r>
        <w:fldChar w:fldCharType="separate"/>
      </w:r>
      <w:proofErr w:type="spellStart"/>
      <w:r w:rsidR="007F6AAE">
        <w:t>Ahn</w:t>
      </w:r>
      <w:proofErr w:type="spellEnd"/>
      <w:r w:rsidR="007F6AAE">
        <w:t xml:space="preserve">, Y. S., et K. S. </w:t>
      </w:r>
      <w:proofErr w:type="spellStart"/>
      <w:r w:rsidR="007F6AAE">
        <w:t>Jeong</w:t>
      </w:r>
      <w:proofErr w:type="spellEnd"/>
      <w:r w:rsidR="007F6AAE">
        <w:t xml:space="preserve">. </w:t>
      </w:r>
      <w:r w:rsidR="007F6AAE" w:rsidRPr="007F6AAE">
        <w:rPr>
          <w:lang w:val="en-US"/>
        </w:rPr>
        <w:t xml:space="preserve">2015. « Mortality Due to Malignant and Non-Malignant Diseases in Korean Professional Emergency Responders ». </w:t>
      </w:r>
      <w:r w:rsidR="007F6AAE" w:rsidRPr="007F6AAE">
        <w:rPr>
          <w:i/>
          <w:iCs/>
          <w:lang w:val="en-US"/>
        </w:rPr>
        <w:t>PLoS One</w:t>
      </w:r>
      <w:r w:rsidR="007F6AAE" w:rsidRPr="007F6AAE">
        <w:rPr>
          <w:lang w:val="en-US"/>
        </w:rPr>
        <w:t xml:space="preserve"> 10 (3): e0120305. https://doi.org/10.1371/journal.pone.0120305.</w:t>
      </w:r>
    </w:p>
    <w:p w:rsidR="007F6AAE" w:rsidRPr="007F6AAE" w:rsidRDefault="007F6AAE" w:rsidP="007F6AAE">
      <w:pPr>
        <w:pStyle w:val="Bibliographie"/>
        <w:rPr>
          <w:lang w:val="en-US"/>
        </w:rPr>
      </w:pPr>
      <w:r w:rsidRPr="007F6AAE">
        <w:rPr>
          <w:lang w:val="en-US"/>
        </w:rPr>
        <w:t xml:space="preserve">Ahn, Y. S., K. S. Jeong, et K. S. Kim. 2012. « Cancer Morbidity of Professional Emergency Responders in Korea ». </w:t>
      </w:r>
      <w:r w:rsidRPr="007F6AAE">
        <w:rPr>
          <w:i/>
          <w:iCs/>
          <w:lang w:val="en-US"/>
        </w:rPr>
        <w:t>Am J Ind Med</w:t>
      </w:r>
      <w:r w:rsidRPr="007F6AAE">
        <w:rPr>
          <w:lang w:val="en-US"/>
        </w:rPr>
        <w:t xml:space="preserve"> 55 (9): 768</w:t>
      </w:r>
      <w:r w:rsidRPr="007F6AAE">
        <w:rPr>
          <w:rFonts w:ascii="Cambria Math" w:hAnsi="Cambria Math" w:cs="Cambria Math"/>
          <w:lang w:val="en-US"/>
        </w:rPr>
        <w:t>‑</w:t>
      </w:r>
      <w:r w:rsidRPr="007F6AAE">
        <w:rPr>
          <w:lang w:val="en-US"/>
        </w:rPr>
        <w:t>78. https://doi.org/10.1002/ajim.22068.</w:t>
      </w:r>
    </w:p>
    <w:p w:rsidR="007F6AAE" w:rsidRDefault="007F6AAE" w:rsidP="007F6AAE">
      <w:pPr>
        <w:pStyle w:val="Bibliographie"/>
      </w:pPr>
      <w:r w:rsidRPr="007F6AAE">
        <w:rPr>
          <w:lang w:val="en-US"/>
        </w:rPr>
        <w:t xml:space="preserve">Al-Zaiti, S., J. C. Rittenberger, S. E. Reis, et D. Hostler. 2015. « Electrocardiographic Responses During Fire Suppression and Recovery Among Experienced Firefighters ». </w:t>
      </w:r>
      <w:r>
        <w:rPr>
          <w:i/>
          <w:iCs/>
        </w:rPr>
        <w:t xml:space="preserve">J </w:t>
      </w:r>
      <w:proofErr w:type="spellStart"/>
      <w:r>
        <w:rPr>
          <w:i/>
          <w:iCs/>
        </w:rPr>
        <w:t>Occup</w:t>
      </w:r>
      <w:proofErr w:type="spellEnd"/>
      <w:r>
        <w:rPr>
          <w:i/>
          <w:iCs/>
        </w:rPr>
        <w:t xml:space="preserve"> Environ Med</w:t>
      </w:r>
      <w:r>
        <w:t xml:space="preserve"> 57 (9): 938</w:t>
      </w:r>
      <w:r>
        <w:rPr>
          <w:rFonts w:ascii="Cambria Math" w:hAnsi="Cambria Math" w:cs="Cambria Math"/>
        </w:rPr>
        <w:t>‑</w:t>
      </w:r>
      <w:r>
        <w:t>42. https://doi.org/10.1097/JOM.0000000000000507.</w:t>
      </w:r>
    </w:p>
    <w:p w:rsidR="007F6AAE" w:rsidRDefault="007F6AAE" w:rsidP="007F6AAE">
      <w:pPr>
        <w:pStyle w:val="Bibliographie"/>
      </w:pPr>
      <w:r>
        <w:t>Al-</w:t>
      </w:r>
      <w:proofErr w:type="spellStart"/>
      <w:r>
        <w:t>Zaiti</w:t>
      </w:r>
      <w:proofErr w:type="spellEnd"/>
      <w:r>
        <w:t xml:space="preserve">, S. S., et M. G. Carey. </w:t>
      </w:r>
      <w:r w:rsidRPr="007F6AAE">
        <w:rPr>
          <w:lang w:val="en-US"/>
        </w:rPr>
        <w:t xml:space="preserve">2015. « The Prevalence of Clinical and Electrocardiographic Risk Factors of Cardiovascular Death Among On-Duty Professional Firefighters ». </w:t>
      </w:r>
      <w:r>
        <w:rPr>
          <w:i/>
          <w:iCs/>
        </w:rPr>
        <w:t xml:space="preserve">J </w:t>
      </w:r>
      <w:proofErr w:type="spellStart"/>
      <w:r>
        <w:rPr>
          <w:i/>
          <w:iCs/>
        </w:rPr>
        <w:t>Cardiovasc</w:t>
      </w:r>
      <w:proofErr w:type="spellEnd"/>
      <w:r>
        <w:rPr>
          <w:i/>
          <w:iCs/>
        </w:rPr>
        <w:t xml:space="preserve"> </w:t>
      </w:r>
      <w:proofErr w:type="spellStart"/>
      <w:r>
        <w:rPr>
          <w:i/>
          <w:iCs/>
        </w:rPr>
        <w:t>Nurs</w:t>
      </w:r>
      <w:proofErr w:type="spellEnd"/>
      <w:r>
        <w:t xml:space="preserve"> 30 (5): 440</w:t>
      </w:r>
      <w:r>
        <w:rPr>
          <w:rFonts w:ascii="Cambria Math" w:hAnsi="Cambria Math" w:cs="Cambria Math"/>
        </w:rPr>
        <w:t>‑</w:t>
      </w:r>
      <w:r>
        <w:t>46. https://doi.org/10.1097/JCN.0000000000000165.</w:t>
      </w:r>
    </w:p>
    <w:p w:rsidR="007F6AAE" w:rsidRPr="007F6AAE" w:rsidRDefault="007F6AAE" w:rsidP="007F6AAE">
      <w:pPr>
        <w:pStyle w:val="Bibliographie"/>
        <w:rPr>
          <w:lang w:val="en-US"/>
        </w:rPr>
      </w:pPr>
      <w:r>
        <w:t xml:space="preserve">Amadeo, B., J. L. Marchand, F. </w:t>
      </w:r>
      <w:proofErr w:type="spellStart"/>
      <w:r>
        <w:t>Moisan</w:t>
      </w:r>
      <w:proofErr w:type="spellEnd"/>
      <w:r>
        <w:t xml:space="preserve">, S. Donnadieu, C. Gaëlle, M. P. Simone, C. </w:t>
      </w:r>
      <w:proofErr w:type="spellStart"/>
      <w:r>
        <w:t>Lembeye</w:t>
      </w:r>
      <w:proofErr w:type="spellEnd"/>
      <w:r>
        <w:t xml:space="preserve">, E. </w:t>
      </w:r>
      <w:proofErr w:type="spellStart"/>
      <w:r>
        <w:t>Imbernon</w:t>
      </w:r>
      <w:proofErr w:type="spellEnd"/>
      <w:r>
        <w:t xml:space="preserve">, et P. Brochard. </w:t>
      </w:r>
      <w:r w:rsidRPr="007F6AAE">
        <w:rPr>
          <w:lang w:val="en-US"/>
        </w:rPr>
        <w:t xml:space="preserve">2015. « French Firefighter Mortality: Analysis over a 30-Year Period ». </w:t>
      </w:r>
      <w:r w:rsidRPr="007F6AAE">
        <w:rPr>
          <w:i/>
          <w:iCs/>
          <w:lang w:val="en-US"/>
        </w:rPr>
        <w:t>Am J Ind Med</w:t>
      </w:r>
      <w:r w:rsidRPr="007F6AAE">
        <w:rPr>
          <w:lang w:val="en-US"/>
        </w:rPr>
        <w:t xml:space="preserve"> 58 (4): 437</w:t>
      </w:r>
      <w:r w:rsidRPr="007F6AAE">
        <w:rPr>
          <w:rFonts w:ascii="Cambria Math" w:hAnsi="Cambria Math" w:cs="Cambria Math"/>
          <w:lang w:val="en-US"/>
        </w:rPr>
        <w:t>‑</w:t>
      </w:r>
      <w:r w:rsidRPr="007F6AAE">
        <w:rPr>
          <w:lang w:val="en-US"/>
        </w:rPr>
        <w:t>43. https://doi.org/10.1002/ajim.22434.</w:t>
      </w:r>
    </w:p>
    <w:p w:rsidR="007F6AAE" w:rsidRPr="007F6AAE" w:rsidRDefault="007F6AAE" w:rsidP="007F6AAE">
      <w:pPr>
        <w:pStyle w:val="Bibliographie"/>
        <w:rPr>
          <w:lang w:val="en-US"/>
        </w:rPr>
      </w:pPr>
      <w:proofErr w:type="spellStart"/>
      <w:r>
        <w:t>Aronson</w:t>
      </w:r>
      <w:proofErr w:type="spellEnd"/>
      <w:r>
        <w:t xml:space="preserve">, K. J., G. A. Tomlinson, et L. Smith. </w:t>
      </w:r>
      <w:r w:rsidRPr="007F6AAE">
        <w:rPr>
          <w:lang w:val="en-US"/>
        </w:rPr>
        <w:t xml:space="preserve">1994. « Mortality among Fire Fighters in Metropolitan Toronto ». </w:t>
      </w:r>
      <w:r w:rsidRPr="007F6AAE">
        <w:rPr>
          <w:i/>
          <w:iCs/>
          <w:lang w:val="en-US"/>
        </w:rPr>
        <w:t>Am J Ind Med</w:t>
      </w:r>
      <w:r w:rsidRPr="007F6AAE">
        <w:rPr>
          <w:lang w:val="en-US"/>
        </w:rPr>
        <w:t xml:space="preserve"> 26 (1): 89</w:t>
      </w:r>
      <w:r w:rsidRPr="007F6AAE">
        <w:rPr>
          <w:rFonts w:ascii="Cambria Math" w:hAnsi="Cambria Math" w:cs="Cambria Math"/>
          <w:lang w:val="en-US"/>
        </w:rPr>
        <w:t>‑</w:t>
      </w:r>
      <w:r w:rsidRPr="007F6AAE">
        <w:rPr>
          <w:lang w:val="en-US"/>
        </w:rPr>
        <w:t>101.</w:t>
      </w:r>
    </w:p>
    <w:p w:rsidR="007F6AAE" w:rsidRPr="007F6AAE" w:rsidRDefault="007F6AAE" w:rsidP="007F6AAE">
      <w:pPr>
        <w:pStyle w:val="Bibliographie"/>
        <w:rPr>
          <w:lang w:val="en-US"/>
        </w:rPr>
      </w:pPr>
      <w:r w:rsidRPr="007F6AAE">
        <w:rPr>
          <w:lang w:val="en-US"/>
        </w:rPr>
        <w:t xml:space="preserve">Banauch, G. I., C. Hall, M. Weiden, H. W. Cohen, T. K. Aldrich, V. Christodoulou, N. Arcentales, K. J. Kelly, et D. J. Prezant. 2006. « Pulmonary Function after Exposure to the World Trade Center Collapse in the New York City Fire Department ». </w:t>
      </w:r>
      <w:r w:rsidRPr="007F6AAE">
        <w:rPr>
          <w:i/>
          <w:iCs/>
          <w:lang w:val="en-US"/>
        </w:rPr>
        <w:t>Am J Respir Crit Care Med</w:t>
      </w:r>
      <w:r w:rsidRPr="007F6AAE">
        <w:rPr>
          <w:lang w:val="en-US"/>
        </w:rPr>
        <w:t xml:space="preserve"> 174 (3): 312</w:t>
      </w:r>
      <w:r w:rsidRPr="007F6AAE">
        <w:rPr>
          <w:rFonts w:ascii="Cambria Math" w:hAnsi="Cambria Math" w:cs="Cambria Math"/>
          <w:lang w:val="en-US"/>
        </w:rPr>
        <w:t>‑</w:t>
      </w:r>
      <w:r w:rsidRPr="007F6AAE">
        <w:rPr>
          <w:lang w:val="en-US"/>
        </w:rPr>
        <w:t>19. https://doi.org/10.1164/rccm.200511-1736OC.</w:t>
      </w:r>
    </w:p>
    <w:p w:rsidR="007F6AAE" w:rsidRPr="007F6AAE" w:rsidRDefault="007F6AAE" w:rsidP="007F6AAE">
      <w:pPr>
        <w:pStyle w:val="Bibliographie"/>
        <w:rPr>
          <w:lang w:val="en-US"/>
        </w:rPr>
      </w:pPr>
      <w:r w:rsidRPr="007F6AAE">
        <w:rPr>
          <w:lang w:val="en-US"/>
        </w:rPr>
        <w:t xml:space="preserve">Baris, D., T. J. Garrity, J. L. Telles, E. F. Heineman, A. Olshan, et S. H. Zahm. 2001. « Cohort Mortality Study of Philadelphia Firefighters ». </w:t>
      </w:r>
      <w:r w:rsidRPr="007F6AAE">
        <w:rPr>
          <w:i/>
          <w:iCs/>
          <w:lang w:val="en-US"/>
        </w:rPr>
        <w:t>Am J Ind Med</w:t>
      </w:r>
      <w:r w:rsidRPr="007F6AAE">
        <w:rPr>
          <w:lang w:val="en-US"/>
        </w:rPr>
        <w:t xml:space="preserve"> 39 (5): 463</w:t>
      </w:r>
      <w:r w:rsidRPr="007F6AAE">
        <w:rPr>
          <w:rFonts w:ascii="Cambria Math" w:hAnsi="Cambria Math" w:cs="Cambria Math"/>
          <w:lang w:val="en-US"/>
        </w:rPr>
        <w:t>‑</w:t>
      </w:r>
      <w:r w:rsidRPr="007F6AAE">
        <w:rPr>
          <w:lang w:val="en-US"/>
        </w:rPr>
        <w:t>76.</w:t>
      </w:r>
    </w:p>
    <w:p w:rsidR="007F6AAE" w:rsidRPr="007F6AAE" w:rsidRDefault="007F6AAE" w:rsidP="007F6AAE">
      <w:pPr>
        <w:pStyle w:val="Bibliographie"/>
        <w:rPr>
          <w:lang w:val="en-US"/>
        </w:rPr>
      </w:pPr>
      <w:r w:rsidRPr="007F6AAE">
        <w:rPr>
          <w:lang w:val="en-US"/>
        </w:rPr>
        <w:t xml:space="preserve">Bates, M. N. 2007. « Registry-Based Case-Control Study of Cancer in California Firefighters ». </w:t>
      </w:r>
      <w:r w:rsidRPr="007F6AAE">
        <w:rPr>
          <w:i/>
          <w:iCs/>
          <w:lang w:val="en-US"/>
        </w:rPr>
        <w:t>Am J Ind Med</w:t>
      </w:r>
      <w:r w:rsidRPr="007F6AAE">
        <w:rPr>
          <w:lang w:val="en-US"/>
        </w:rPr>
        <w:t xml:space="preserve"> 50 (5): 339</w:t>
      </w:r>
      <w:r w:rsidRPr="007F6AAE">
        <w:rPr>
          <w:rFonts w:ascii="Cambria Math" w:hAnsi="Cambria Math" w:cs="Cambria Math"/>
          <w:lang w:val="en-US"/>
        </w:rPr>
        <w:t>‑</w:t>
      </w:r>
      <w:r w:rsidRPr="007F6AAE">
        <w:rPr>
          <w:lang w:val="en-US"/>
        </w:rPr>
        <w:t>44. https://doi.org/10.1002/ajim.20446.</w:t>
      </w:r>
    </w:p>
    <w:p w:rsidR="007F6AAE" w:rsidRPr="007F6AAE" w:rsidRDefault="007F6AAE" w:rsidP="007F6AAE">
      <w:pPr>
        <w:pStyle w:val="Bibliographie"/>
        <w:rPr>
          <w:lang w:val="en-US"/>
        </w:rPr>
      </w:pPr>
      <w:r w:rsidRPr="007F6AAE">
        <w:rPr>
          <w:lang w:val="en-US"/>
        </w:rPr>
        <w:t xml:space="preserve">Beaumont, J. J., G. S. Chu, J. R. Jones, M. B. Schenker, J. A. Singleton, L. G. Piantanida, et M. Reiterman. 1991. « An Epidemiologic Study of Cancer and Other Causes of Mortality in San Francisco Firefighters ». </w:t>
      </w:r>
      <w:r w:rsidRPr="007F6AAE">
        <w:rPr>
          <w:i/>
          <w:iCs/>
          <w:lang w:val="en-US"/>
        </w:rPr>
        <w:t>Am J Ind Med</w:t>
      </w:r>
      <w:r w:rsidRPr="007F6AAE">
        <w:rPr>
          <w:lang w:val="en-US"/>
        </w:rPr>
        <w:t xml:space="preserve"> 19 (3): 357</w:t>
      </w:r>
      <w:r w:rsidRPr="007F6AAE">
        <w:rPr>
          <w:rFonts w:ascii="Cambria Math" w:hAnsi="Cambria Math" w:cs="Cambria Math"/>
          <w:lang w:val="en-US"/>
        </w:rPr>
        <w:t>‑</w:t>
      </w:r>
      <w:r w:rsidRPr="007F6AAE">
        <w:rPr>
          <w:lang w:val="en-US"/>
        </w:rPr>
        <w:t>72.</w:t>
      </w:r>
    </w:p>
    <w:p w:rsidR="007F6AAE" w:rsidRPr="007F6AAE" w:rsidRDefault="007F6AAE" w:rsidP="007F6AAE">
      <w:pPr>
        <w:pStyle w:val="Bibliographie"/>
        <w:rPr>
          <w:lang w:val="en-US"/>
        </w:rPr>
      </w:pPr>
      <w:r w:rsidRPr="007F6AAE">
        <w:rPr>
          <w:lang w:val="en-US"/>
        </w:rPr>
        <w:t xml:space="preserve">Bilzon, J. L., E. G. Scarpello, C. V. Smith, N. A. Ravenhill, et M. P. Rayson. 2001. « Characterization of the Metabolic Demands of Simulated Shipboard Royal Navy Fire-Fighting Tasks ». </w:t>
      </w:r>
      <w:r w:rsidRPr="007F6AAE">
        <w:rPr>
          <w:i/>
          <w:iCs/>
          <w:lang w:val="en-US"/>
        </w:rPr>
        <w:t>Ergonomics</w:t>
      </w:r>
      <w:r w:rsidRPr="007F6AAE">
        <w:rPr>
          <w:lang w:val="en-US"/>
        </w:rPr>
        <w:t xml:space="preserve"> 44 (8): 766</w:t>
      </w:r>
      <w:r w:rsidRPr="007F6AAE">
        <w:rPr>
          <w:rFonts w:ascii="Cambria Math" w:hAnsi="Cambria Math" w:cs="Cambria Math"/>
          <w:lang w:val="en-US"/>
        </w:rPr>
        <w:t>‑</w:t>
      </w:r>
      <w:r w:rsidRPr="007F6AAE">
        <w:rPr>
          <w:lang w:val="en-US"/>
        </w:rPr>
        <w:t>80. https://doi.org/10.1080/00140130118253.</w:t>
      </w:r>
    </w:p>
    <w:p w:rsidR="007F6AAE" w:rsidRPr="007F6AAE" w:rsidRDefault="007F6AAE" w:rsidP="007F6AAE">
      <w:pPr>
        <w:pStyle w:val="Bibliographie"/>
        <w:rPr>
          <w:lang w:val="en-US"/>
        </w:rPr>
      </w:pPr>
      <w:r w:rsidRPr="007F6AAE">
        <w:rPr>
          <w:lang w:val="en-US"/>
        </w:rPr>
        <w:t xml:space="preserve">Bolstad-Johnson, D. M., J. L. Burgess, C. D. Crutchfield, S. Storment, R. Gerkin, et J. R. Wilson. 2000. « Characterization of Firefighter Exposures during Fire Overhaul ». </w:t>
      </w:r>
      <w:r w:rsidRPr="007F6AAE">
        <w:rPr>
          <w:i/>
          <w:iCs/>
          <w:lang w:val="en-US"/>
        </w:rPr>
        <w:t>AIHAJ</w:t>
      </w:r>
      <w:r w:rsidRPr="007F6AAE">
        <w:rPr>
          <w:lang w:val="en-US"/>
        </w:rPr>
        <w:t xml:space="preserve"> 61 (5): 636</w:t>
      </w:r>
      <w:r w:rsidRPr="007F6AAE">
        <w:rPr>
          <w:rFonts w:ascii="Cambria Math" w:hAnsi="Cambria Math" w:cs="Cambria Math"/>
          <w:lang w:val="en-US"/>
        </w:rPr>
        <w:t>‑</w:t>
      </w:r>
      <w:r w:rsidRPr="007F6AAE">
        <w:rPr>
          <w:lang w:val="en-US"/>
        </w:rPr>
        <w:t>41.</w:t>
      </w:r>
    </w:p>
    <w:p w:rsidR="007F6AAE" w:rsidRDefault="007F6AAE" w:rsidP="007F6AAE">
      <w:pPr>
        <w:pStyle w:val="Bibliographie"/>
      </w:pPr>
      <w:r w:rsidRPr="007F6AAE">
        <w:rPr>
          <w:lang w:val="en-US"/>
        </w:rPr>
        <w:t xml:space="preserve">Carey, M. G., S. S. Al-Zaiti, G. E. Dean, L. Sessanna, et D. S. Finnell. 2011. « Sleep Problems, Depression, Substance Use, Social Bonding, and Quality of Life in Professional Firefighters ». </w:t>
      </w:r>
      <w:r>
        <w:rPr>
          <w:i/>
          <w:iCs/>
        </w:rPr>
        <w:t xml:space="preserve">J </w:t>
      </w:r>
      <w:proofErr w:type="spellStart"/>
      <w:r>
        <w:rPr>
          <w:i/>
          <w:iCs/>
        </w:rPr>
        <w:t>Occup</w:t>
      </w:r>
      <w:proofErr w:type="spellEnd"/>
      <w:r>
        <w:rPr>
          <w:i/>
          <w:iCs/>
        </w:rPr>
        <w:t xml:space="preserve"> Environ Med</w:t>
      </w:r>
      <w:r>
        <w:t xml:space="preserve"> 53 (8): 928</w:t>
      </w:r>
      <w:r>
        <w:rPr>
          <w:rFonts w:ascii="Cambria Math" w:hAnsi="Cambria Math" w:cs="Cambria Math"/>
        </w:rPr>
        <w:t>‑</w:t>
      </w:r>
      <w:r>
        <w:t>33. https://doi.org/10.1097/JOM.0b013e318225898f.</w:t>
      </w:r>
    </w:p>
    <w:p w:rsidR="007F6AAE" w:rsidRDefault="007F6AAE" w:rsidP="007F6AAE">
      <w:pPr>
        <w:pStyle w:val="Bibliographie"/>
      </w:pPr>
      <w:r>
        <w:t>Carey, M. G., S. S. Al-</w:t>
      </w:r>
      <w:proofErr w:type="spellStart"/>
      <w:r>
        <w:t>Zaiti</w:t>
      </w:r>
      <w:proofErr w:type="spellEnd"/>
      <w:r>
        <w:t xml:space="preserve">, L. M. Liao, H. N. Martin, et R. A. Butler. </w:t>
      </w:r>
      <w:r w:rsidRPr="007F6AAE">
        <w:rPr>
          <w:lang w:val="en-US"/>
        </w:rPr>
        <w:t xml:space="preserve">2011. « A Low-Glycemic Nutritional Fitness Program to Reverse Metabolic Syndrome in Professional Firefighters: Results of a Pilot Study ». </w:t>
      </w:r>
      <w:r>
        <w:rPr>
          <w:i/>
          <w:iCs/>
        </w:rPr>
        <w:t xml:space="preserve">J </w:t>
      </w:r>
      <w:proofErr w:type="spellStart"/>
      <w:r>
        <w:rPr>
          <w:i/>
          <w:iCs/>
        </w:rPr>
        <w:t>Cardiovasc</w:t>
      </w:r>
      <w:proofErr w:type="spellEnd"/>
      <w:r>
        <w:rPr>
          <w:i/>
          <w:iCs/>
        </w:rPr>
        <w:t xml:space="preserve"> </w:t>
      </w:r>
      <w:proofErr w:type="spellStart"/>
      <w:r>
        <w:rPr>
          <w:i/>
          <w:iCs/>
        </w:rPr>
        <w:t>Nurs</w:t>
      </w:r>
      <w:proofErr w:type="spellEnd"/>
      <w:r>
        <w:t xml:space="preserve"> 26 (4): 298</w:t>
      </w:r>
      <w:r>
        <w:rPr>
          <w:rFonts w:ascii="Cambria Math" w:hAnsi="Cambria Math" w:cs="Cambria Math"/>
        </w:rPr>
        <w:t>‑</w:t>
      </w:r>
      <w:r>
        <w:t>304. https://doi.org/10.1097/JCN.0b013e31820344d7.</w:t>
      </w:r>
    </w:p>
    <w:p w:rsidR="007F6AAE" w:rsidRDefault="007F6AAE" w:rsidP="007F6AAE">
      <w:pPr>
        <w:pStyle w:val="Bibliographie"/>
      </w:pPr>
      <w:r>
        <w:t xml:space="preserve">Caux, C., C. O’Brien, et C. Viau. 2002. </w:t>
      </w:r>
      <w:r w:rsidRPr="007F6AAE">
        <w:rPr>
          <w:lang w:val="en-US"/>
        </w:rPr>
        <w:t xml:space="preserve">« Determination of Firefighter Exposure to Polycyclic Aromatic Hydrocarbons and Benzene during Fire Fighting Using Measurement of Biological Indicators ». </w:t>
      </w:r>
      <w:proofErr w:type="spellStart"/>
      <w:r>
        <w:rPr>
          <w:i/>
          <w:iCs/>
        </w:rPr>
        <w:t>Appl</w:t>
      </w:r>
      <w:proofErr w:type="spellEnd"/>
      <w:r>
        <w:rPr>
          <w:i/>
          <w:iCs/>
        </w:rPr>
        <w:t xml:space="preserve"> </w:t>
      </w:r>
      <w:proofErr w:type="spellStart"/>
      <w:r>
        <w:rPr>
          <w:i/>
          <w:iCs/>
        </w:rPr>
        <w:t>Occup</w:t>
      </w:r>
      <w:proofErr w:type="spellEnd"/>
      <w:r>
        <w:rPr>
          <w:i/>
          <w:iCs/>
        </w:rPr>
        <w:t xml:space="preserve"> Environ </w:t>
      </w:r>
      <w:proofErr w:type="spellStart"/>
      <w:r>
        <w:rPr>
          <w:i/>
          <w:iCs/>
        </w:rPr>
        <w:t>Hyg</w:t>
      </w:r>
      <w:proofErr w:type="spellEnd"/>
      <w:r>
        <w:t xml:space="preserve"> 17 (5): 379</w:t>
      </w:r>
      <w:r>
        <w:rPr>
          <w:rFonts w:ascii="Cambria Math" w:hAnsi="Cambria Math" w:cs="Cambria Math"/>
        </w:rPr>
        <w:t>‑</w:t>
      </w:r>
      <w:r>
        <w:t>86. https://doi.org/10.1080/10473220252864987.</w:t>
      </w:r>
    </w:p>
    <w:p w:rsidR="007F6AAE" w:rsidRPr="007F6AAE" w:rsidRDefault="007F6AAE" w:rsidP="007F6AAE">
      <w:pPr>
        <w:pStyle w:val="Bibliographie"/>
        <w:rPr>
          <w:lang w:val="en-US"/>
        </w:rPr>
      </w:pPr>
      <w:r>
        <w:t xml:space="preserve">Choi, B., M. </w:t>
      </w:r>
      <w:proofErr w:type="spellStart"/>
      <w:r>
        <w:t>Dobson</w:t>
      </w:r>
      <w:proofErr w:type="spellEnd"/>
      <w:r>
        <w:t xml:space="preserve">, P. </w:t>
      </w:r>
      <w:proofErr w:type="spellStart"/>
      <w:r>
        <w:t>Schnall</w:t>
      </w:r>
      <w:proofErr w:type="spellEnd"/>
      <w:r>
        <w:t xml:space="preserve">, et J. Garcia-Rivas. </w:t>
      </w:r>
      <w:r w:rsidRPr="007F6AAE">
        <w:rPr>
          <w:lang w:val="en-US"/>
        </w:rPr>
        <w:t xml:space="preserve">2016. « 24-Hour Work Shifts, Sedentary Work, and Obesity in Male Firefighters ». </w:t>
      </w:r>
      <w:r w:rsidRPr="007F6AAE">
        <w:rPr>
          <w:i/>
          <w:iCs/>
          <w:lang w:val="en-US"/>
        </w:rPr>
        <w:t>Am J Ind Med</w:t>
      </w:r>
      <w:r w:rsidRPr="007F6AAE">
        <w:rPr>
          <w:lang w:val="en-US"/>
        </w:rPr>
        <w:t xml:space="preserve"> 59 (6): 486</w:t>
      </w:r>
      <w:r w:rsidRPr="007F6AAE">
        <w:rPr>
          <w:rFonts w:ascii="Cambria Math" w:hAnsi="Cambria Math" w:cs="Cambria Math"/>
          <w:lang w:val="en-US"/>
        </w:rPr>
        <w:t>‑</w:t>
      </w:r>
      <w:r w:rsidRPr="007F6AAE">
        <w:rPr>
          <w:lang w:val="en-US"/>
        </w:rPr>
        <w:t>500. https://doi.org/10.1002/ajim.22572.</w:t>
      </w:r>
    </w:p>
    <w:p w:rsidR="007F6AAE" w:rsidRDefault="007F6AAE" w:rsidP="007F6AAE">
      <w:pPr>
        <w:pStyle w:val="Bibliographie"/>
      </w:pPr>
      <w:r w:rsidRPr="007F6AAE">
        <w:rPr>
          <w:lang w:val="en-US"/>
        </w:rPr>
        <w:t xml:space="preserve">Choi, B., P. L. Schnall, M. Dobson, J. Garcia-Rivas, H. Kim, F. Zaldivar, L. Israel, et D. Baker. 2014. « Very Long (&gt; 48 Hours) Shifts and Cardiovascular Strain in Firefighters: A Theoretical Framework ». </w:t>
      </w:r>
      <w:r>
        <w:rPr>
          <w:i/>
          <w:iCs/>
        </w:rPr>
        <w:t xml:space="preserve">Ann </w:t>
      </w:r>
      <w:proofErr w:type="spellStart"/>
      <w:r>
        <w:rPr>
          <w:i/>
          <w:iCs/>
        </w:rPr>
        <w:t>Occup</w:t>
      </w:r>
      <w:proofErr w:type="spellEnd"/>
      <w:r>
        <w:rPr>
          <w:i/>
          <w:iCs/>
        </w:rPr>
        <w:t xml:space="preserve"> Environ Med</w:t>
      </w:r>
      <w:r>
        <w:t xml:space="preserve"> 26 (1): 5. https://doi.org/10.1186/2052-4374-26-5.</w:t>
      </w:r>
    </w:p>
    <w:p w:rsidR="007F6AAE" w:rsidRPr="007F6AAE" w:rsidRDefault="007F6AAE" w:rsidP="007F6AAE">
      <w:pPr>
        <w:pStyle w:val="Bibliographie"/>
        <w:rPr>
          <w:lang w:val="en-US"/>
        </w:rPr>
      </w:pPr>
      <w:proofErr w:type="spellStart"/>
      <w:r>
        <w:t>Cornell</w:t>
      </w:r>
      <w:proofErr w:type="spellEnd"/>
      <w:r>
        <w:t xml:space="preserve">, D. J., S. L. </w:t>
      </w:r>
      <w:proofErr w:type="spellStart"/>
      <w:r>
        <w:t>Gnacinski</w:t>
      </w:r>
      <w:proofErr w:type="spellEnd"/>
      <w:r>
        <w:t xml:space="preserve">, A. </w:t>
      </w:r>
      <w:proofErr w:type="spellStart"/>
      <w:r>
        <w:t>Zamzow</w:t>
      </w:r>
      <w:proofErr w:type="spellEnd"/>
      <w:r>
        <w:t xml:space="preserve">, J. </w:t>
      </w:r>
      <w:proofErr w:type="spellStart"/>
      <w:r>
        <w:t>Mims</w:t>
      </w:r>
      <w:proofErr w:type="spellEnd"/>
      <w:r>
        <w:t xml:space="preserve">, et K. T. </w:t>
      </w:r>
      <w:proofErr w:type="spellStart"/>
      <w:r>
        <w:t>Ebersole</w:t>
      </w:r>
      <w:proofErr w:type="spellEnd"/>
      <w:r>
        <w:t xml:space="preserve">. </w:t>
      </w:r>
      <w:r w:rsidRPr="007F6AAE">
        <w:rPr>
          <w:lang w:val="en-US"/>
        </w:rPr>
        <w:t xml:space="preserve">2017. « Measures of Health, Fitness, and Functional Movement among Firefighter Recruits ». </w:t>
      </w:r>
      <w:r w:rsidRPr="007F6AAE">
        <w:rPr>
          <w:i/>
          <w:iCs/>
          <w:lang w:val="en-US"/>
        </w:rPr>
        <w:t>Int J Occup Saf Ergon</w:t>
      </w:r>
      <w:r w:rsidRPr="007F6AAE">
        <w:rPr>
          <w:lang w:val="en-US"/>
        </w:rPr>
        <w:t xml:space="preserve"> 23 (2): 198</w:t>
      </w:r>
      <w:r w:rsidRPr="007F6AAE">
        <w:rPr>
          <w:rFonts w:ascii="Cambria Math" w:hAnsi="Cambria Math" w:cs="Cambria Math"/>
          <w:lang w:val="en-US"/>
        </w:rPr>
        <w:t>‑</w:t>
      </w:r>
      <w:r w:rsidRPr="007F6AAE">
        <w:rPr>
          <w:lang w:val="en-US"/>
        </w:rPr>
        <w:t>204. https://doi.org/10.1080/10803548.2016.1187001.</w:t>
      </w:r>
    </w:p>
    <w:p w:rsidR="007F6AAE" w:rsidRPr="007F6AAE" w:rsidRDefault="007F6AAE" w:rsidP="007F6AAE">
      <w:pPr>
        <w:pStyle w:val="Bibliographie"/>
        <w:rPr>
          <w:lang w:val="en-US"/>
        </w:rPr>
      </w:pPr>
      <w:r w:rsidRPr="007F6AAE">
        <w:rPr>
          <w:lang w:val="en-US"/>
        </w:rPr>
        <w:t xml:space="preserve">D’Amato, G., G. Liccardi, M. D’Amato, et S. Holgate. 2005. « Environmental Risk Factors and Allergic Bronchial Asthma ». </w:t>
      </w:r>
      <w:r w:rsidRPr="007F6AAE">
        <w:rPr>
          <w:i/>
          <w:iCs/>
          <w:lang w:val="en-US"/>
        </w:rPr>
        <w:t>Clin Exp Allergy</w:t>
      </w:r>
      <w:r w:rsidRPr="007F6AAE">
        <w:rPr>
          <w:lang w:val="en-US"/>
        </w:rPr>
        <w:t xml:space="preserve"> 35 (9): 1113</w:t>
      </w:r>
      <w:r w:rsidRPr="007F6AAE">
        <w:rPr>
          <w:rFonts w:ascii="Cambria Math" w:hAnsi="Cambria Math" w:cs="Cambria Math"/>
          <w:lang w:val="en-US"/>
        </w:rPr>
        <w:t>‑</w:t>
      </w:r>
      <w:r w:rsidRPr="007F6AAE">
        <w:rPr>
          <w:lang w:val="en-US"/>
        </w:rPr>
        <w:t>24. https://doi.org/10.1111/j.1365-2222.2005.02328.x.</w:t>
      </w:r>
    </w:p>
    <w:p w:rsidR="007F6AAE" w:rsidRPr="007F6AAE" w:rsidRDefault="007F6AAE" w:rsidP="007F6AAE">
      <w:pPr>
        <w:pStyle w:val="Bibliographie"/>
        <w:rPr>
          <w:lang w:val="en-US"/>
        </w:rPr>
      </w:pPr>
      <w:r w:rsidRPr="007F6AAE">
        <w:rPr>
          <w:lang w:val="en-US"/>
        </w:rPr>
        <w:t xml:space="preserve">Daniels, R. D., T. L. Kubale, J. H. Yiin, M. M. Dahm, T. R. Hales, D. Baris, S. H. Zahm, J. J. Beaumont, K. M. Waters, et L. E. Pinkerton. 2014. « Mortality and Cancer Incidence in a Pooled Cohort of US Firefighters from San Francisco, Chicago and Philadelphia (1950-2009) ». </w:t>
      </w:r>
      <w:r w:rsidRPr="007F6AAE">
        <w:rPr>
          <w:i/>
          <w:iCs/>
          <w:lang w:val="en-US"/>
        </w:rPr>
        <w:t>Occup Environ Med</w:t>
      </w:r>
      <w:r w:rsidRPr="007F6AAE">
        <w:rPr>
          <w:lang w:val="en-US"/>
        </w:rPr>
        <w:t xml:space="preserve"> 71 (6): 388</w:t>
      </w:r>
      <w:r w:rsidRPr="007F6AAE">
        <w:rPr>
          <w:rFonts w:ascii="Cambria Math" w:hAnsi="Cambria Math" w:cs="Cambria Math"/>
          <w:lang w:val="en-US"/>
        </w:rPr>
        <w:t>‑</w:t>
      </w:r>
      <w:r w:rsidRPr="007F6AAE">
        <w:rPr>
          <w:lang w:val="en-US"/>
        </w:rPr>
        <w:t>97. https://doi.org/10.1136/oemed-2013-101662.</w:t>
      </w:r>
    </w:p>
    <w:p w:rsidR="007F6AAE" w:rsidRPr="007F6AAE" w:rsidRDefault="007F6AAE" w:rsidP="007F6AAE">
      <w:pPr>
        <w:pStyle w:val="Bibliographie"/>
        <w:rPr>
          <w:lang w:val="en-US"/>
        </w:rPr>
      </w:pPr>
      <w:r w:rsidRPr="007F6AAE">
        <w:rPr>
          <w:lang w:val="en-US"/>
        </w:rPr>
        <w:t xml:space="preserve">Demers, P. A., N. J. Heyer, et L. Rosenstock. 1992. « Mortality among Firefighters from Three Northwestern United States Cities ». </w:t>
      </w:r>
      <w:r w:rsidRPr="007F6AAE">
        <w:rPr>
          <w:i/>
          <w:iCs/>
          <w:lang w:val="en-US"/>
        </w:rPr>
        <w:t>Br J Ind Med</w:t>
      </w:r>
      <w:r w:rsidRPr="007F6AAE">
        <w:rPr>
          <w:lang w:val="en-US"/>
        </w:rPr>
        <w:t xml:space="preserve"> 49 (9): 664</w:t>
      </w:r>
      <w:r w:rsidRPr="007F6AAE">
        <w:rPr>
          <w:rFonts w:ascii="Cambria Math" w:hAnsi="Cambria Math" w:cs="Cambria Math"/>
          <w:lang w:val="en-US"/>
        </w:rPr>
        <w:t>‑</w:t>
      </w:r>
      <w:r w:rsidRPr="007F6AAE">
        <w:rPr>
          <w:lang w:val="en-US"/>
        </w:rPr>
        <w:t>70.</w:t>
      </w:r>
    </w:p>
    <w:p w:rsidR="007F6AAE" w:rsidRPr="007F6AAE" w:rsidRDefault="007F6AAE" w:rsidP="007F6AAE">
      <w:pPr>
        <w:pStyle w:val="Bibliographie"/>
        <w:rPr>
          <w:lang w:val="en-US"/>
        </w:rPr>
      </w:pPr>
      <w:r w:rsidRPr="007F6AAE">
        <w:rPr>
          <w:lang w:val="en-US"/>
        </w:rPr>
        <w:t xml:space="preserve">Dennekamp, M., M. Akram, M. J. Abramson, A. Tonkin, M. R. Sim, M. Fridman, et B. Erbas. 2010. « Outdoor Air Pollution as a Trigger for Out-of-Hospital Cardiac Arrests ». </w:t>
      </w:r>
      <w:r w:rsidRPr="007F6AAE">
        <w:rPr>
          <w:i/>
          <w:iCs/>
          <w:lang w:val="en-US"/>
        </w:rPr>
        <w:t>Epidemiology</w:t>
      </w:r>
      <w:r w:rsidRPr="007F6AAE">
        <w:rPr>
          <w:lang w:val="en-US"/>
        </w:rPr>
        <w:t xml:space="preserve"> 21 (4): 494</w:t>
      </w:r>
      <w:r w:rsidRPr="007F6AAE">
        <w:rPr>
          <w:rFonts w:ascii="Cambria Math" w:hAnsi="Cambria Math" w:cs="Cambria Math"/>
          <w:lang w:val="en-US"/>
        </w:rPr>
        <w:t>‑</w:t>
      </w:r>
      <w:r w:rsidRPr="007F6AAE">
        <w:rPr>
          <w:lang w:val="en-US"/>
        </w:rPr>
        <w:t>500. https://doi.org/10.1097/EDE.0b013e3181e093db.</w:t>
      </w:r>
    </w:p>
    <w:p w:rsidR="007F6AAE" w:rsidRDefault="007F6AAE" w:rsidP="007F6AAE">
      <w:pPr>
        <w:pStyle w:val="Bibliographie"/>
      </w:pPr>
      <w:r w:rsidRPr="007F6AAE">
        <w:rPr>
          <w:lang w:val="en-US"/>
        </w:rPr>
        <w:t xml:space="preserve">Dennekamp, M., L. D. Straney, B. Erbas, M. J. Abramson, M. Keywood, K. Smith, M. R. Sim, et al. 2015. « Forest Fire Smoke Exposures and Out-of-Hospital Cardiac Arrests in Melbourne, Australia: A Case-Crossover Study ». </w:t>
      </w:r>
      <w:r>
        <w:rPr>
          <w:i/>
          <w:iCs/>
        </w:rPr>
        <w:t xml:space="preserve">Environ </w:t>
      </w:r>
      <w:proofErr w:type="spellStart"/>
      <w:r>
        <w:rPr>
          <w:i/>
          <w:iCs/>
        </w:rPr>
        <w:t>Health</w:t>
      </w:r>
      <w:proofErr w:type="spellEnd"/>
      <w:r>
        <w:rPr>
          <w:i/>
          <w:iCs/>
        </w:rPr>
        <w:t xml:space="preserve"> </w:t>
      </w:r>
      <w:proofErr w:type="spellStart"/>
      <w:r>
        <w:rPr>
          <w:i/>
          <w:iCs/>
        </w:rPr>
        <w:t>Perspect</w:t>
      </w:r>
      <w:proofErr w:type="spellEnd"/>
      <w:r>
        <w:t xml:space="preserve"> 123 (10): 959</w:t>
      </w:r>
      <w:r>
        <w:rPr>
          <w:rFonts w:ascii="Cambria Math" w:hAnsi="Cambria Math" w:cs="Cambria Math"/>
        </w:rPr>
        <w:t>‑</w:t>
      </w:r>
      <w:r>
        <w:t>64. https://doi.org/10.1289/ehp.1408436.</w:t>
      </w:r>
    </w:p>
    <w:p w:rsidR="007F6AAE" w:rsidRPr="007F6AAE" w:rsidRDefault="007F6AAE" w:rsidP="007F6AAE">
      <w:pPr>
        <w:pStyle w:val="Bibliographie"/>
        <w:rPr>
          <w:lang w:val="en-US"/>
        </w:rPr>
      </w:pPr>
      <w:r>
        <w:t xml:space="preserve">Diaz-Sanchez, D., M. </w:t>
      </w:r>
      <w:proofErr w:type="spellStart"/>
      <w:r>
        <w:t>Penichet</w:t>
      </w:r>
      <w:proofErr w:type="spellEnd"/>
      <w:r>
        <w:t xml:space="preserve">-Garcia, et A. Saxon. </w:t>
      </w:r>
      <w:r w:rsidRPr="007F6AAE">
        <w:rPr>
          <w:lang w:val="en-US"/>
        </w:rPr>
        <w:t xml:space="preserve">2000. « Diesel Exhaust Particles Directly Induce Activated Mast Cells to Degranulate and Increase Histamine Levels and Symptom Severity ». </w:t>
      </w:r>
      <w:r w:rsidRPr="007F6AAE">
        <w:rPr>
          <w:i/>
          <w:iCs/>
          <w:lang w:val="en-US"/>
        </w:rPr>
        <w:t>J Allergy Clin Immunol</w:t>
      </w:r>
      <w:r w:rsidRPr="007F6AAE">
        <w:rPr>
          <w:lang w:val="en-US"/>
        </w:rPr>
        <w:t xml:space="preserve"> 106 (6): 1140</w:t>
      </w:r>
      <w:r w:rsidRPr="007F6AAE">
        <w:rPr>
          <w:rFonts w:ascii="Cambria Math" w:hAnsi="Cambria Math" w:cs="Cambria Math"/>
          <w:lang w:val="en-US"/>
        </w:rPr>
        <w:t>‑</w:t>
      </w:r>
      <w:r w:rsidRPr="007F6AAE">
        <w:rPr>
          <w:lang w:val="en-US"/>
        </w:rPr>
        <w:t>46. https://doi.org/10.1067/mai.2000.111144.</w:t>
      </w:r>
    </w:p>
    <w:p w:rsidR="007F6AAE" w:rsidRPr="007F6AAE" w:rsidRDefault="007F6AAE" w:rsidP="007F6AAE">
      <w:pPr>
        <w:pStyle w:val="Bibliographie"/>
        <w:rPr>
          <w:lang w:val="en-US"/>
        </w:rPr>
      </w:pPr>
      <w:r w:rsidRPr="007F6AAE">
        <w:rPr>
          <w:lang w:val="en-US"/>
        </w:rPr>
        <w:t xml:space="preserve">Dobraca, D., L. Israel, S. McNeel, R. Voss, M. Wang, R. Gajek, J. S. Park, et al. 2015. « Biomonitoring in California Firefighters: Metals and Perfluorinated Chemicals ». </w:t>
      </w:r>
      <w:r w:rsidRPr="007F6AAE">
        <w:rPr>
          <w:i/>
          <w:iCs/>
          <w:lang w:val="en-US"/>
        </w:rPr>
        <w:t>J Occup Environ Med</w:t>
      </w:r>
      <w:r w:rsidRPr="007F6AAE">
        <w:rPr>
          <w:lang w:val="en-US"/>
        </w:rPr>
        <w:t xml:space="preserve"> 57 (1): 88</w:t>
      </w:r>
      <w:r w:rsidRPr="007F6AAE">
        <w:rPr>
          <w:rFonts w:ascii="Cambria Math" w:hAnsi="Cambria Math" w:cs="Cambria Math"/>
          <w:lang w:val="en-US"/>
        </w:rPr>
        <w:t>‑</w:t>
      </w:r>
      <w:r w:rsidRPr="007F6AAE">
        <w:rPr>
          <w:lang w:val="en-US"/>
        </w:rPr>
        <w:t>97. https://doi.org/10.1097/JOM.0000000000000307.</w:t>
      </w:r>
    </w:p>
    <w:p w:rsidR="007F6AAE" w:rsidRDefault="007F6AAE" w:rsidP="007F6AAE">
      <w:pPr>
        <w:pStyle w:val="Bibliographie"/>
      </w:pPr>
      <w:r w:rsidRPr="007F6AAE">
        <w:rPr>
          <w:lang w:val="en-US"/>
        </w:rPr>
        <w:t xml:space="preserve">Egeghy, P. P., L. Nylander-French, K. K. Gwin, I. Hertz-Picciotto, et S. M. Rappaport. 2002. « Self-Collected Breath Sampling for Monitoring Low-Level Benzene Exposures among Automobile Mechanics ». </w:t>
      </w:r>
      <w:r>
        <w:rPr>
          <w:i/>
          <w:iCs/>
        </w:rPr>
        <w:t xml:space="preserve">Ann </w:t>
      </w:r>
      <w:proofErr w:type="spellStart"/>
      <w:r>
        <w:rPr>
          <w:i/>
          <w:iCs/>
        </w:rPr>
        <w:t>Occup</w:t>
      </w:r>
      <w:proofErr w:type="spellEnd"/>
      <w:r>
        <w:rPr>
          <w:i/>
          <w:iCs/>
        </w:rPr>
        <w:t xml:space="preserve"> </w:t>
      </w:r>
      <w:proofErr w:type="spellStart"/>
      <w:r>
        <w:rPr>
          <w:i/>
          <w:iCs/>
        </w:rPr>
        <w:t>Hyg</w:t>
      </w:r>
      <w:proofErr w:type="spellEnd"/>
      <w:r>
        <w:t xml:space="preserve"> 46 (5): 489</w:t>
      </w:r>
      <w:r>
        <w:rPr>
          <w:rFonts w:ascii="Cambria Math" w:hAnsi="Cambria Math" w:cs="Cambria Math"/>
        </w:rPr>
        <w:t>‑</w:t>
      </w:r>
      <w:r>
        <w:t>500.</w:t>
      </w:r>
    </w:p>
    <w:p w:rsidR="007F6AAE" w:rsidRPr="007F6AAE" w:rsidRDefault="007F6AAE" w:rsidP="007F6AAE">
      <w:pPr>
        <w:pStyle w:val="Bibliographie"/>
        <w:rPr>
          <w:lang w:val="en-US"/>
        </w:rPr>
      </w:pPr>
      <w:proofErr w:type="spellStart"/>
      <w:r>
        <w:t>Eglin</w:t>
      </w:r>
      <w:proofErr w:type="spellEnd"/>
      <w:r>
        <w:t xml:space="preserve">, C. M., S. </w:t>
      </w:r>
      <w:proofErr w:type="spellStart"/>
      <w:r>
        <w:t>Coles</w:t>
      </w:r>
      <w:proofErr w:type="spellEnd"/>
      <w:r>
        <w:t xml:space="preserve">, et M. J. </w:t>
      </w:r>
      <w:proofErr w:type="spellStart"/>
      <w:r>
        <w:t>Tipton</w:t>
      </w:r>
      <w:proofErr w:type="spellEnd"/>
      <w:r>
        <w:t xml:space="preserve">. </w:t>
      </w:r>
      <w:r w:rsidRPr="007F6AAE">
        <w:rPr>
          <w:lang w:val="en-US"/>
        </w:rPr>
        <w:t xml:space="preserve">2004. « Physiological Responses of Fire-Fighter Instructors during Training Exercises ». </w:t>
      </w:r>
      <w:r w:rsidRPr="007F6AAE">
        <w:rPr>
          <w:i/>
          <w:iCs/>
          <w:lang w:val="en-US"/>
        </w:rPr>
        <w:t>Ergonomics</w:t>
      </w:r>
      <w:r w:rsidRPr="007F6AAE">
        <w:rPr>
          <w:lang w:val="en-US"/>
        </w:rPr>
        <w:t xml:space="preserve"> 47 (5): 483</w:t>
      </w:r>
      <w:r w:rsidRPr="007F6AAE">
        <w:rPr>
          <w:rFonts w:ascii="Cambria Math" w:hAnsi="Cambria Math" w:cs="Cambria Math"/>
          <w:lang w:val="en-US"/>
        </w:rPr>
        <w:t>‑</w:t>
      </w:r>
      <w:r w:rsidRPr="007F6AAE">
        <w:rPr>
          <w:lang w:val="en-US"/>
        </w:rPr>
        <w:t>94. https://doi.org/10.1080/0014013031000107568.</w:t>
      </w:r>
    </w:p>
    <w:p w:rsidR="007F6AAE" w:rsidRDefault="007F6AAE" w:rsidP="007F6AAE">
      <w:pPr>
        <w:pStyle w:val="Bibliographie"/>
      </w:pPr>
      <w:r w:rsidRPr="007F6AAE">
        <w:rPr>
          <w:lang w:val="en-US"/>
        </w:rPr>
        <w:t xml:space="preserve">Ensari, I., R. W. Motl, R. E. Klaren, B. Fernhall, D. L. Smith, et G. P. Horn. 2017. « Firefighter Exercise Protocols Conducted in an Environmental Chamber: Developing a Laboratory-Based Simulated Firefighting Protocol ». </w:t>
      </w:r>
      <w:proofErr w:type="spellStart"/>
      <w:r>
        <w:rPr>
          <w:i/>
          <w:iCs/>
        </w:rPr>
        <w:t>Ergonomics</w:t>
      </w:r>
      <w:proofErr w:type="spellEnd"/>
      <w:r>
        <w:t xml:space="preserve"> 60 (5): 657</w:t>
      </w:r>
      <w:r>
        <w:rPr>
          <w:rFonts w:ascii="Cambria Math" w:hAnsi="Cambria Math" w:cs="Cambria Math"/>
        </w:rPr>
        <w:t>‑</w:t>
      </w:r>
      <w:r>
        <w:t>68. https://doi.org/10.1080/00140139.2016.1198496.</w:t>
      </w:r>
    </w:p>
    <w:p w:rsidR="007F6AAE" w:rsidRDefault="007F6AAE" w:rsidP="007F6AAE">
      <w:pPr>
        <w:pStyle w:val="Bibliographie"/>
      </w:pPr>
      <w:r>
        <w:t xml:space="preserve">Fabian, T.Z., J.L. </w:t>
      </w:r>
      <w:proofErr w:type="spellStart"/>
      <w:r>
        <w:t>Borgerson</w:t>
      </w:r>
      <w:proofErr w:type="spellEnd"/>
      <w:r>
        <w:t xml:space="preserve">, P.D. Gandhi, et </w:t>
      </w:r>
      <w:proofErr w:type="spellStart"/>
      <w:r>
        <w:t>et</w:t>
      </w:r>
      <w:proofErr w:type="spellEnd"/>
      <w:r>
        <w:t xml:space="preserve"> al. 2014. </w:t>
      </w:r>
      <w:r w:rsidRPr="007F6AAE">
        <w:rPr>
          <w:lang w:val="en-US"/>
        </w:rPr>
        <w:t xml:space="preserve">« Characterization of firefighter smoke exposure. » </w:t>
      </w:r>
      <w:proofErr w:type="spellStart"/>
      <w:r>
        <w:rPr>
          <w:i/>
          <w:iCs/>
        </w:rPr>
        <w:t>Fire</w:t>
      </w:r>
      <w:proofErr w:type="spellEnd"/>
      <w:r>
        <w:rPr>
          <w:i/>
          <w:iCs/>
        </w:rPr>
        <w:t xml:space="preserve"> </w:t>
      </w:r>
      <w:proofErr w:type="spellStart"/>
      <w:r>
        <w:rPr>
          <w:i/>
          <w:iCs/>
        </w:rPr>
        <w:t>Technol</w:t>
      </w:r>
      <w:proofErr w:type="spellEnd"/>
      <w:r>
        <w:rPr>
          <w:i/>
          <w:iCs/>
        </w:rPr>
        <w:t>.</w:t>
      </w:r>
      <w:r>
        <w:t xml:space="preserve"> 50: 993–1019.</w:t>
      </w:r>
    </w:p>
    <w:p w:rsidR="007F6AAE" w:rsidRPr="007F6AAE" w:rsidRDefault="007F6AAE" w:rsidP="007F6AAE">
      <w:pPr>
        <w:pStyle w:val="Bibliographie"/>
        <w:rPr>
          <w:lang w:val="en-US"/>
        </w:rPr>
      </w:pPr>
      <w:r w:rsidRPr="007F6AAE">
        <w:rPr>
          <w:lang w:val="en-US"/>
        </w:rPr>
        <w:t xml:space="preserve">Fahs, C. A., D. L. Smith, G. P. Horn, S. Agiovlasitis, L. M. Rossow, G. Echols, K. S. Heffernan, et B. Fernhall. 2009. « Impact of Excess Body Weight on Arterial Structure, Function, and Blood Pressure in Firefighters ». </w:t>
      </w:r>
      <w:r w:rsidRPr="007F6AAE">
        <w:rPr>
          <w:i/>
          <w:iCs/>
          <w:lang w:val="en-US"/>
        </w:rPr>
        <w:t>Am J Cardiol</w:t>
      </w:r>
      <w:r w:rsidRPr="007F6AAE">
        <w:rPr>
          <w:lang w:val="en-US"/>
        </w:rPr>
        <w:t xml:space="preserve"> 104 (10): 1441</w:t>
      </w:r>
      <w:r w:rsidRPr="007F6AAE">
        <w:rPr>
          <w:rFonts w:ascii="Cambria Math" w:hAnsi="Cambria Math" w:cs="Cambria Math"/>
          <w:lang w:val="en-US"/>
        </w:rPr>
        <w:t>‑</w:t>
      </w:r>
      <w:r w:rsidRPr="007F6AAE">
        <w:rPr>
          <w:lang w:val="en-US"/>
        </w:rPr>
        <w:t>45. https://doi.org/10.1016/j.amjcard.2009.07.009.</w:t>
      </w:r>
    </w:p>
    <w:p w:rsidR="007F6AAE" w:rsidRPr="007F6AAE" w:rsidRDefault="007F6AAE" w:rsidP="007F6AAE">
      <w:pPr>
        <w:pStyle w:val="Bibliographie"/>
        <w:rPr>
          <w:lang w:val="en-US"/>
        </w:rPr>
      </w:pPr>
      <w:r w:rsidRPr="007F6AAE">
        <w:rPr>
          <w:lang w:val="en-US"/>
        </w:rPr>
        <w:t xml:space="preserve">Feairheller, D. L. 2015. « Blood Pressure and Heart Rate Responses in Volunteer Firefighters While Wearing Personal Protective Equipment ». </w:t>
      </w:r>
      <w:r w:rsidRPr="007F6AAE">
        <w:rPr>
          <w:i/>
          <w:iCs/>
          <w:lang w:val="en-US"/>
        </w:rPr>
        <w:t>Blood Press Monit</w:t>
      </w:r>
      <w:r w:rsidRPr="007F6AAE">
        <w:rPr>
          <w:lang w:val="en-US"/>
        </w:rPr>
        <w:t xml:space="preserve"> 20 (4): 194</w:t>
      </w:r>
      <w:r w:rsidRPr="007F6AAE">
        <w:rPr>
          <w:rFonts w:ascii="Cambria Math" w:hAnsi="Cambria Math" w:cs="Cambria Math"/>
          <w:lang w:val="en-US"/>
        </w:rPr>
        <w:t>‑</w:t>
      </w:r>
      <w:r w:rsidRPr="007F6AAE">
        <w:rPr>
          <w:lang w:val="en-US"/>
        </w:rPr>
        <w:t>98. https://doi.org/10.1097/MBP.0000000000000120.</w:t>
      </w:r>
    </w:p>
    <w:p w:rsidR="007F6AAE" w:rsidRPr="007F6AAE" w:rsidRDefault="007F6AAE" w:rsidP="007F6AAE">
      <w:pPr>
        <w:pStyle w:val="Bibliographie"/>
        <w:rPr>
          <w:lang w:val="en-US"/>
        </w:rPr>
      </w:pPr>
      <w:r w:rsidRPr="007F6AAE">
        <w:rPr>
          <w:lang w:val="en-US"/>
        </w:rPr>
        <w:t xml:space="preserve">Feldman, D. M., S. L. Baron, B. P. Bernard, B. D. Lushniak, G. Banauch, N. Arcentales, K. J. Kelly, et D. J. Prezant. 2004. « Symptoms, Respirator Use, and Pulmonary Function Changes among New York City Firefighters Responding to the World Trade Center Disaster ». </w:t>
      </w:r>
      <w:r w:rsidRPr="007F6AAE">
        <w:rPr>
          <w:i/>
          <w:iCs/>
          <w:lang w:val="en-US"/>
        </w:rPr>
        <w:t>Chest</w:t>
      </w:r>
      <w:r w:rsidRPr="007F6AAE">
        <w:rPr>
          <w:lang w:val="en-US"/>
        </w:rPr>
        <w:t xml:space="preserve"> 125 (4): 1256</w:t>
      </w:r>
      <w:r w:rsidRPr="007F6AAE">
        <w:rPr>
          <w:rFonts w:ascii="Cambria Math" w:hAnsi="Cambria Math" w:cs="Cambria Math"/>
          <w:lang w:val="en-US"/>
        </w:rPr>
        <w:t>‑</w:t>
      </w:r>
      <w:r w:rsidRPr="007F6AAE">
        <w:rPr>
          <w:lang w:val="en-US"/>
        </w:rPr>
        <w:t>64.</w:t>
      </w:r>
    </w:p>
    <w:p w:rsidR="007F6AAE" w:rsidRPr="007F6AAE" w:rsidRDefault="007F6AAE" w:rsidP="007F6AAE">
      <w:pPr>
        <w:pStyle w:val="Bibliographie"/>
        <w:rPr>
          <w:lang w:val="en-US"/>
        </w:rPr>
      </w:pPr>
      <w:r w:rsidRPr="007F6AAE">
        <w:rPr>
          <w:lang w:val="en-US"/>
        </w:rPr>
        <w:t xml:space="preserve">Fent, K. W., J. Eisenberg, J. Snawder, D. Sammons, J. D. Pleil, M. A. Stiegel, C. Mueller, G. P. Horn, et J. Dalton. 2014. « Systemic Exposure to PAHs and Benzene in Firefighters Suppressing Controlled Structure Fires ». </w:t>
      </w:r>
      <w:r w:rsidRPr="007F6AAE">
        <w:rPr>
          <w:i/>
          <w:iCs/>
          <w:lang w:val="en-US"/>
        </w:rPr>
        <w:t>Ann Occup Hyg</w:t>
      </w:r>
      <w:r w:rsidRPr="007F6AAE">
        <w:rPr>
          <w:lang w:val="en-US"/>
        </w:rPr>
        <w:t xml:space="preserve"> 58 (7): 830</w:t>
      </w:r>
      <w:r w:rsidRPr="007F6AAE">
        <w:rPr>
          <w:rFonts w:ascii="Cambria Math" w:hAnsi="Cambria Math" w:cs="Cambria Math"/>
          <w:lang w:val="en-US"/>
        </w:rPr>
        <w:t>‑</w:t>
      </w:r>
      <w:r w:rsidRPr="007F6AAE">
        <w:rPr>
          <w:lang w:val="en-US"/>
        </w:rPr>
        <w:t>45. https://doi.org/10.1093/annhyg/meu036.</w:t>
      </w:r>
    </w:p>
    <w:p w:rsidR="007F6AAE" w:rsidRPr="007F6AAE" w:rsidRDefault="007F6AAE" w:rsidP="007F6AAE">
      <w:pPr>
        <w:pStyle w:val="Bibliographie"/>
        <w:rPr>
          <w:lang w:val="en-US"/>
        </w:rPr>
      </w:pPr>
      <w:r w:rsidRPr="007F6AAE">
        <w:rPr>
          <w:lang w:val="en-US"/>
        </w:rPr>
        <w:t xml:space="preserve">Fent, K. W., D. E. Evans, D. Booher, J. D. Pleil, M. A. Stiegel, G. P. Horn, et J. Dalton. 2015. « Volatile Organic Compounds Off-Gassing from Firefighters’ Personal Protective Equipment Ensembles after Use ». </w:t>
      </w:r>
      <w:r w:rsidRPr="007F6AAE">
        <w:rPr>
          <w:i/>
          <w:iCs/>
          <w:lang w:val="en-US"/>
        </w:rPr>
        <w:t>J Occup Environ Hyg</w:t>
      </w:r>
      <w:r w:rsidRPr="007F6AAE">
        <w:rPr>
          <w:lang w:val="en-US"/>
        </w:rPr>
        <w:t xml:space="preserve"> 12 (6): 404</w:t>
      </w:r>
      <w:r w:rsidRPr="007F6AAE">
        <w:rPr>
          <w:rFonts w:ascii="Cambria Math" w:hAnsi="Cambria Math" w:cs="Cambria Math"/>
          <w:lang w:val="en-US"/>
        </w:rPr>
        <w:t>‑</w:t>
      </w:r>
      <w:r w:rsidRPr="007F6AAE">
        <w:rPr>
          <w:lang w:val="en-US"/>
        </w:rPr>
        <w:t>14. https://doi.org/10.1080/15459624.2015.1025135.</w:t>
      </w:r>
    </w:p>
    <w:p w:rsidR="007F6AAE" w:rsidRPr="007F6AAE" w:rsidRDefault="007F6AAE" w:rsidP="007F6AAE">
      <w:pPr>
        <w:pStyle w:val="Bibliographie"/>
        <w:rPr>
          <w:lang w:val="en-US"/>
        </w:rPr>
      </w:pPr>
      <w:r w:rsidRPr="007F6AAE">
        <w:rPr>
          <w:lang w:val="en-US"/>
        </w:rPr>
        <w:t xml:space="preserve">Fernhall, B., C. A. Fahs, G. Horn, T. Rowland, et D. Smith. 2012. « Acute Effects of Firefighting on Cardiac Performance ». </w:t>
      </w:r>
      <w:r w:rsidRPr="007F6AAE">
        <w:rPr>
          <w:i/>
          <w:iCs/>
          <w:lang w:val="en-US"/>
        </w:rPr>
        <w:t>Eur J Appl Physiol</w:t>
      </w:r>
      <w:r w:rsidRPr="007F6AAE">
        <w:rPr>
          <w:lang w:val="en-US"/>
        </w:rPr>
        <w:t xml:space="preserve"> 112 (2): 735</w:t>
      </w:r>
      <w:r w:rsidRPr="007F6AAE">
        <w:rPr>
          <w:rFonts w:ascii="Cambria Math" w:hAnsi="Cambria Math" w:cs="Cambria Math"/>
          <w:lang w:val="en-US"/>
        </w:rPr>
        <w:t>‑</w:t>
      </w:r>
      <w:r w:rsidRPr="007F6AAE">
        <w:rPr>
          <w:lang w:val="en-US"/>
        </w:rPr>
        <w:t>41. https://doi.org/10.1007/s00421-011-2033-x.</w:t>
      </w:r>
    </w:p>
    <w:p w:rsidR="007F6AAE" w:rsidRPr="007F6AAE" w:rsidRDefault="007F6AAE" w:rsidP="007F6AAE">
      <w:pPr>
        <w:pStyle w:val="Bibliographie"/>
        <w:rPr>
          <w:lang w:val="en-US"/>
        </w:rPr>
      </w:pPr>
      <w:r w:rsidRPr="007F6AAE">
        <w:rPr>
          <w:lang w:val="en-US"/>
        </w:rPr>
        <w:t xml:space="preserve">Fouche, Pieter F., Paul M. Simpson, Jason Bendall, Richard E. Thomas, David C. Cone, et Suhail A. R. Doi. 2014. « Airways in Out-of-Hospital Cardiac Arrest: Systematic Review and Meta-Analysis ». </w:t>
      </w:r>
      <w:r w:rsidRPr="007F6AAE">
        <w:rPr>
          <w:i/>
          <w:iCs/>
          <w:lang w:val="en-US"/>
        </w:rPr>
        <w:t>Prehospital Emergency Care</w:t>
      </w:r>
      <w:r w:rsidRPr="007F6AAE">
        <w:rPr>
          <w:lang w:val="en-US"/>
        </w:rPr>
        <w:t xml:space="preserve"> 18 (2): 244</w:t>
      </w:r>
      <w:r w:rsidRPr="007F6AAE">
        <w:rPr>
          <w:rFonts w:ascii="Cambria Math" w:hAnsi="Cambria Math" w:cs="Cambria Math"/>
          <w:lang w:val="en-US"/>
        </w:rPr>
        <w:t>‑</w:t>
      </w:r>
      <w:r w:rsidRPr="007F6AAE">
        <w:rPr>
          <w:lang w:val="en-US"/>
        </w:rPr>
        <w:t>56. https://doi.org/10.3109/10903127.2013.831509.</w:t>
      </w:r>
    </w:p>
    <w:p w:rsidR="007F6AAE" w:rsidRPr="007F6AAE" w:rsidRDefault="007F6AAE" w:rsidP="007F6AAE">
      <w:pPr>
        <w:pStyle w:val="Bibliographie"/>
        <w:rPr>
          <w:lang w:val="en-US"/>
        </w:rPr>
      </w:pPr>
      <w:r w:rsidRPr="007F6AAE">
        <w:rPr>
          <w:lang w:val="en-US"/>
        </w:rPr>
        <w:t>Franz, T.J. 1984. « Advances in modern environmental toxicology. » In , 6,  applied toxicology of petroleum hydrocarbons.:61</w:t>
      </w:r>
      <w:r w:rsidRPr="007F6AAE">
        <w:rPr>
          <w:rFonts w:ascii="Cambria Math" w:hAnsi="Cambria Math" w:cs="Cambria Math"/>
          <w:lang w:val="en-US"/>
        </w:rPr>
        <w:t>‑</w:t>
      </w:r>
      <w:r w:rsidRPr="007F6AAE">
        <w:rPr>
          <w:lang w:val="en-US"/>
        </w:rPr>
        <w:t>70. Princeton, NJ: Scientific Publishers.</w:t>
      </w:r>
    </w:p>
    <w:p w:rsidR="007F6AAE" w:rsidRPr="007F6AAE" w:rsidRDefault="007F6AAE" w:rsidP="007F6AAE">
      <w:pPr>
        <w:pStyle w:val="Bibliographie"/>
        <w:rPr>
          <w:lang w:val="en-US"/>
        </w:rPr>
      </w:pPr>
      <w:r w:rsidRPr="007F6AAE">
        <w:rPr>
          <w:lang w:val="en-US"/>
        </w:rPr>
        <w:t xml:space="preserve">Gaughan, D. M., J. M. Cox-Ganser, P. L. Enright, R. M. Castellan, G. R. Wagner, G. R. Hobbs, T. A. Bledsoe, P. D. Siegel, K. Kreiss, et D. N. Weissman. 2008. « Acute Upper and Lower Respiratory Effects in Wildland Firefighters ». </w:t>
      </w:r>
      <w:r w:rsidRPr="007F6AAE">
        <w:rPr>
          <w:i/>
          <w:iCs/>
          <w:lang w:val="en-US"/>
        </w:rPr>
        <w:t>J Occup Environ Med</w:t>
      </w:r>
      <w:r w:rsidRPr="007F6AAE">
        <w:rPr>
          <w:lang w:val="en-US"/>
        </w:rPr>
        <w:t xml:space="preserve"> 50 (9): 1019</w:t>
      </w:r>
      <w:r w:rsidRPr="007F6AAE">
        <w:rPr>
          <w:rFonts w:ascii="Cambria Math" w:hAnsi="Cambria Math" w:cs="Cambria Math"/>
          <w:lang w:val="en-US"/>
        </w:rPr>
        <w:t>‑</w:t>
      </w:r>
      <w:r w:rsidRPr="007F6AAE">
        <w:rPr>
          <w:lang w:val="en-US"/>
        </w:rPr>
        <w:t>28. https://doi.org/10.1097/JOM.0b013e3181754161.</w:t>
      </w:r>
    </w:p>
    <w:p w:rsidR="007F6AAE" w:rsidRPr="007F6AAE" w:rsidRDefault="007F6AAE" w:rsidP="007F6AAE">
      <w:pPr>
        <w:pStyle w:val="Bibliographie"/>
        <w:rPr>
          <w:lang w:val="en-US"/>
        </w:rPr>
      </w:pPr>
      <w:r w:rsidRPr="007F6AAE">
        <w:rPr>
          <w:lang w:val="en-US"/>
        </w:rPr>
        <w:t xml:space="preserve">Gianniou, N., P. Katsaounou, E. Dima, C. E. Giannakopoulou, M. Kardara, V. Saltagianni, R. Trigidou, et al. 2016. « Prolonged Occupational Exposure Leads to Allergic Airway Sensitization and Chronic Airway and Systemic Inflammation in Professional Firefighters ». </w:t>
      </w:r>
      <w:r w:rsidRPr="007F6AAE">
        <w:rPr>
          <w:i/>
          <w:iCs/>
          <w:lang w:val="en-US"/>
        </w:rPr>
        <w:t>Respir Med</w:t>
      </w:r>
      <w:r w:rsidRPr="007F6AAE">
        <w:rPr>
          <w:lang w:val="en-US"/>
        </w:rPr>
        <w:t xml:space="preserve"> 118 (septembre): 7</w:t>
      </w:r>
      <w:r w:rsidRPr="007F6AAE">
        <w:rPr>
          <w:rFonts w:ascii="Cambria Math" w:hAnsi="Cambria Math" w:cs="Cambria Math"/>
          <w:lang w:val="en-US"/>
        </w:rPr>
        <w:t>‑</w:t>
      </w:r>
      <w:r w:rsidRPr="007F6AAE">
        <w:rPr>
          <w:lang w:val="en-US"/>
        </w:rPr>
        <w:t>14. https://doi.org/10.1016/j.rmed.2016.07.006.</w:t>
      </w:r>
    </w:p>
    <w:p w:rsidR="007F6AAE" w:rsidRPr="007F6AAE" w:rsidRDefault="007F6AAE" w:rsidP="007F6AAE">
      <w:pPr>
        <w:pStyle w:val="Bibliographie"/>
        <w:rPr>
          <w:lang w:val="en-US"/>
        </w:rPr>
      </w:pPr>
      <w:r w:rsidRPr="007F6AAE">
        <w:rPr>
          <w:lang w:val="en-US"/>
        </w:rPr>
        <w:t xml:space="preserve">Glass, D. C., A. Del Monaco, S. Pircher, S. Vander Hoorn, et M. R. Sim. 2016. « Mortality and Cancer Incidence at a Fire Training College ». </w:t>
      </w:r>
      <w:r w:rsidRPr="007F6AAE">
        <w:rPr>
          <w:i/>
          <w:iCs/>
          <w:lang w:val="en-US"/>
        </w:rPr>
        <w:t>Occup Med (Lond)</w:t>
      </w:r>
      <w:r w:rsidRPr="007F6AAE">
        <w:rPr>
          <w:lang w:val="en-US"/>
        </w:rPr>
        <w:t xml:space="preserve"> 66 (7): 536</w:t>
      </w:r>
      <w:r w:rsidRPr="007F6AAE">
        <w:rPr>
          <w:rFonts w:ascii="Cambria Math" w:hAnsi="Cambria Math" w:cs="Cambria Math"/>
          <w:lang w:val="en-US"/>
        </w:rPr>
        <w:t>‑</w:t>
      </w:r>
      <w:r w:rsidRPr="007F6AAE">
        <w:rPr>
          <w:lang w:val="en-US"/>
        </w:rPr>
        <w:t>42. https://doi.org/10.1093/occmed/kqw079.</w:t>
      </w:r>
    </w:p>
    <w:p w:rsidR="007F6AAE" w:rsidRDefault="007F6AAE" w:rsidP="007F6AAE">
      <w:pPr>
        <w:pStyle w:val="Bibliographie"/>
      </w:pPr>
      <w:r w:rsidRPr="007F6AAE">
        <w:rPr>
          <w:lang w:val="en-US"/>
        </w:rPr>
        <w:t xml:space="preserve">———. 2017. « Mortality and Cancer Incidence among Male Volunteer Australian Firefighters ». </w:t>
      </w:r>
      <w:proofErr w:type="spellStart"/>
      <w:r>
        <w:rPr>
          <w:i/>
          <w:iCs/>
        </w:rPr>
        <w:t>Occup</w:t>
      </w:r>
      <w:proofErr w:type="spellEnd"/>
      <w:r>
        <w:rPr>
          <w:i/>
          <w:iCs/>
        </w:rPr>
        <w:t xml:space="preserve"> Environ Med</w:t>
      </w:r>
      <w:r>
        <w:t>, avril. https://doi.org/10.1136/oemed-2016-104088.</w:t>
      </w:r>
    </w:p>
    <w:p w:rsidR="007F6AAE" w:rsidRPr="007F6AAE" w:rsidRDefault="007F6AAE" w:rsidP="007F6AAE">
      <w:pPr>
        <w:pStyle w:val="Bibliographie"/>
        <w:rPr>
          <w:lang w:val="en-US"/>
        </w:rPr>
      </w:pPr>
      <w:proofErr w:type="spellStart"/>
      <w:r>
        <w:t>Gledhill</w:t>
      </w:r>
      <w:proofErr w:type="spellEnd"/>
      <w:r>
        <w:t xml:space="preserve">, N., et V. K. </w:t>
      </w:r>
      <w:proofErr w:type="spellStart"/>
      <w:r>
        <w:t>Jamnik</w:t>
      </w:r>
      <w:proofErr w:type="spellEnd"/>
      <w:r>
        <w:t xml:space="preserve">. </w:t>
      </w:r>
      <w:r w:rsidRPr="007F6AAE">
        <w:rPr>
          <w:lang w:val="en-US"/>
        </w:rPr>
        <w:t xml:space="preserve">1992. « Characterization of the Physical Demands of Firefighting ». </w:t>
      </w:r>
      <w:r w:rsidRPr="007F6AAE">
        <w:rPr>
          <w:i/>
          <w:iCs/>
          <w:lang w:val="en-US"/>
        </w:rPr>
        <w:t>Can J Sport Sci</w:t>
      </w:r>
      <w:r w:rsidRPr="007F6AAE">
        <w:rPr>
          <w:lang w:val="en-US"/>
        </w:rPr>
        <w:t xml:space="preserve"> 17 (3): 207</w:t>
      </w:r>
      <w:r w:rsidRPr="007F6AAE">
        <w:rPr>
          <w:rFonts w:ascii="Cambria Math" w:hAnsi="Cambria Math" w:cs="Cambria Math"/>
          <w:lang w:val="en-US"/>
        </w:rPr>
        <w:t>‑</w:t>
      </w:r>
      <w:r w:rsidRPr="007F6AAE">
        <w:rPr>
          <w:lang w:val="en-US"/>
        </w:rPr>
        <w:t>13.</w:t>
      </w:r>
    </w:p>
    <w:p w:rsidR="007F6AAE" w:rsidRPr="007F6AAE" w:rsidRDefault="007F6AAE" w:rsidP="007F6AAE">
      <w:pPr>
        <w:pStyle w:val="Bibliographie"/>
        <w:rPr>
          <w:lang w:val="en-US"/>
        </w:rPr>
      </w:pPr>
      <w:r w:rsidRPr="007F6AAE">
        <w:rPr>
          <w:lang w:val="en-US"/>
        </w:rPr>
        <w:t xml:space="preserve">Goldberg, M., et D. Luce. 2001. « [Selection effects in epidemiological cohorts: nature, causes and consequences] ». </w:t>
      </w:r>
      <w:r w:rsidRPr="007F6AAE">
        <w:rPr>
          <w:i/>
          <w:iCs/>
          <w:lang w:val="en-US"/>
        </w:rPr>
        <w:t>Rev Epidemiol Sante Publique</w:t>
      </w:r>
      <w:r w:rsidRPr="007F6AAE">
        <w:rPr>
          <w:lang w:val="en-US"/>
        </w:rPr>
        <w:t xml:space="preserve"> 49 (5): 477</w:t>
      </w:r>
      <w:r w:rsidRPr="007F6AAE">
        <w:rPr>
          <w:rFonts w:ascii="Cambria Math" w:hAnsi="Cambria Math" w:cs="Cambria Math"/>
          <w:lang w:val="en-US"/>
        </w:rPr>
        <w:t>‑</w:t>
      </w:r>
      <w:r w:rsidRPr="007F6AAE">
        <w:rPr>
          <w:lang w:val="en-US"/>
        </w:rPr>
        <w:t>92.</w:t>
      </w:r>
    </w:p>
    <w:p w:rsidR="007F6AAE" w:rsidRPr="007F6AAE" w:rsidRDefault="007F6AAE" w:rsidP="007F6AAE">
      <w:pPr>
        <w:pStyle w:val="Bibliographie"/>
        <w:rPr>
          <w:lang w:val="en-US"/>
        </w:rPr>
      </w:pPr>
      <w:r w:rsidRPr="007F6AAE">
        <w:rPr>
          <w:lang w:val="en-US"/>
        </w:rPr>
        <w:t xml:space="preserve">Griffin, S. C., T. L. Regan, P. Harber, E. A. Lutz, C. Hu, W. F. Peate, et J. L. Burgess. 2016. « Evaluation of a Fitness Intervention for New Firefighters: Injury Reduction and Economic Benefits ». </w:t>
      </w:r>
      <w:r w:rsidRPr="007F6AAE">
        <w:rPr>
          <w:i/>
          <w:iCs/>
          <w:lang w:val="en-US"/>
        </w:rPr>
        <w:t>Inj Prev</w:t>
      </w:r>
      <w:r w:rsidRPr="007F6AAE">
        <w:rPr>
          <w:lang w:val="en-US"/>
        </w:rPr>
        <w:t xml:space="preserve"> 22 (3): 181</w:t>
      </w:r>
      <w:r w:rsidRPr="007F6AAE">
        <w:rPr>
          <w:rFonts w:ascii="Cambria Math" w:hAnsi="Cambria Math" w:cs="Cambria Math"/>
          <w:lang w:val="en-US"/>
        </w:rPr>
        <w:t>‑</w:t>
      </w:r>
      <w:r w:rsidRPr="007F6AAE">
        <w:rPr>
          <w:lang w:val="en-US"/>
        </w:rPr>
        <w:t>88. https://doi.org/10.1136/injuryprev-2015-041785.</w:t>
      </w:r>
    </w:p>
    <w:p w:rsidR="007F6AAE" w:rsidRPr="007F6AAE" w:rsidRDefault="007F6AAE" w:rsidP="007F6AAE">
      <w:pPr>
        <w:pStyle w:val="Bibliographie"/>
        <w:rPr>
          <w:lang w:val="en-US"/>
        </w:rPr>
      </w:pPr>
      <w:r w:rsidRPr="007F6AAE">
        <w:rPr>
          <w:lang w:val="en-US"/>
        </w:rPr>
        <w:t xml:space="preserve">Hartzell, G. E. 1996. « Overview of Combustion Toxicology ». </w:t>
      </w:r>
      <w:r w:rsidRPr="007F6AAE">
        <w:rPr>
          <w:i/>
          <w:iCs/>
          <w:lang w:val="en-US"/>
        </w:rPr>
        <w:t>Toxicology</w:t>
      </w:r>
      <w:r w:rsidRPr="007F6AAE">
        <w:rPr>
          <w:lang w:val="en-US"/>
        </w:rPr>
        <w:t xml:space="preserve"> 115 (1</w:t>
      </w:r>
      <w:r w:rsidRPr="007F6AAE">
        <w:rPr>
          <w:rFonts w:ascii="Cambria Math" w:hAnsi="Cambria Math" w:cs="Cambria Math"/>
          <w:lang w:val="en-US"/>
        </w:rPr>
        <w:t>‑</w:t>
      </w:r>
      <w:r w:rsidRPr="007F6AAE">
        <w:rPr>
          <w:lang w:val="en-US"/>
        </w:rPr>
        <w:t>3): 7</w:t>
      </w:r>
      <w:r w:rsidRPr="007F6AAE">
        <w:rPr>
          <w:rFonts w:ascii="Cambria Math" w:hAnsi="Cambria Math" w:cs="Cambria Math"/>
          <w:lang w:val="en-US"/>
        </w:rPr>
        <w:t>‑</w:t>
      </w:r>
      <w:r w:rsidRPr="007F6AAE">
        <w:rPr>
          <w:lang w:val="en-US"/>
        </w:rPr>
        <w:t>23.</w:t>
      </w:r>
    </w:p>
    <w:p w:rsidR="007F6AAE" w:rsidRDefault="007F6AAE" w:rsidP="007F6AAE">
      <w:pPr>
        <w:pStyle w:val="Bibliographie"/>
      </w:pPr>
      <w:r w:rsidRPr="007F6AAE">
        <w:rPr>
          <w:lang w:val="en-US"/>
        </w:rPr>
        <w:t xml:space="preserve">Hasegawa, Kohei, Atsushi Hiraide, Yuchiao Chang, et David F. M. Brown. 2013. « Association of Prehospital Advanced Airway Management With Neurologic Outcome and Survival in Patients With Out-of-Hospital Cardiac Arrest ». </w:t>
      </w:r>
      <w:r>
        <w:rPr>
          <w:i/>
          <w:iCs/>
        </w:rPr>
        <w:t>JAMA</w:t>
      </w:r>
      <w:r>
        <w:t xml:space="preserve"> 309 (3): 257. https://doi.org/10.1001/jama.2012.187612.</w:t>
      </w:r>
    </w:p>
    <w:p w:rsidR="007F6AAE" w:rsidRPr="007F6AAE" w:rsidRDefault="007F6AAE" w:rsidP="007F6AAE">
      <w:pPr>
        <w:pStyle w:val="Bibliographie"/>
        <w:rPr>
          <w:lang w:val="en-US"/>
        </w:rPr>
      </w:pPr>
      <w:proofErr w:type="spellStart"/>
      <w:r>
        <w:t>Heimburg</w:t>
      </w:r>
      <w:proofErr w:type="spellEnd"/>
      <w:r>
        <w:t xml:space="preserve">, E. D. </w:t>
      </w:r>
      <w:proofErr w:type="spellStart"/>
      <w:r>
        <w:t>von</w:t>
      </w:r>
      <w:proofErr w:type="spellEnd"/>
      <w:r>
        <w:t xml:space="preserve">, A. K. Rasmussen, et J. I. </w:t>
      </w:r>
      <w:proofErr w:type="spellStart"/>
      <w:r>
        <w:t>Medbø</w:t>
      </w:r>
      <w:proofErr w:type="spellEnd"/>
      <w:r>
        <w:t xml:space="preserve">. </w:t>
      </w:r>
      <w:r w:rsidRPr="007F6AAE">
        <w:rPr>
          <w:lang w:val="en-US"/>
        </w:rPr>
        <w:t xml:space="preserve">2006. « Physiological Responses of Firefighters and Performance Predictors during a Simulated Rescue of Hospital Patients ». </w:t>
      </w:r>
      <w:r w:rsidRPr="007F6AAE">
        <w:rPr>
          <w:i/>
          <w:iCs/>
          <w:lang w:val="en-US"/>
        </w:rPr>
        <w:t>Ergonomics</w:t>
      </w:r>
      <w:r w:rsidRPr="007F6AAE">
        <w:rPr>
          <w:lang w:val="en-US"/>
        </w:rPr>
        <w:t xml:space="preserve"> 49 (2): 111</w:t>
      </w:r>
      <w:r w:rsidRPr="007F6AAE">
        <w:rPr>
          <w:rFonts w:ascii="Cambria Math" w:hAnsi="Cambria Math" w:cs="Cambria Math"/>
          <w:lang w:val="en-US"/>
        </w:rPr>
        <w:t>‑</w:t>
      </w:r>
      <w:r w:rsidRPr="007F6AAE">
        <w:rPr>
          <w:lang w:val="en-US"/>
        </w:rPr>
        <w:t>26. https://doi.org/10.1080/00140130500435793.</w:t>
      </w:r>
    </w:p>
    <w:p w:rsidR="007F6AAE" w:rsidRPr="007F6AAE" w:rsidRDefault="007F6AAE" w:rsidP="007F6AAE">
      <w:pPr>
        <w:pStyle w:val="Bibliographie"/>
        <w:rPr>
          <w:lang w:val="en-US"/>
        </w:rPr>
      </w:pPr>
      <w:r w:rsidRPr="007F6AAE">
        <w:rPr>
          <w:lang w:val="en-US"/>
        </w:rPr>
        <w:t xml:space="preserve">Heyer, N., N. S. Weiss, P. Demers, et L. Rosenstock. 1990. « Cohort Mortality Study of Seattle Fire Fighters: 1945-1983 ». </w:t>
      </w:r>
      <w:r w:rsidRPr="007F6AAE">
        <w:rPr>
          <w:i/>
          <w:iCs/>
          <w:lang w:val="en-US"/>
        </w:rPr>
        <w:t>Am J Ind Med</w:t>
      </w:r>
      <w:r w:rsidRPr="007F6AAE">
        <w:rPr>
          <w:lang w:val="en-US"/>
        </w:rPr>
        <w:t xml:space="preserve"> 17 (4): 493</w:t>
      </w:r>
      <w:r w:rsidRPr="007F6AAE">
        <w:rPr>
          <w:rFonts w:ascii="Cambria Math" w:hAnsi="Cambria Math" w:cs="Cambria Math"/>
          <w:lang w:val="en-US"/>
        </w:rPr>
        <w:t>‑</w:t>
      </w:r>
      <w:r w:rsidRPr="007F6AAE">
        <w:rPr>
          <w:lang w:val="en-US"/>
        </w:rPr>
        <w:t>504.</w:t>
      </w:r>
    </w:p>
    <w:p w:rsidR="007F6AAE" w:rsidRPr="007F6AAE" w:rsidRDefault="007F6AAE" w:rsidP="007F6AAE">
      <w:pPr>
        <w:pStyle w:val="Bibliographie"/>
        <w:rPr>
          <w:lang w:val="en-US"/>
        </w:rPr>
      </w:pPr>
      <w:r w:rsidRPr="007F6AAE">
        <w:rPr>
          <w:lang w:val="en-US"/>
        </w:rPr>
        <w:t xml:space="preserve">Holgate, S. T., T. Sandström, A. J. Frew, N. Stenfors, C. Nördenhall, S. Salvi, A. Blomberg, R. Helleday, et M. Söderberg. 2003. « Health Effects of Acute Exposure to Air Pollution. Part I: Healthy and Asthmatic Subjects Exposed to Diesel Exhaust ». </w:t>
      </w:r>
      <w:r w:rsidRPr="007F6AAE">
        <w:rPr>
          <w:i/>
          <w:iCs/>
          <w:lang w:val="en-US"/>
        </w:rPr>
        <w:t>Res Rep Health Eff Inst</w:t>
      </w:r>
      <w:r w:rsidRPr="007F6AAE">
        <w:rPr>
          <w:lang w:val="en-US"/>
        </w:rPr>
        <w:t>, n</w:t>
      </w:r>
      <w:r w:rsidRPr="007F6AAE">
        <w:rPr>
          <w:vertAlign w:val="superscript"/>
          <w:lang w:val="en-US"/>
        </w:rPr>
        <w:t>o</w:t>
      </w:r>
      <w:r w:rsidRPr="007F6AAE">
        <w:rPr>
          <w:lang w:val="en-US"/>
        </w:rPr>
        <w:t xml:space="preserve"> 112 (décembre): 1</w:t>
      </w:r>
      <w:r w:rsidRPr="007F6AAE">
        <w:rPr>
          <w:rFonts w:ascii="Cambria Math" w:hAnsi="Cambria Math" w:cs="Cambria Math"/>
          <w:lang w:val="en-US"/>
        </w:rPr>
        <w:t>‑</w:t>
      </w:r>
      <w:r w:rsidRPr="007F6AAE">
        <w:rPr>
          <w:lang w:val="en-US"/>
        </w:rPr>
        <w:t>30; discussion 51-67.</w:t>
      </w:r>
    </w:p>
    <w:p w:rsidR="007F6AAE" w:rsidRPr="007F6AAE" w:rsidRDefault="007F6AAE" w:rsidP="007F6AAE">
      <w:pPr>
        <w:pStyle w:val="Bibliographie"/>
        <w:rPr>
          <w:lang w:val="en-US"/>
        </w:rPr>
      </w:pPr>
      <w:r w:rsidRPr="007F6AAE">
        <w:rPr>
          <w:lang w:val="en-US"/>
        </w:rPr>
        <w:t xml:space="preserve">Huang, C. J., H. E. Webb, R. S. Garten, G. H. Kamimori, R. K. Evans, et E. O. Acevedo. 2010. « Stress Hormones and Immunological Responses to a Dual Challenge in Professional Firefighters ». </w:t>
      </w:r>
      <w:r w:rsidRPr="007F6AAE">
        <w:rPr>
          <w:i/>
          <w:iCs/>
          <w:lang w:val="en-US"/>
        </w:rPr>
        <w:t>Int J Psychophysiol</w:t>
      </w:r>
      <w:r w:rsidRPr="007F6AAE">
        <w:rPr>
          <w:lang w:val="en-US"/>
        </w:rPr>
        <w:t xml:space="preserve"> 75 (3): 312</w:t>
      </w:r>
      <w:r w:rsidRPr="007F6AAE">
        <w:rPr>
          <w:rFonts w:ascii="Cambria Math" w:hAnsi="Cambria Math" w:cs="Cambria Math"/>
          <w:lang w:val="en-US"/>
        </w:rPr>
        <w:t>‑</w:t>
      </w:r>
      <w:r w:rsidRPr="007F6AAE">
        <w:rPr>
          <w:lang w:val="en-US"/>
        </w:rPr>
        <w:t>18. https://doi.org/10.1016/j.ijpsycho.2009.12.013.</w:t>
      </w:r>
    </w:p>
    <w:p w:rsidR="007F6AAE" w:rsidRPr="007F6AAE" w:rsidRDefault="007F6AAE" w:rsidP="007F6AAE">
      <w:pPr>
        <w:pStyle w:val="Bibliographie"/>
        <w:rPr>
          <w:lang w:val="en-US"/>
        </w:rPr>
      </w:pPr>
      <w:r w:rsidRPr="007F6AAE">
        <w:rPr>
          <w:lang w:val="en-US"/>
        </w:rPr>
        <w:t xml:space="preserve">IARC Working Group on the Evaluation of Carcinogenic Risks. 2002. « Some Traditional Herbal Medicines, Some Mycotoxins, Naphthalene and Styrene ». </w:t>
      </w:r>
      <w:r w:rsidRPr="007F6AAE">
        <w:rPr>
          <w:i/>
          <w:iCs/>
          <w:lang w:val="en-US"/>
        </w:rPr>
        <w:t>IARC Monogr Eval Carcinog Risks Hum</w:t>
      </w:r>
      <w:r w:rsidRPr="007F6AAE">
        <w:rPr>
          <w:lang w:val="en-US"/>
        </w:rPr>
        <w:t xml:space="preserve"> 82: 1</w:t>
      </w:r>
      <w:r w:rsidRPr="007F6AAE">
        <w:rPr>
          <w:rFonts w:ascii="Cambria Math" w:hAnsi="Cambria Math" w:cs="Cambria Math"/>
          <w:lang w:val="en-US"/>
        </w:rPr>
        <w:t>‑</w:t>
      </w:r>
      <w:r w:rsidRPr="007F6AAE">
        <w:rPr>
          <w:lang w:val="en-US"/>
        </w:rPr>
        <w:t>556.</w:t>
      </w:r>
    </w:p>
    <w:p w:rsidR="007F6AAE" w:rsidRPr="007F6AAE" w:rsidRDefault="007F6AAE" w:rsidP="007F6AAE">
      <w:pPr>
        <w:pStyle w:val="Bibliographie"/>
        <w:rPr>
          <w:lang w:val="en-US"/>
        </w:rPr>
      </w:pPr>
      <w:r w:rsidRPr="007F6AAE">
        <w:rPr>
          <w:lang w:val="en-US"/>
        </w:rPr>
        <w:t xml:space="preserve">———. 2010. « Some Non-Heterocyclic Polycyclic Aromatic Hydrocarbons and Some Related Exposures ». </w:t>
      </w:r>
      <w:r w:rsidRPr="007F6AAE">
        <w:rPr>
          <w:i/>
          <w:iCs/>
          <w:lang w:val="en-US"/>
        </w:rPr>
        <w:t>IARC Monogr Eval Carcinog Risks Hum</w:t>
      </w:r>
      <w:r w:rsidRPr="007F6AAE">
        <w:rPr>
          <w:lang w:val="en-US"/>
        </w:rPr>
        <w:t xml:space="preserve"> 92: 1</w:t>
      </w:r>
      <w:r w:rsidRPr="007F6AAE">
        <w:rPr>
          <w:rFonts w:ascii="Cambria Math" w:hAnsi="Cambria Math" w:cs="Cambria Math"/>
          <w:lang w:val="en-US"/>
        </w:rPr>
        <w:t>‑</w:t>
      </w:r>
      <w:r w:rsidRPr="007F6AAE">
        <w:rPr>
          <w:lang w:val="en-US"/>
        </w:rPr>
        <w:t>853.</w:t>
      </w:r>
    </w:p>
    <w:p w:rsidR="007F6AAE" w:rsidRPr="007F6AAE" w:rsidRDefault="007F6AAE" w:rsidP="007F6AAE">
      <w:pPr>
        <w:pStyle w:val="Bibliographie"/>
        <w:rPr>
          <w:lang w:val="en-US"/>
        </w:rPr>
      </w:pPr>
      <w:r w:rsidRPr="007F6AAE">
        <w:rPr>
          <w:lang w:val="en-US"/>
        </w:rPr>
        <w:t xml:space="preserve">Ide, C. W. 2014. « Cancer Incidence and Mortality in Serving Whole-Time Scottish Firefighters 1984-2005 ». </w:t>
      </w:r>
      <w:r w:rsidRPr="007F6AAE">
        <w:rPr>
          <w:i/>
          <w:iCs/>
          <w:lang w:val="en-US"/>
        </w:rPr>
        <w:t>Occup Med (Lond)</w:t>
      </w:r>
      <w:r w:rsidRPr="007F6AAE">
        <w:rPr>
          <w:lang w:val="en-US"/>
        </w:rPr>
        <w:t xml:space="preserve"> 64 (6): 421</w:t>
      </w:r>
      <w:r w:rsidRPr="007F6AAE">
        <w:rPr>
          <w:rFonts w:ascii="Cambria Math" w:hAnsi="Cambria Math" w:cs="Cambria Math"/>
          <w:lang w:val="en-US"/>
        </w:rPr>
        <w:t>‑</w:t>
      </w:r>
      <w:r w:rsidRPr="007F6AAE">
        <w:rPr>
          <w:lang w:val="en-US"/>
        </w:rPr>
        <w:t>27. https://doi.org/10.1093/occmed/kqu080.</w:t>
      </w:r>
    </w:p>
    <w:p w:rsidR="007F6AAE" w:rsidRDefault="007F6AAE" w:rsidP="007F6AAE">
      <w:pPr>
        <w:pStyle w:val="Bibliographie"/>
      </w:pPr>
      <w:r w:rsidRPr="007F6AAE">
        <w:rPr>
          <w:lang w:val="en-US"/>
        </w:rPr>
        <w:t xml:space="preserve">Iwami, Taku, Graham Nichol, Atsushi Hiraide, Yasuyuki Hayashi, Tatsuya Nishiuchi, Kentaro Kajino, Hiroshi Morita, et al. 2009. « Continuous Improvements in “Chain of Survival” Increased Survival after out-of-Hospital Cardiac Arrests: A Large-Scale Population-Based Study ». </w:t>
      </w:r>
      <w:r>
        <w:rPr>
          <w:i/>
          <w:iCs/>
        </w:rPr>
        <w:t>Circulation</w:t>
      </w:r>
      <w:r>
        <w:t xml:space="preserve"> 119 (5): 728</w:t>
      </w:r>
      <w:r>
        <w:rPr>
          <w:rFonts w:ascii="Cambria Math" w:hAnsi="Cambria Math" w:cs="Cambria Math"/>
        </w:rPr>
        <w:t>‑</w:t>
      </w:r>
      <w:r>
        <w:t>34. https://doi.org/10.1161/CIRCULATIONAHA.108.802058.</w:t>
      </w:r>
    </w:p>
    <w:p w:rsidR="007F6AAE" w:rsidRDefault="007F6AAE" w:rsidP="007F6AAE">
      <w:pPr>
        <w:pStyle w:val="Bibliographie"/>
      </w:pPr>
      <w:proofErr w:type="spellStart"/>
      <w:r>
        <w:t>Jabre</w:t>
      </w:r>
      <w:proofErr w:type="spellEnd"/>
      <w:r>
        <w:t xml:space="preserve">, Patricia, Andrea </w:t>
      </w:r>
      <w:proofErr w:type="spellStart"/>
      <w:r>
        <w:t>Penaloza</w:t>
      </w:r>
      <w:proofErr w:type="spellEnd"/>
      <w:r>
        <w:t xml:space="preserve">, David </w:t>
      </w:r>
      <w:proofErr w:type="spellStart"/>
      <w:r>
        <w:t>Pinero</w:t>
      </w:r>
      <w:proofErr w:type="spellEnd"/>
      <w:r>
        <w:t xml:space="preserve">, </w:t>
      </w:r>
      <w:proofErr w:type="spellStart"/>
      <w:r>
        <w:t>Francois-Xavier</w:t>
      </w:r>
      <w:proofErr w:type="spellEnd"/>
      <w:r>
        <w:t xml:space="preserve"> </w:t>
      </w:r>
      <w:proofErr w:type="spellStart"/>
      <w:r>
        <w:t>Duchateau</w:t>
      </w:r>
      <w:proofErr w:type="spellEnd"/>
      <w:r>
        <w:t xml:space="preserve">, Stephen W. </w:t>
      </w:r>
      <w:proofErr w:type="spellStart"/>
      <w:r>
        <w:t>Borron</w:t>
      </w:r>
      <w:proofErr w:type="spellEnd"/>
      <w:r>
        <w:t xml:space="preserve">, </w:t>
      </w:r>
      <w:proofErr w:type="spellStart"/>
      <w:r>
        <w:t>Francois</w:t>
      </w:r>
      <w:proofErr w:type="spellEnd"/>
      <w:r>
        <w:t xml:space="preserve"> </w:t>
      </w:r>
      <w:proofErr w:type="spellStart"/>
      <w:r>
        <w:t>Javaudin</w:t>
      </w:r>
      <w:proofErr w:type="spellEnd"/>
      <w:r>
        <w:t xml:space="preserve">, Olivier Richard, et al. 2018. </w:t>
      </w:r>
      <w:r w:rsidRPr="007F6AAE">
        <w:rPr>
          <w:lang w:val="en-US"/>
        </w:rPr>
        <w:t xml:space="preserve">« Effect of Bag-Mask Ventilation vs Endotracheal Intubation During Cardiopulmonary Resuscitation on Neurological Outcome After Out-of-Hospital Cardiorespiratory Arrest: A Randomized Clinical Trial ». </w:t>
      </w:r>
      <w:r>
        <w:rPr>
          <w:i/>
          <w:iCs/>
        </w:rPr>
        <w:t>JAMA</w:t>
      </w:r>
      <w:r>
        <w:t xml:space="preserve"> 319 (8): 779. https://doi.org/10.1001/jama.2018.0156.</w:t>
      </w:r>
    </w:p>
    <w:p w:rsidR="007F6AAE" w:rsidRPr="007F6AAE" w:rsidRDefault="007F6AAE" w:rsidP="007F6AAE">
      <w:pPr>
        <w:pStyle w:val="Bibliographie"/>
        <w:rPr>
          <w:lang w:val="en-US"/>
        </w:rPr>
      </w:pPr>
      <w:proofErr w:type="spellStart"/>
      <w:r>
        <w:t>Jahnke</w:t>
      </w:r>
      <w:proofErr w:type="spellEnd"/>
      <w:r>
        <w:t xml:space="preserve">, S. A., W. S. </w:t>
      </w:r>
      <w:proofErr w:type="spellStart"/>
      <w:r>
        <w:t>Poston</w:t>
      </w:r>
      <w:proofErr w:type="spellEnd"/>
      <w:r>
        <w:t xml:space="preserve">, C. K. Haddock, et N. </w:t>
      </w:r>
      <w:proofErr w:type="spellStart"/>
      <w:r>
        <w:t>Jitnarin</w:t>
      </w:r>
      <w:proofErr w:type="spellEnd"/>
      <w:r>
        <w:t xml:space="preserve">. </w:t>
      </w:r>
      <w:r w:rsidRPr="007F6AAE">
        <w:rPr>
          <w:lang w:val="en-US"/>
        </w:rPr>
        <w:t xml:space="preserve">2013. « Injury among a Population Based Sample of Career Firefighters in the Central USA ». </w:t>
      </w:r>
      <w:r w:rsidRPr="007F6AAE">
        <w:rPr>
          <w:i/>
          <w:iCs/>
          <w:lang w:val="en-US"/>
        </w:rPr>
        <w:t>Inj Prev</w:t>
      </w:r>
      <w:r w:rsidRPr="007F6AAE">
        <w:rPr>
          <w:lang w:val="en-US"/>
        </w:rPr>
        <w:t xml:space="preserve"> 19 (6): 393</w:t>
      </w:r>
      <w:r w:rsidRPr="007F6AAE">
        <w:rPr>
          <w:rFonts w:ascii="Cambria Math" w:hAnsi="Cambria Math" w:cs="Cambria Math"/>
          <w:lang w:val="en-US"/>
        </w:rPr>
        <w:t>‑</w:t>
      </w:r>
      <w:r w:rsidRPr="007F6AAE">
        <w:rPr>
          <w:lang w:val="en-US"/>
        </w:rPr>
        <w:t>98. https://doi.org/10.1136/injuryprev-2012-040662.</w:t>
      </w:r>
    </w:p>
    <w:p w:rsidR="007F6AAE" w:rsidRPr="007F6AAE" w:rsidRDefault="007F6AAE" w:rsidP="007F6AAE">
      <w:pPr>
        <w:pStyle w:val="Bibliographie"/>
        <w:rPr>
          <w:lang w:val="en-US"/>
        </w:rPr>
      </w:pPr>
      <w:r w:rsidRPr="007F6AAE">
        <w:rPr>
          <w:lang w:val="en-US"/>
        </w:rPr>
        <w:t xml:space="preserve">Jankovic, J., W. Jones, J. Burkhart, et G. Noonan. 1991. « Environmental Study of Firefighters ». </w:t>
      </w:r>
      <w:r w:rsidRPr="007F6AAE">
        <w:rPr>
          <w:i/>
          <w:iCs/>
          <w:lang w:val="en-US"/>
        </w:rPr>
        <w:t>Ann Occup Hyg</w:t>
      </w:r>
      <w:r w:rsidRPr="007F6AAE">
        <w:rPr>
          <w:lang w:val="en-US"/>
        </w:rPr>
        <w:t xml:space="preserve"> 35 (6): 581</w:t>
      </w:r>
      <w:r w:rsidRPr="007F6AAE">
        <w:rPr>
          <w:rFonts w:ascii="Cambria Math" w:hAnsi="Cambria Math" w:cs="Cambria Math"/>
          <w:lang w:val="en-US"/>
        </w:rPr>
        <w:t>‑</w:t>
      </w:r>
      <w:r w:rsidRPr="007F6AAE">
        <w:rPr>
          <w:lang w:val="en-US"/>
        </w:rPr>
        <w:t>602.</w:t>
      </w:r>
    </w:p>
    <w:p w:rsidR="007F6AAE" w:rsidRPr="007F6AAE" w:rsidRDefault="007F6AAE" w:rsidP="007F6AAE">
      <w:pPr>
        <w:pStyle w:val="Bibliographie"/>
        <w:rPr>
          <w:lang w:val="en-US"/>
        </w:rPr>
      </w:pPr>
      <w:r w:rsidRPr="007F6AAE">
        <w:rPr>
          <w:lang w:val="en-US"/>
        </w:rPr>
        <w:t xml:space="preserve">Kahn, S. A., J. Woods, et L. Rae. 2015. « Line of Duty Firefighter Fatalities: An Evolving Trend over Time ». </w:t>
      </w:r>
      <w:r w:rsidRPr="007F6AAE">
        <w:rPr>
          <w:i/>
          <w:iCs/>
          <w:lang w:val="en-US"/>
        </w:rPr>
        <w:t>J Burn Care Res</w:t>
      </w:r>
      <w:r w:rsidRPr="007F6AAE">
        <w:rPr>
          <w:lang w:val="en-US"/>
        </w:rPr>
        <w:t xml:space="preserve"> 36 (1): 218</w:t>
      </w:r>
      <w:r w:rsidRPr="007F6AAE">
        <w:rPr>
          <w:rFonts w:ascii="Cambria Math" w:hAnsi="Cambria Math" w:cs="Cambria Math"/>
          <w:lang w:val="en-US"/>
        </w:rPr>
        <w:t>‑</w:t>
      </w:r>
      <w:r w:rsidRPr="007F6AAE">
        <w:rPr>
          <w:lang w:val="en-US"/>
        </w:rPr>
        <w:t>24. https://doi.org/10.1097/BCR.0000000000000104.</w:t>
      </w:r>
    </w:p>
    <w:p w:rsidR="007F6AAE" w:rsidRDefault="007F6AAE" w:rsidP="007F6AAE">
      <w:pPr>
        <w:pStyle w:val="Bibliographie"/>
      </w:pPr>
      <w:r w:rsidRPr="007F6AAE">
        <w:rPr>
          <w:lang w:val="en-US"/>
        </w:rPr>
        <w:t xml:space="preserve">Kales, S. N., E. S. Soteriades, C. A. Christophi, et D. C. Christiani. 2007. « Emergency Duties and Deaths from Heart Disease among Firefighters in the United States ». </w:t>
      </w:r>
      <w:r>
        <w:rPr>
          <w:i/>
          <w:iCs/>
        </w:rPr>
        <w:t xml:space="preserve">N </w:t>
      </w:r>
      <w:proofErr w:type="spellStart"/>
      <w:r>
        <w:rPr>
          <w:i/>
          <w:iCs/>
        </w:rPr>
        <w:t>Engl</w:t>
      </w:r>
      <w:proofErr w:type="spellEnd"/>
      <w:r>
        <w:rPr>
          <w:i/>
          <w:iCs/>
        </w:rPr>
        <w:t xml:space="preserve"> J Med</w:t>
      </w:r>
      <w:r>
        <w:t xml:space="preserve"> 356 (12): 1207</w:t>
      </w:r>
      <w:r>
        <w:rPr>
          <w:rFonts w:ascii="Cambria Math" w:hAnsi="Cambria Math" w:cs="Cambria Math"/>
        </w:rPr>
        <w:t>‑</w:t>
      </w:r>
      <w:r>
        <w:t>15. https://doi.org/10.1056/NEJMoa060357.</w:t>
      </w:r>
    </w:p>
    <w:p w:rsidR="007F6AAE" w:rsidRPr="007F6AAE" w:rsidRDefault="007F6AAE" w:rsidP="007F6AAE">
      <w:pPr>
        <w:pStyle w:val="Bibliographie"/>
        <w:rPr>
          <w:lang w:val="en-US"/>
        </w:rPr>
      </w:pPr>
      <w:proofErr w:type="spellStart"/>
      <w:r>
        <w:t>Kales</w:t>
      </w:r>
      <w:proofErr w:type="spellEnd"/>
      <w:r>
        <w:t xml:space="preserve">, S. N., E. S. </w:t>
      </w:r>
      <w:proofErr w:type="spellStart"/>
      <w:r>
        <w:t>Soteriades</w:t>
      </w:r>
      <w:proofErr w:type="spellEnd"/>
      <w:r>
        <w:t xml:space="preserve">, S. G. </w:t>
      </w:r>
      <w:proofErr w:type="spellStart"/>
      <w:r>
        <w:t>Christoudias</w:t>
      </w:r>
      <w:proofErr w:type="spellEnd"/>
      <w:r>
        <w:t xml:space="preserve">, et D. C. </w:t>
      </w:r>
      <w:proofErr w:type="spellStart"/>
      <w:r>
        <w:t>Christiani</w:t>
      </w:r>
      <w:proofErr w:type="spellEnd"/>
      <w:r>
        <w:t xml:space="preserve">. </w:t>
      </w:r>
      <w:r w:rsidRPr="007F6AAE">
        <w:rPr>
          <w:lang w:val="en-US"/>
        </w:rPr>
        <w:t xml:space="preserve">2003. « Firefighters and On-Duty Deaths from Coronary Heart Disease: A Case Control Study ». </w:t>
      </w:r>
      <w:r w:rsidRPr="007F6AAE">
        <w:rPr>
          <w:i/>
          <w:iCs/>
          <w:lang w:val="en-US"/>
        </w:rPr>
        <w:t>Environ Health</w:t>
      </w:r>
      <w:r w:rsidRPr="007F6AAE">
        <w:rPr>
          <w:lang w:val="en-US"/>
        </w:rPr>
        <w:t xml:space="preserve"> 2 (1): 14. https://doi.org/10.1186/1476-069X-2-14.</w:t>
      </w:r>
    </w:p>
    <w:p w:rsidR="007F6AAE" w:rsidRPr="007F6AAE" w:rsidRDefault="007F6AAE" w:rsidP="007F6AAE">
      <w:pPr>
        <w:pStyle w:val="Bibliographie"/>
        <w:rPr>
          <w:lang w:val="en-US"/>
        </w:rPr>
      </w:pPr>
      <w:r w:rsidRPr="007F6AAE">
        <w:rPr>
          <w:lang w:val="en-US"/>
        </w:rPr>
        <w:t xml:space="preserve">Kales, S. N., A. J. Tsismenakis, C. Zhang, et E. S. Soteriades. 2009. « Blood Pressure in Firefighters, Police Officers, and Other Emergency Responders ». </w:t>
      </w:r>
      <w:r w:rsidRPr="007F6AAE">
        <w:rPr>
          <w:i/>
          <w:iCs/>
          <w:lang w:val="en-US"/>
        </w:rPr>
        <w:t>Am J Hypertens</w:t>
      </w:r>
      <w:r w:rsidRPr="007F6AAE">
        <w:rPr>
          <w:lang w:val="en-US"/>
        </w:rPr>
        <w:t xml:space="preserve"> 22 (1): 11</w:t>
      </w:r>
      <w:r w:rsidRPr="007F6AAE">
        <w:rPr>
          <w:rFonts w:ascii="Cambria Math" w:hAnsi="Cambria Math" w:cs="Cambria Math"/>
          <w:lang w:val="en-US"/>
        </w:rPr>
        <w:t>‑</w:t>
      </w:r>
      <w:r w:rsidRPr="007F6AAE">
        <w:rPr>
          <w:lang w:val="en-US"/>
        </w:rPr>
        <w:t>20. https://doi.org/10.1038/ajh.2008.296.</w:t>
      </w:r>
    </w:p>
    <w:p w:rsidR="007F6AAE" w:rsidRPr="007F6AAE" w:rsidRDefault="007F6AAE" w:rsidP="007F6AAE">
      <w:pPr>
        <w:pStyle w:val="Bibliographie"/>
        <w:rPr>
          <w:lang w:val="en-US"/>
        </w:rPr>
      </w:pPr>
      <w:r w:rsidRPr="007F6AAE">
        <w:rPr>
          <w:lang w:val="en-US"/>
        </w:rPr>
        <w:t xml:space="preserve">Kang, D., L. K. Davis, P. Hunt, et D. Kriebel. 2008. « Cancer Incidence among Male Massachusetts Firefighters, 1987-2003 ». </w:t>
      </w:r>
      <w:r w:rsidRPr="007F6AAE">
        <w:rPr>
          <w:i/>
          <w:iCs/>
          <w:lang w:val="en-US"/>
        </w:rPr>
        <w:t>Am J Ind Med</w:t>
      </w:r>
      <w:r w:rsidRPr="007F6AAE">
        <w:rPr>
          <w:lang w:val="en-US"/>
        </w:rPr>
        <w:t xml:space="preserve"> 51 (5): 329</w:t>
      </w:r>
      <w:r w:rsidRPr="007F6AAE">
        <w:rPr>
          <w:rFonts w:ascii="Cambria Math" w:hAnsi="Cambria Math" w:cs="Cambria Math"/>
          <w:lang w:val="en-US"/>
        </w:rPr>
        <w:t>‑</w:t>
      </w:r>
      <w:r w:rsidRPr="007F6AAE">
        <w:rPr>
          <w:lang w:val="en-US"/>
        </w:rPr>
        <w:t>35. https://doi.org/10.1002/ajim.20549.</w:t>
      </w:r>
    </w:p>
    <w:p w:rsidR="007F6AAE" w:rsidRPr="007F6AAE" w:rsidRDefault="007F6AAE" w:rsidP="007F6AAE">
      <w:pPr>
        <w:pStyle w:val="Bibliographie"/>
        <w:rPr>
          <w:lang w:val="en-US"/>
        </w:rPr>
      </w:pPr>
      <w:r w:rsidRPr="007F6AAE">
        <w:rPr>
          <w:lang w:val="en-US"/>
        </w:rPr>
        <w:t xml:space="preserve">Kirk, K. M., et M. B. Logan. 2015a. « Firefighting Instructors’ Exposures to Polycyclic Aromatic Hydrocarbons during Live Fire Training Scenarios ». </w:t>
      </w:r>
      <w:r w:rsidRPr="007F6AAE">
        <w:rPr>
          <w:i/>
          <w:iCs/>
          <w:lang w:val="en-US"/>
        </w:rPr>
        <w:t>J Occup Environ Hyg</w:t>
      </w:r>
      <w:r w:rsidRPr="007F6AAE">
        <w:rPr>
          <w:lang w:val="en-US"/>
        </w:rPr>
        <w:t xml:space="preserve"> 12 (4): 227</w:t>
      </w:r>
      <w:r w:rsidRPr="007F6AAE">
        <w:rPr>
          <w:rFonts w:ascii="Cambria Math" w:hAnsi="Cambria Math" w:cs="Cambria Math"/>
          <w:lang w:val="en-US"/>
        </w:rPr>
        <w:t>‑</w:t>
      </w:r>
      <w:r w:rsidRPr="007F6AAE">
        <w:rPr>
          <w:lang w:val="en-US"/>
        </w:rPr>
        <w:t>34. https://doi.org/10.1080/15459624.2014.955184.</w:t>
      </w:r>
    </w:p>
    <w:p w:rsidR="007F6AAE" w:rsidRPr="007F6AAE" w:rsidRDefault="007F6AAE" w:rsidP="007F6AAE">
      <w:pPr>
        <w:pStyle w:val="Bibliographie"/>
        <w:rPr>
          <w:lang w:val="en-US"/>
        </w:rPr>
      </w:pPr>
      <w:r w:rsidRPr="007F6AAE">
        <w:rPr>
          <w:lang w:val="en-US"/>
        </w:rPr>
        <w:t xml:space="preserve">———. 2015b. « Structural Fire Fighting Ensembles: Accumulation and Off-Gassing of Combustion Products ». </w:t>
      </w:r>
      <w:r w:rsidRPr="007F6AAE">
        <w:rPr>
          <w:i/>
          <w:iCs/>
          <w:lang w:val="en-US"/>
        </w:rPr>
        <w:t>J Occup Environ Hyg</w:t>
      </w:r>
      <w:r w:rsidRPr="007F6AAE">
        <w:rPr>
          <w:lang w:val="en-US"/>
        </w:rPr>
        <w:t xml:space="preserve"> 12 (6): 376</w:t>
      </w:r>
      <w:r w:rsidRPr="007F6AAE">
        <w:rPr>
          <w:rFonts w:ascii="Cambria Math" w:hAnsi="Cambria Math" w:cs="Cambria Math"/>
          <w:lang w:val="en-US"/>
        </w:rPr>
        <w:t>‑</w:t>
      </w:r>
      <w:r w:rsidRPr="007F6AAE">
        <w:rPr>
          <w:lang w:val="en-US"/>
        </w:rPr>
        <w:t>83. https://doi.org/10.1080/15459624.2015.1006638.</w:t>
      </w:r>
    </w:p>
    <w:p w:rsidR="007F6AAE" w:rsidRPr="007F6AAE" w:rsidRDefault="007F6AAE" w:rsidP="007F6AAE">
      <w:pPr>
        <w:pStyle w:val="Bibliographie"/>
        <w:rPr>
          <w:lang w:val="en-US"/>
        </w:rPr>
      </w:pPr>
      <w:r w:rsidRPr="007F6AAE">
        <w:rPr>
          <w:lang w:val="en-US"/>
        </w:rPr>
        <w:t xml:space="preserve">Kuehl, K. S., D. L. Elliot, L. Goldberg, E. L. Moe, E. Perrier, et J. Smith. 2013. « Economic Benefit of the PHLAME Wellness Programme on Firefighter Injury ». </w:t>
      </w:r>
      <w:r w:rsidRPr="007F6AAE">
        <w:rPr>
          <w:i/>
          <w:iCs/>
          <w:lang w:val="en-US"/>
        </w:rPr>
        <w:t>Occup Med (Lond)</w:t>
      </w:r>
      <w:r w:rsidRPr="007F6AAE">
        <w:rPr>
          <w:lang w:val="en-US"/>
        </w:rPr>
        <w:t xml:space="preserve"> 63 (3): 203</w:t>
      </w:r>
      <w:r w:rsidRPr="007F6AAE">
        <w:rPr>
          <w:rFonts w:ascii="Cambria Math" w:hAnsi="Cambria Math" w:cs="Cambria Math"/>
          <w:lang w:val="en-US"/>
        </w:rPr>
        <w:t>‑</w:t>
      </w:r>
      <w:r w:rsidRPr="007F6AAE">
        <w:rPr>
          <w:lang w:val="en-US"/>
        </w:rPr>
        <w:t>9. https://doi.org/10.1093/occmed/kqs232.</w:t>
      </w:r>
    </w:p>
    <w:p w:rsidR="007F6AAE" w:rsidRDefault="007F6AAE" w:rsidP="007F6AAE">
      <w:pPr>
        <w:pStyle w:val="Bibliographie"/>
      </w:pPr>
      <w:r w:rsidRPr="007F6AAE">
        <w:rPr>
          <w:lang w:val="en-US"/>
        </w:rPr>
        <w:t xml:space="preserve">Lacey, S., B. M. Alexander, et C. S. Baxter. 2014. « Plasticizer Contamination of Firefighter Personal Protective Clothing--a Potential Factor in Increased Health Risks in Firefighters ». </w:t>
      </w:r>
      <w:r>
        <w:rPr>
          <w:i/>
          <w:iCs/>
        </w:rPr>
        <w:t xml:space="preserve">J </w:t>
      </w:r>
      <w:proofErr w:type="spellStart"/>
      <w:r>
        <w:rPr>
          <w:i/>
          <w:iCs/>
        </w:rPr>
        <w:t>Occup</w:t>
      </w:r>
      <w:proofErr w:type="spellEnd"/>
      <w:r>
        <w:rPr>
          <w:i/>
          <w:iCs/>
        </w:rPr>
        <w:t xml:space="preserve"> Environ </w:t>
      </w:r>
      <w:proofErr w:type="spellStart"/>
      <w:r>
        <w:rPr>
          <w:i/>
          <w:iCs/>
        </w:rPr>
        <w:t>Hyg</w:t>
      </w:r>
      <w:proofErr w:type="spellEnd"/>
      <w:r>
        <w:t xml:space="preserve"> 11 (5): D43-8. https://doi.org/10.1080/15459624.2013.877142.</w:t>
      </w:r>
    </w:p>
    <w:p w:rsidR="007F6AAE" w:rsidRPr="007F6AAE" w:rsidRDefault="007F6AAE" w:rsidP="007F6AAE">
      <w:pPr>
        <w:pStyle w:val="Bibliographie"/>
        <w:rPr>
          <w:lang w:val="en-US"/>
        </w:rPr>
      </w:pPr>
      <w:r>
        <w:t xml:space="preserve">Lafontaine, M., C. </w:t>
      </w:r>
      <w:proofErr w:type="spellStart"/>
      <w:r>
        <w:t>Champmartin</w:t>
      </w:r>
      <w:proofErr w:type="spellEnd"/>
      <w:r>
        <w:t xml:space="preserve">, P. Simon, P. </w:t>
      </w:r>
      <w:proofErr w:type="spellStart"/>
      <w:r>
        <w:t>Delsaut</w:t>
      </w:r>
      <w:proofErr w:type="spellEnd"/>
      <w:r>
        <w:t xml:space="preserve">, et C. Funck-Brentano. </w:t>
      </w:r>
      <w:r w:rsidRPr="007F6AAE">
        <w:rPr>
          <w:lang w:val="en-US"/>
        </w:rPr>
        <w:t xml:space="preserve">2006. « 3-Hydroxybenzo[a]Pyrene in the Urine of Smokers and Non-Smokers ». </w:t>
      </w:r>
      <w:r w:rsidRPr="007F6AAE">
        <w:rPr>
          <w:i/>
          <w:iCs/>
          <w:lang w:val="en-US"/>
        </w:rPr>
        <w:t>Toxicol Lett</w:t>
      </w:r>
      <w:r w:rsidRPr="007F6AAE">
        <w:rPr>
          <w:lang w:val="en-US"/>
        </w:rPr>
        <w:t xml:space="preserve"> 162 (2</w:t>
      </w:r>
      <w:r w:rsidRPr="007F6AAE">
        <w:rPr>
          <w:rFonts w:ascii="Cambria Math" w:hAnsi="Cambria Math" w:cs="Cambria Math"/>
          <w:lang w:val="en-US"/>
        </w:rPr>
        <w:t>‑</w:t>
      </w:r>
      <w:r w:rsidRPr="007F6AAE">
        <w:rPr>
          <w:lang w:val="en-US"/>
        </w:rPr>
        <w:t>3): 181</w:t>
      </w:r>
      <w:r w:rsidRPr="007F6AAE">
        <w:rPr>
          <w:rFonts w:ascii="Cambria Math" w:hAnsi="Cambria Math" w:cs="Cambria Math"/>
          <w:lang w:val="en-US"/>
        </w:rPr>
        <w:t>‑</w:t>
      </w:r>
      <w:r w:rsidRPr="007F6AAE">
        <w:rPr>
          <w:lang w:val="en-US"/>
        </w:rPr>
        <w:t>85. https://doi.org/10.1016/j.toxlet.2005.09.019.</w:t>
      </w:r>
    </w:p>
    <w:p w:rsidR="007F6AAE" w:rsidRDefault="007F6AAE" w:rsidP="007F6AAE">
      <w:pPr>
        <w:pStyle w:val="Bibliographie"/>
      </w:pPr>
      <w:r w:rsidRPr="007F6AAE">
        <w:rPr>
          <w:lang w:val="en-US"/>
        </w:rPr>
        <w:t xml:space="preserve">Laitinen, J. A., J. Koponen, J. Koikkalainen, et H. Kiviranta. 2014. « Firefighters’ Exposure to Perfluoroalkyl Acids and 2-Butoxyethanol Present in Firefighting Foams ». </w:t>
      </w:r>
      <w:proofErr w:type="spellStart"/>
      <w:r>
        <w:rPr>
          <w:i/>
          <w:iCs/>
        </w:rPr>
        <w:t>Toxicol</w:t>
      </w:r>
      <w:proofErr w:type="spellEnd"/>
      <w:r>
        <w:rPr>
          <w:i/>
          <w:iCs/>
        </w:rPr>
        <w:t xml:space="preserve"> </w:t>
      </w:r>
      <w:proofErr w:type="spellStart"/>
      <w:r>
        <w:rPr>
          <w:i/>
          <w:iCs/>
        </w:rPr>
        <w:t>Lett</w:t>
      </w:r>
      <w:proofErr w:type="spellEnd"/>
      <w:r>
        <w:t xml:space="preserve"> 231 (2): 227</w:t>
      </w:r>
      <w:r>
        <w:rPr>
          <w:rFonts w:ascii="Cambria Math" w:hAnsi="Cambria Math" w:cs="Cambria Math"/>
        </w:rPr>
        <w:t>‑</w:t>
      </w:r>
      <w:r>
        <w:t>32. https://doi.org/10.1016/j.toxlet.2014.09.007.</w:t>
      </w:r>
    </w:p>
    <w:p w:rsidR="007F6AAE" w:rsidRPr="007F6AAE" w:rsidRDefault="007F6AAE" w:rsidP="007F6AAE">
      <w:pPr>
        <w:pStyle w:val="Bibliographie"/>
        <w:rPr>
          <w:lang w:val="en-US"/>
        </w:rPr>
      </w:pPr>
      <w:proofErr w:type="spellStart"/>
      <w:r>
        <w:t>Laitinen</w:t>
      </w:r>
      <w:proofErr w:type="spellEnd"/>
      <w:r>
        <w:t xml:space="preserve">, J., M. </w:t>
      </w:r>
      <w:proofErr w:type="spellStart"/>
      <w:r>
        <w:t>Mäkelä</w:t>
      </w:r>
      <w:proofErr w:type="spellEnd"/>
      <w:r>
        <w:t xml:space="preserve">, J. </w:t>
      </w:r>
      <w:proofErr w:type="spellStart"/>
      <w:r>
        <w:t>Mikkola</w:t>
      </w:r>
      <w:proofErr w:type="spellEnd"/>
      <w:r>
        <w:t xml:space="preserve">, et I. </w:t>
      </w:r>
      <w:proofErr w:type="spellStart"/>
      <w:r>
        <w:t>Huttu</w:t>
      </w:r>
      <w:proofErr w:type="spellEnd"/>
      <w:r>
        <w:t xml:space="preserve">. </w:t>
      </w:r>
      <w:r w:rsidRPr="007F6AAE">
        <w:rPr>
          <w:lang w:val="en-US"/>
        </w:rPr>
        <w:t xml:space="preserve">2010. « Fire Fighting Trainers’ Exposure to Carcinogenic Agents in Smoke Diving Simulators ». </w:t>
      </w:r>
      <w:r w:rsidRPr="007F6AAE">
        <w:rPr>
          <w:i/>
          <w:iCs/>
          <w:lang w:val="en-US"/>
        </w:rPr>
        <w:t>Toxicol Lett</w:t>
      </w:r>
      <w:r w:rsidRPr="007F6AAE">
        <w:rPr>
          <w:lang w:val="en-US"/>
        </w:rPr>
        <w:t xml:space="preserve"> 192 (1): 61</w:t>
      </w:r>
      <w:r w:rsidRPr="007F6AAE">
        <w:rPr>
          <w:rFonts w:ascii="Cambria Math" w:hAnsi="Cambria Math" w:cs="Cambria Math"/>
          <w:lang w:val="en-US"/>
        </w:rPr>
        <w:t>‑</w:t>
      </w:r>
      <w:r w:rsidRPr="007F6AAE">
        <w:rPr>
          <w:lang w:val="en-US"/>
        </w:rPr>
        <w:t>65. https://doi.org/10.1016/j.toxlet.2009.06.864.</w:t>
      </w:r>
    </w:p>
    <w:p w:rsidR="007F6AAE" w:rsidRPr="007F6AAE" w:rsidRDefault="007F6AAE" w:rsidP="007F6AAE">
      <w:pPr>
        <w:pStyle w:val="Bibliographie"/>
        <w:rPr>
          <w:lang w:val="en-US"/>
        </w:rPr>
      </w:pPr>
      <w:r w:rsidRPr="007F6AAE">
        <w:rPr>
          <w:lang w:val="en-US"/>
        </w:rPr>
        <w:t xml:space="preserve">Landry, Cameron H., Katherine S. Allan, Kim A. Connelly, Kris Cunningham, Laurie J. Morrison, et Paul Dorian. 2017. « Sudden Cardiac Arrest during Participation in Competitive Sports ». </w:t>
      </w:r>
      <w:r w:rsidRPr="007F6AAE">
        <w:rPr>
          <w:i/>
          <w:iCs/>
          <w:lang w:val="en-US"/>
        </w:rPr>
        <w:t>New England Journal of Medicine</w:t>
      </w:r>
      <w:r w:rsidRPr="007F6AAE">
        <w:rPr>
          <w:lang w:val="en-US"/>
        </w:rPr>
        <w:t xml:space="preserve"> 377 (20): 1943</w:t>
      </w:r>
      <w:r w:rsidRPr="007F6AAE">
        <w:rPr>
          <w:rFonts w:ascii="Cambria Math" w:hAnsi="Cambria Math" w:cs="Cambria Math"/>
          <w:lang w:val="en-US"/>
        </w:rPr>
        <w:t>‑</w:t>
      </w:r>
      <w:r w:rsidRPr="007F6AAE">
        <w:rPr>
          <w:lang w:val="en-US"/>
        </w:rPr>
        <w:t>53. https://doi.org/10.1056/NEJMoa1615710.</w:t>
      </w:r>
    </w:p>
    <w:p w:rsidR="007F6AAE" w:rsidRPr="007F6AAE" w:rsidRDefault="007F6AAE" w:rsidP="007F6AAE">
      <w:pPr>
        <w:pStyle w:val="Bibliographie"/>
        <w:rPr>
          <w:lang w:val="en-US"/>
        </w:rPr>
      </w:pPr>
      <w:r w:rsidRPr="007F6AAE">
        <w:rPr>
          <w:lang w:val="en-US"/>
        </w:rPr>
        <w:t xml:space="preserve">Larsen, B., R. Snow, et B. Aisbett. 2015. « Effect of Heat on Firefighters’ Work Performance and Physiology ». </w:t>
      </w:r>
      <w:r w:rsidRPr="007F6AAE">
        <w:rPr>
          <w:i/>
          <w:iCs/>
          <w:lang w:val="en-US"/>
        </w:rPr>
        <w:t>J Therm Biol</w:t>
      </w:r>
      <w:r w:rsidRPr="007F6AAE">
        <w:rPr>
          <w:lang w:val="en-US"/>
        </w:rPr>
        <w:t xml:space="preserve"> 53 (octobre): 1</w:t>
      </w:r>
      <w:r w:rsidRPr="007F6AAE">
        <w:rPr>
          <w:rFonts w:ascii="Cambria Math" w:hAnsi="Cambria Math" w:cs="Cambria Math"/>
          <w:lang w:val="en-US"/>
        </w:rPr>
        <w:t>‑</w:t>
      </w:r>
      <w:r w:rsidRPr="007F6AAE">
        <w:rPr>
          <w:lang w:val="en-US"/>
        </w:rPr>
        <w:t>8. https://doi.org/10.1016/j.jtherbio.2015.07.008.</w:t>
      </w:r>
    </w:p>
    <w:p w:rsidR="007F6AAE" w:rsidRPr="007F6AAE" w:rsidRDefault="007F6AAE" w:rsidP="007F6AAE">
      <w:pPr>
        <w:pStyle w:val="Bibliographie"/>
        <w:rPr>
          <w:lang w:val="en-US"/>
        </w:rPr>
      </w:pPr>
      <w:r w:rsidRPr="007F6AAE">
        <w:rPr>
          <w:lang w:val="en-US"/>
        </w:rPr>
        <w:t xml:space="preserve">Larsen, B., R. Snow, G. Vincent, J. Tran, A. Wolkow, et B. Aisbett. 2015. « Multiple Days of Heat Exposure on Firefighters’ Work Performance and Physiology ». </w:t>
      </w:r>
      <w:r w:rsidRPr="007F6AAE">
        <w:rPr>
          <w:i/>
          <w:iCs/>
          <w:lang w:val="en-US"/>
        </w:rPr>
        <w:t>PLoS One</w:t>
      </w:r>
      <w:r w:rsidRPr="007F6AAE">
        <w:rPr>
          <w:lang w:val="en-US"/>
        </w:rPr>
        <w:t xml:space="preserve"> 10 (9): e0136413. https://doi.org/10.1371/journal.pone.0136413.</w:t>
      </w:r>
    </w:p>
    <w:p w:rsidR="007F6AAE" w:rsidRPr="007F6AAE" w:rsidRDefault="007F6AAE" w:rsidP="007F6AAE">
      <w:pPr>
        <w:pStyle w:val="Bibliographie"/>
        <w:rPr>
          <w:lang w:val="en-US"/>
        </w:rPr>
      </w:pPr>
      <w:r w:rsidRPr="007F6AAE">
        <w:rPr>
          <w:lang w:val="en-US"/>
        </w:rPr>
        <w:t xml:space="preserve">Leffer, M., et T. Grizzell. 2010. « Implementation of a Physician-Organized Wellness Regime (POWR) Enforcing the 2007 NFPA Standard 1582: Injury Rate Reduction and Associated Cost Savings ». </w:t>
      </w:r>
      <w:r w:rsidRPr="007F6AAE">
        <w:rPr>
          <w:i/>
          <w:iCs/>
          <w:lang w:val="en-US"/>
        </w:rPr>
        <w:t>J Occup Environ Med</w:t>
      </w:r>
      <w:r w:rsidRPr="007F6AAE">
        <w:rPr>
          <w:lang w:val="en-US"/>
        </w:rPr>
        <w:t xml:space="preserve"> 52 (3): 336</w:t>
      </w:r>
      <w:r w:rsidRPr="007F6AAE">
        <w:rPr>
          <w:rFonts w:ascii="Cambria Math" w:hAnsi="Cambria Math" w:cs="Cambria Math"/>
          <w:lang w:val="en-US"/>
        </w:rPr>
        <w:t>‑</w:t>
      </w:r>
      <w:r w:rsidRPr="007F6AAE">
        <w:rPr>
          <w:lang w:val="en-US"/>
        </w:rPr>
        <w:t>39. https://doi.org/10.1097/JOM.0b013e3181d44d8d.</w:t>
      </w:r>
    </w:p>
    <w:p w:rsidR="007F6AAE" w:rsidRPr="007F6AAE" w:rsidRDefault="007F6AAE" w:rsidP="007F6AAE">
      <w:pPr>
        <w:pStyle w:val="Bibliographie"/>
        <w:rPr>
          <w:lang w:val="en-US"/>
        </w:rPr>
      </w:pPr>
      <w:r w:rsidRPr="007F6AAE">
        <w:rPr>
          <w:lang w:val="en-US"/>
        </w:rPr>
        <w:t xml:space="preserve">Lefferts, W. K., K. S. Heffernan, E. M. Hultquist, P. C. Fehling, et D. L. Smith. 2015. « Vascular and Central Hemodynamic Changes Following Exercise-Induced Heat Stress ». </w:t>
      </w:r>
      <w:r w:rsidRPr="007F6AAE">
        <w:rPr>
          <w:i/>
          <w:iCs/>
          <w:lang w:val="en-US"/>
        </w:rPr>
        <w:t>Vasc Med</w:t>
      </w:r>
      <w:r w:rsidRPr="007F6AAE">
        <w:rPr>
          <w:lang w:val="en-US"/>
        </w:rPr>
        <w:t xml:space="preserve"> 20 (3): 222</w:t>
      </w:r>
      <w:r w:rsidRPr="007F6AAE">
        <w:rPr>
          <w:rFonts w:ascii="Cambria Math" w:hAnsi="Cambria Math" w:cs="Cambria Math"/>
          <w:lang w:val="en-US"/>
        </w:rPr>
        <w:t>‑</w:t>
      </w:r>
      <w:r w:rsidRPr="007F6AAE">
        <w:rPr>
          <w:lang w:val="en-US"/>
        </w:rPr>
        <w:t>29. https://doi.org/10.1177/1358863X14566430.</w:t>
      </w:r>
    </w:p>
    <w:p w:rsidR="007F6AAE" w:rsidRDefault="007F6AAE" w:rsidP="007F6AAE">
      <w:pPr>
        <w:pStyle w:val="Bibliographie"/>
      </w:pPr>
      <w:r w:rsidRPr="007F6AAE">
        <w:rPr>
          <w:lang w:val="en-US"/>
        </w:rPr>
        <w:t xml:space="preserve">LeMasters, G. K., A. M. Genaidy, P. Succop, J. Deddens, T. Sobeih, H. Barriera-Viruet, K. Dunning, et J. Lockey. 2006. « Cancer Risk among Firefighters: A Review and Meta-Analysis of 32 Studies ». </w:t>
      </w:r>
      <w:r>
        <w:rPr>
          <w:i/>
          <w:iCs/>
        </w:rPr>
        <w:t xml:space="preserve">J </w:t>
      </w:r>
      <w:proofErr w:type="spellStart"/>
      <w:r>
        <w:rPr>
          <w:i/>
          <w:iCs/>
        </w:rPr>
        <w:t>Occup</w:t>
      </w:r>
      <w:proofErr w:type="spellEnd"/>
      <w:r>
        <w:rPr>
          <w:i/>
          <w:iCs/>
        </w:rPr>
        <w:t xml:space="preserve"> Environ Med</w:t>
      </w:r>
      <w:r>
        <w:t xml:space="preserve"> 48 (11): 1189</w:t>
      </w:r>
      <w:r>
        <w:rPr>
          <w:rFonts w:ascii="Cambria Math" w:hAnsi="Cambria Math" w:cs="Cambria Math"/>
        </w:rPr>
        <w:t>‑</w:t>
      </w:r>
      <w:r>
        <w:t>1202. https://doi.org/10.1097/01.jom.0000246229.68697.90.</w:t>
      </w:r>
    </w:p>
    <w:p w:rsidR="007F6AAE" w:rsidRDefault="007F6AAE" w:rsidP="007F6AAE">
      <w:pPr>
        <w:pStyle w:val="Bibliographie"/>
      </w:pPr>
      <w:proofErr w:type="spellStart"/>
      <w:r>
        <w:t>Lewtas</w:t>
      </w:r>
      <w:proofErr w:type="spellEnd"/>
      <w:r>
        <w:t xml:space="preserve">, J. 2007. </w:t>
      </w:r>
      <w:r w:rsidRPr="007F6AAE">
        <w:rPr>
          <w:lang w:val="en-US"/>
        </w:rPr>
        <w:t xml:space="preserve">« Air Pollution Combustion Emissions: Characterization of Causative Agents and Mechanisms Associated with Cancer, Reproductive, and Cardiovascular Effects ». </w:t>
      </w:r>
      <w:proofErr w:type="spellStart"/>
      <w:r>
        <w:rPr>
          <w:i/>
          <w:iCs/>
        </w:rPr>
        <w:t>Mutat</w:t>
      </w:r>
      <w:proofErr w:type="spellEnd"/>
      <w:r>
        <w:rPr>
          <w:i/>
          <w:iCs/>
        </w:rPr>
        <w:t xml:space="preserve"> </w:t>
      </w:r>
      <w:proofErr w:type="spellStart"/>
      <w:r>
        <w:rPr>
          <w:i/>
          <w:iCs/>
        </w:rPr>
        <w:t>Res</w:t>
      </w:r>
      <w:proofErr w:type="spellEnd"/>
      <w:r>
        <w:t xml:space="preserve"> 636 (1</w:t>
      </w:r>
      <w:r>
        <w:rPr>
          <w:rFonts w:ascii="Cambria Math" w:hAnsi="Cambria Math" w:cs="Cambria Math"/>
        </w:rPr>
        <w:t>‑</w:t>
      </w:r>
      <w:r>
        <w:t>3): 95</w:t>
      </w:r>
      <w:r>
        <w:rPr>
          <w:rFonts w:ascii="Cambria Math" w:hAnsi="Cambria Math" w:cs="Cambria Math"/>
        </w:rPr>
        <w:t>‑</w:t>
      </w:r>
      <w:r>
        <w:t>133. https://doi.org/10.1016/j.mrrev.2007.08.003.</w:t>
      </w:r>
    </w:p>
    <w:p w:rsidR="007F6AAE" w:rsidRPr="007F6AAE" w:rsidRDefault="007F6AAE" w:rsidP="007F6AAE">
      <w:pPr>
        <w:pStyle w:val="Bibliographie"/>
        <w:rPr>
          <w:lang w:val="en-US"/>
        </w:rPr>
      </w:pPr>
      <w:r>
        <w:t xml:space="preserve">Liu, D., I. B. </w:t>
      </w:r>
      <w:proofErr w:type="spellStart"/>
      <w:r>
        <w:t>Tager</w:t>
      </w:r>
      <w:proofErr w:type="spellEnd"/>
      <w:r>
        <w:t xml:space="preserve">, J. R. Balmes, et R. J. Harrison. </w:t>
      </w:r>
      <w:r w:rsidRPr="007F6AAE">
        <w:rPr>
          <w:lang w:val="en-US"/>
        </w:rPr>
        <w:t xml:space="preserve">1992. « The Effect of Smoke Inhalation on Lung Function and Airway Responsiveness in Wildland Fire Fighters ». </w:t>
      </w:r>
      <w:r w:rsidRPr="007F6AAE">
        <w:rPr>
          <w:i/>
          <w:iCs/>
          <w:lang w:val="en-US"/>
        </w:rPr>
        <w:t>Am Rev Respir Dis</w:t>
      </w:r>
      <w:r w:rsidRPr="007F6AAE">
        <w:rPr>
          <w:lang w:val="en-US"/>
        </w:rPr>
        <w:t xml:space="preserve"> 146 (6): 1469</w:t>
      </w:r>
      <w:r w:rsidRPr="007F6AAE">
        <w:rPr>
          <w:rFonts w:ascii="Cambria Math" w:hAnsi="Cambria Math" w:cs="Cambria Math"/>
          <w:lang w:val="en-US"/>
        </w:rPr>
        <w:t>‑</w:t>
      </w:r>
      <w:r w:rsidRPr="007F6AAE">
        <w:rPr>
          <w:lang w:val="en-US"/>
        </w:rPr>
        <w:t>73. https://doi.org/10.1164/ajrccm/146.6.1469.</w:t>
      </w:r>
    </w:p>
    <w:p w:rsidR="007F6AAE" w:rsidRDefault="007F6AAE" w:rsidP="007F6AAE">
      <w:pPr>
        <w:pStyle w:val="Bibliographie"/>
      </w:pPr>
      <w:r w:rsidRPr="007F6AAE">
        <w:rPr>
          <w:lang w:val="en-US"/>
        </w:rPr>
        <w:t xml:space="preserve">Ma, F., L. E. Fleming, D. J. Lee, E. Trapido, et T. A. Gerace. 2006. « Cancer Incidence in Florida Professional Firefighters, 1981 to 1999 ». </w:t>
      </w:r>
      <w:r>
        <w:rPr>
          <w:i/>
          <w:iCs/>
        </w:rPr>
        <w:t xml:space="preserve">J </w:t>
      </w:r>
      <w:proofErr w:type="spellStart"/>
      <w:r>
        <w:rPr>
          <w:i/>
          <w:iCs/>
        </w:rPr>
        <w:t>Occup</w:t>
      </w:r>
      <w:proofErr w:type="spellEnd"/>
      <w:r>
        <w:rPr>
          <w:i/>
          <w:iCs/>
        </w:rPr>
        <w:t xml:space="preserve"> Environ Med</w:t>
      </w:r>
      <w:r>
        <w:t xml:space="preserve"> 48 (9): 883</w:t>
      </w:r>
      <w:r>
        <w:rPr>
          <w:rFonts w:ascii="Cambria Math" w:hAnsi="Cambria Math" w:cs="Cambria Math"/>
        </w:rPr>
        <w:t>‑</w:t>
      </w:r>
      <w:r>
        <w:t>88. https://doi.org/10.1097/01.jom.0000235862.12518.04.</w:t>
      </w:r>
    </w:p>
    <w:p w:rsidR="007F6AAE" w:rsidRPr="007F6AAE" w:rsidRDefault="007F6AAE" w:rsidP="007F6AAE">
      <w:pPr>
        <w:pStyle w:val="Bibliographie"/>
        <w:rPr>
          <w:lang w:val="en-US"/>
        </w:rPr>
      </w:pPr>
      <w:r>
        <w:t xml:space="preserve">Ma, F., L. E. Fleming, D. J. Lee, E. </w:t>
      </w:r>
      <w:proofErr w:type="spellStart"/>
      <w:r>
        <w:t>Trapido</w:t>
      </w:r>
      <w:proofErr w:type="spellEnd"/>
      <w:r>
        <w:t xml:space="preserve">, T. A. </w:t>
      </w:r>
      <w:proofErr w:type="spellStart"/>
      <w:r>
        <w:t>Gerace</w:t>
      </w:r>
      <w:proofErr w:type="spellEnd"/>
      <w:r>
        <w:t xml:space="preserve">, H. Lai, et S. Lai. 2005. </w:t>
      </w:r>
      <w:r w:rsidRPr="007F6AAE">
        <w:rPr>
          <w:lang w:val="en-US"/>
        </w:rPr>
        <w:t xml:space="preserve">« Mortality in Florida Professional Firefighters, 1972 to 1999 ». </w:t>
      </w:r>
      <w:r w:rsidRPr="007F6AAE">
        <w:rPr>
          <w:i/>
          <w:iCs/>
          <w:lang w:val="en-US"/>
        </w:rPr>
        <w:t>Am J Ind Med</w:t>
      </w:r>
      <w:r w:rsidRPr="007F6AAE">
        <w:rPr>
          <w:lang w:val="en-US"/>
        </w:rPr>
        <w:t xml:space="preserve"> 47 (6): 509</w:t>
      </w:r>
      <w:r w:rsidRPr="007F6AAE">
        <w:rPr>
          <w:rFonts w:ascii="Cambria Math" w:hAnsi="Cambria Math" w:cs="Cambria Math"/>
          <w:lang w:val="en-US"/>
        </w:rPr>
        <w:t>‑</w:t>
      </w:r>
      <w:r w:rsidRPr="007F6AAE">
        <w:rPr>
          <w:lang w:val="en-US"/>
        </w:rPr>
        <w:t>17. https://doi.org/10.1002/ajim.20160.</w:t>
      </w:r>
    </w:p>
    <w:p w:rsidR="007F6AAE" w:rsidRDefault="007F6AAE" w:rsidP="007F6AAE">
      <w:pPr>
        <w:pStyle w:val="Bibliographie"/>
      </w:pPr>
      <w:r>
        <w:t xml:space="preserve">MICHEL, X, S BOHAND, G GAGNA, A LACOSTE, L GERAUT, F RIVIERE, C RENARD, et P LAROCHE. 2011. « Intoxications cyanhydriques professionnelles des pompiers: mythe ou réalité? » </w:t>
      </w:r>
      <w:r>
        <w:rPr>
          <w:i/>
          <w:iCs/>
        </w:rPr>
        <w:t>Documents pour le Médecin du Travail</w:t>
      </w:r>
      <w:r>
        <w:t xml:space="preserve"> 128: 603</w:t>
      </w:r>
      <w:r>
        <w:rPr>
          <w:rFonts w:ascii="Cambria Math" w:hAnsi="Cambria Math" w:cs="Cambria Math"/>
        </w:rPr>
        <w:t>‑</w:t>
      </w:r>
      <w:r>
        <w:t>14.</w:t>
      </w:r>
    </w:p>
    <w:p w:rsidR="007F6AAE" w:rsidRPr="007F6AAE" w:rsidRDefault="007F6AAE" w:rsidP="007F6AAE">
      <w:pPr>
        <w:pStyle w:val="Bibliographie"/>
        <w:rPr>
          <w:lang w:val="en-US"/>
        </w:rPr>
      </w:pPr>
      <w:r w:rsidRPr="007F6AAE">
        <w:rPr>
          <w:lang w:val="en-US"/>
        </w:rPr>
        <w:t xml:space="preserve">Miedinger, D., P. N. Chhajed, D. Stolz, C. Gysin, A. B. Wanzenried, C. Schindler, C. Surber, H. C. Bucher, M. Tamm, et J. D. Leuppi. 2007. « Respiratory Symptoms, Atopy and Bronchial Hyperreactivity in Professional Firefighters ». </w:t>
      </w:r>
      <w:r w:rsidRPr="007F6AAE">
        <w:rPr>
          <w:i/>
          <w:iCs/>
          <w:lang w:val="en-US"/>
        </w:rPr>
        <w:t>Eur Respir J</w:t>
      </w:r>
      <w:r w:rsidRPr="007F6AAE">
        <w:rPr>
          <w:lang w:val="en-US"/>
        </w:rPr>
        <w:t xml:space="preserve"> 30 (3): 538</w:t>
      </w:r>
      <w:r w:rsidRPr="007F6AAE">
        <w:rPr>
          <w:rFonts w:ascii="Cambria Math" w:hAnsi="Cambria Math" w:cs="Cambria Math"/>
          <w:lang w:val="en-US"/>
        </w:rPr>
        <w:t>‑</w:t>
      </w:r>
      <w:r w:rsidRPr="007F6AAE">
        <w:rPr>
          <w:lang w:val="en-US"/>
        </w:rPr>
        <w:t>44. https://doi.org/10.1183/09031936.00015307.</w:t>
      </w:r>
    </w:p>
    <w:p w:rsidR="007F6AAE" w:rsidRPr="007F6AAE" w:rsidRDefault="007F6AAE" w:rsidP="007F6AAE">
      <w:pPr>
        <w:pStyle w:val="Bibliographie"/>
        <w:rPr>
          <w:lang w:val="en-US"/>
        </w:rPr>
      </w:pPr>
      <w:r w:rsidRPr="007F6AAE">
        <w:rPr>
          <w:lang w:val="en-US"/>
        </w:rPr>
        <w:t xml:space="preserve">Mittleman, M. A., M. Maclure, G. H. Tofler, J. B. Sherwood, R. J. Goldberg, et J. E. Muller. 1993. « Triggering of Acute Myocardial Infarction by Heavy Physical Exertion. Protection against Triggering by Regular Exertion. Determinants of Myocardial Infarction Onset Study Investigators ». </w:t>
      </w:r>
      <w:r w:rsidRPr="007F6AAE">
        <w:rPr>
          <w:i/>
          <w:iCs/>
          <w:lang w:val="en-US"/>
        </w:rPr>
        <w:t>N Engl J Med</w:t>
      </w:r>
      <w:r w:rsidRPr="007F6AAE">
        <w:rPr>
          <w:lang w:val="en-US"/>
        </w:rPr>
        <w:t xml:space="preserve"> 329 (23): 1677</w:t>
      </w:r>
      <w:r w:rsidRPr="007F6AAE">
        <w:rPr>
          <w:rFonts w:ascii="Cambria Math" w:hAnsi="Cambria Math" w:cs="Cambria Math"/>
          <w:lang w:val="en-US"/>
        </w:rPr>
        <w:t>‑</w:t>
      </w:r>
      <w:r w:rsidRPr="007F6AAE">
        <w:rPr>
          <w:lang w:val="en-US"/>
        </w:rPr>
        <w:t>83. https://doi.org/10.1056/NEJM199312023292301.</w:t>
      </w:r>
    </w:p>
    <w:p w:rsidR="007F6AAE" w:rsidRPr="007F6AAE" w:rsidRDefault="007F6AAE" w:rsidP="007F6AAE">
      <w:pPr>
        <w:pStyle w:val="Bibliographie"/>
        <w:rPr>
          <w:lang w:val="en-US"/>
        </w:rPr>
      </w:pPr>
      <w:r>
        <w:t xml:space="preserve">Munir, F., S. </w:t>
      </w:r>
      <w:proofErr w:type="spellStart"/>
      <w:r>
        <w:t>Clemes</w:t>
      </w:r>
      <w:proofErr w:type="spellEnd"/>
      <w:r>
        <w:t xml:space="preserve">, J. </w:t>
      </w:r>
      <w:proofErr w:type="spellStart"/>
      <w:r>
        <w:t>Houdmont</w:t>
      </w:r>
      <w:proofErr w:type="spellEnd"/>
      <w:r>
        <w:t xml:space="preserve">, et R. Randall. </w:t>
      </w:r>
      <w:r w:rsidRPr="007F6AAE">
        <w:rPr>
          <w:lang w:val="en-US"/>
        </w:rPr>
        <w:t xml:space="preserve">2012. « Overweight and Obesity in UK Firefighters ». </w:t>
      </w:r>
      <w:r w:rsidRPr="007F6AAE">
        <w:rPr>
          <w:i/>
          <w:iCs/>
          <w:lang w:val="en-US"/>
        </w:rPr>
        <w:t>Occup Med (Lond)</w:t>
      </w:r>
      <w:r w:rsidRPr="007F6AAE">
        <w:rPr>
          <w:lang w:val="en-US"/>
        </w:rPr>
        <w:t xml:space="preserve"> 62 (5): 362</w:t>
      </w:r>
      <w:r w:rsidRPr="007F6AAE">
        <w:rPr>
          <w:rFonts w:ascii="Cambria Math" w:hAnsi="Cambria Math" w:cs="Cambria Math"/>
          <w:lang w:val="en-US"/>
        </w:rPr>
        <w:t>‑</w:t>
      </w:r>
      <w:r w:rsidRPr="007F6AAE">
        <w:rPr>
          <w:lang w:val="en-US"/>
        </w:rPr>
        <w:t>65. https://doi.org/10.1093/occmed/kqs077.</w:t>
      </w:r>
    </w:p>
    <w:p w:rsidR="007F6AAE" w:rsidRDefault="007F6AAE" w:rsidP="007F6AAE">
      <w:pPr>
        <w:pStyle w:val="Bibliographie"/>
      </w:pPr>
      <w:r w:rsidRPr="007F6AAE">
        <w:rPr>
          <w:lang w:val="en-US"/>
        </w:rPr>
        <w:t xml:space="preserve">Murphy, P. L., et E. Volinn. 1999. « Is Occupational Low Back Pain on the Rise? » </w:t>
      </w:r>
      <w:proofErr w:type="spellStart"/>
      <w:r>
        <w:rPr>
          <w:i/>
          <w:iCs/>
        </w:rPr>
        <w:t>Spine</w:t>
      </w:r>
      <w:proofErr w:type="spellEnd"/>
      <w:r>
        <w:rPr>
          <w:i/>
          <w:iCs/>
        </w:rPr>
        <w:t xml:space="preserve"> (</w:t>
      </w:r>
      <w:proofErr w:type="spellStart"/>
      <w:r>
        <w:rPr>
          <w:i/>
          <w:iCs/>
        </w:rPr>
        <w:t>Phila</w:t>
      </w:r>
      <w:proofErr w:type="spellEnd"/>
      <w:r>
        <w:rPr>
          <w:i/>
          <w:iCs/>
        </w:rPr>
        <w:t xml:space="preserve"> Pa 1976)</w:t>
      </w:r>
      <w:r>
        <w:t xml:space="preserve"> 24 (7): 691</w:t>
      </w:r>
      <w:r>
        <w:rPr>
          <w:rFonts w:ascii="Cambria Math" w:hAnsi="Cambria Math" w:cs="Cambria Math"/>
        </w:rPr>
        <w:t>‑</w:t>
      </w:r>
      <w:r>
        <w:t>97.</w:t>
      </w:r>
    </w:p>
    <w:p w:rsidR="007F6AAE" w:rsidRPr="007F6AAE" w:rsidRDefault="007F6AAE" w:rsidP="007F6AAE">
      <w:pPr>
        <w:pStyle w:val="Bibliographie"/>
        <w:rPr>
          <w:lang w:val="en-US"/>
        </w:rPr>
      </w:pPr>
      <w:r>
        <w:t xml:space="preserve">Oliveira, M., K. </w:t>
      </w:r>
      <w:proofErr w:type="spellStart"/>
      <w:r>
        <w:t>Slezakova</w:t>
      </w:r>
      <w:proofErr w:type="spellEnd"/>
      <w:r>
        <w:t xml:space="preserve">, M. J. Alves, A. Fernandes, J. P. Teixeira, C. Delerue-Matos, M. D. Pereira, et S. Morais. </w:t>
      </w:r>
      <w:r w:rsidRPr="007F6AAE">
        <w:rPr>
          <w:lang w:val="en-US"/>
        </w:rPr>
        <w:t xml:space="preserve">2016. « Firefighters’ Exposure Biomonitoring: Impact of Firefighting Activities on Levels of Urinary Monohydroxyl Metabolites ». </w:t>
      </w:r>
      <w:r w:rsidRPr="007F6AAE">
        <w:rPr>
          <w:i/>
          <w:iCs/>
          <w:lang w:val="en-US"/>
        </w:rPr>
        <w:t>Int J Hyg Environ Health</w:t>
      </w:r>
      <w:r w:rsidRPr="007F6AAE">
        <w:rPr>
          <w:lang w:val="en-US"/>
        </w:rPr>
        <w:t xml:space="preserve"> 219 (8): 857</w:t>
      </w:r>
      <w:r w:rsidRPr="007F6AAE">
        <w:rPr>
          <w:rFonts w:ascii="Cambria Math" w:hAnsi="Cambria Math" w:cs="Cambria Math"/>
          <w:lang w:val="en-US"/>
        </w:rPr>
        <w:t>‑</w:t>
      </w:r>
      <w:r w:rsidRPr="007F6AAE">
        <w:rPr>
          <w:lang w:val="en-US"/>
        </w:rPr>
        <w:t>66. https://doi.org/10.1016/j.ijheh.2016.07.011.</w:t>
      </w:r>
    </w:p>
    <w:p w:rsidR="007F6AAE" w:rsidRPr="007F6AAE" w:rsidRDefault="007F6AAE" w:rsidP="007F6AAE">
      <w:pPr>
        <w:pStyle w:val="Bibliographie"/>
        <w:rPr>
          <w:lang w:val="en-US"/>
        </w:rPr>
      </w:pPr>
      <w:r w:rsidRPr="007F6AAE">
        <w:rPr>
          <w:lang w:val="en-US"/>
        </w:rPr>
        <w:t xml:space="preserve">———. 2017. « Polycyclic Aromatic Hydrocarbons at Fire Stations: Firefighters’ Exposure Monitoring and Biomonitoring, and Assessment of the Contribution to Total Internal Dose ». </w:t>
      </w:r>
      <w:r w:rsidRPr="007F6AAE">
        <w:rPr>
          <w:i/>
          <w:iCs/>
          <w:lang w:val="en-US"/>
        </w:rPr>
        <w:t>J Hazard Mater</w:t>
      </w:r>
      <w:r w:rsidRPr="007F6AAE">
        <w:rPr>
          <w:lang w:val="en-US"/>
        </w:rPr>
        <w:t xml:space="preserve"> 323 (Pt A): 184</w:t>
      </w:r>
      <w:r w:rsidRPr="007F6AAE">
        <w:rPr>
          <w:rFonts w:ascii="Cambria Math" w:hAnsi="Cambria Math" w:cs="Cambria Math"/>
          <w:lang w:val="en-US"/>
        </w:rPr>
        <w:t>‑</w:t>
      </w:r>
      <w:r w:rsidRPr="007F6AAE">
        <w:rPr>
          <w:lang w:val="en-US"/>
        </w:rPr>
        <w:t>94. https://doi.org/10.1016/j.jhazmat.2016.03.012.</w:t>
      </w:r>
    </w:p>
    <w:p w:rsidR="007F6AAE" w:rsidRPr="007F6AAE" w:rsidRDefault="007F6AAE" w:rsidP="007F6AAE">
      <w:pPr>
        <w:pStyle w:val="Bibliographie"/>
        <w:rPr>
          <w:lang w:val="en-US"/>
        </w:rPr>
      </w:pPr>
      <w:r w:rsidRPr="007F6AAE">
        <w:rPr>
          <w:lang w:val="en-US"/>
        </w:rPr>
        <w:t xml:space="preserve">Poplin, G. S., R. B. Harris, K. M. Pollack, W. F. Peate, et J. L. Burgess. 2012. « Beyond the Fireground: Injuries in the Fire Service ». </w:t>
      </w:r>
      <w:r w:rsidRPr="007F6AAE">
        <w:rPr>
          <w:i/>
          <w:iCs/>
          <w:lang w:val="en-US"/>
        </w:rPr>
        <w:t>Inj Prev</w:t>
      </w:r>
      <w:r w:rsidRPr="007F6AAE">
        <w:rPr>
          <w:lang w:val="en-US"/>
        </w:rPr>
        <w:t xml:space="preserve"> 18 (4): 228</w:t>
      </w:r>
      <w:r w:rsidRPr="007F6AAE">
        <w:rPr>
          <w:rFonts w:ascii="Cambria Math" w:hAnsi="Cambria Math" w:cs="Cambria Math"/>
          <w:lang w:val="en-US"/>
        </w:rPr>
        <w:t>‑</w:t>
      </w:r>
      <w:r w:rsidRPr="007F6AAE">
        <w:rPr>
          <w:lang w:val="en-US"/>
        </w:rPr>
        <w:t>33. https://doi.org/10.1136/injuryprev-2011-040149.</w:t>
      </w:r>
    </w:p>
    <w:p w:rsidR="007F6AAE" w:rsidRPr="007F6AAE" w:rsidRDefault="007F6AAE" w:rsidP="007F6AAE">
      <w:pPr>
        <w:pStyle w:val="Bibliographie"/>
        <w:rPr>
          <w:lang w:val="en-US"/>
        </w:rPr>
      </w:pPr>
      <w:r w:rsidRPr="007F6AAE">
        <w:rPr>
          <w:lang w:val="en-US"/>
        </w:rPr>
        <w:t xml:space="preserve">Poplin, G. S., D. J. Roe, W. Peate, R. B. Harris, et J. L. Burgess. 2014. « The Association of Aerobic Fitness with Injuries in the Fire Service ». </w:t>
      </w:r>
      <w:r w:rsidRPr="007F6AAE">
        <w:rPr>
          <w:i/>
          <w:iCs/>
          <w:lang w:val="en-US"/>
        </w:rPr>
        <w:t>Am J Epidemiol</w:t>
      </w:r>
      <w:r w:rsidRPr="007F6AAE">
        <w:rPr>
          <w:lang w:val="en-US"/>
        </w:rPr>
        <w:t xml:space="preserve"> 179 (2): 149</w:t>
      </w:r>
      <w:r w:rsidRPr="007F6AAE">
        <w:rPr>
          <w:rFonts w:ascii="Cambria Math" w:hAnsi="Cambria Math" w:cs="Cambria Math"/>
          <w:lang w:val="en-US"/>
        </w:rPr>
        <w:t>‑</w:t>
      </w:r>
      <w:r w:rsidRPr="007F6AAE">
        <w:rPr>
          <w:lang w:val="en-US"/>
        </w:rPr>
        <w:t>55. https://doi.org/10.1093/aje/kwt213.</w:t>
      </w:r>
    </w:p>
    <w:p w:rsidR="007F6AAE" w:rsidRPr="007F6AAE" w:rsidRDefault="007F6AAE" w:rsidP="007F6AAE">
      <w:pPr>
        <w:pStyle w:val="Bibliographie"/>
        <w:rPr>
          <w:lang w:val="en-US"/>
        </w:rPr>
      </w:pPr>
      <w:r w:rsidRPr="007F6AAE">
        <w:rPr>
          <w:lang w:val="en-US"/>
        </w:rPr>
        <w:t xml:space="preserve">Richmond, V. L., M. P. Rayson, D. M. Wilkinson, J. M. Carter, et S. D. Blacker. 2008. « Physical Demands of Firefighter Search and Rescue in Ambient Environmental Conditions ». </w:t>
      </w:r>
      <w:r w:rsidRPr="007F6AAE">
        <w:rPr>
          <w:i/>
          <w:iCs/>
          <w:lang w:val="en-US"/>
        </w:rPr>
        <w:t>Ergonomics</w:t>
      </w:r>
      <w:r w:rsidRPr="007F6AAE">
        <w:rPr>
          <w:lang w:val="en-US"/>
        </w:rPr>
        <w:t xml:space="preserve"> 51 (7): 1023</w:t>
      </w:r>
      <w:r w:rsidRPr="007F6AAE">
        <w:rPr>
          <w:rFonts w:ascii="Cambria Math" w:hAnsi="Cambria Math" w:cs="Cambria Math"/>
          <w:lang w:val="en-US"/>
        </w:rPr>
        <w:t>‑</w:t>
      </w:r>
      <w:r w:rsidRPr="007F6AAE">
        <w:rPr>
          <w:lang w:val="en-US"/>
        </w:rPr>
        <w:t>31. https://doi.org/10.1080/00140130801939709.</w:t>
      </w:r>
    </w:p>
    <w:p w:rsidR="007F6AAE" w:rsidRPr="007F6AAE" w:rsidRDefault="007F6AAE" w:rsidP="007F6AAE">
      <w:pPr>
        <w:pStyle w:val="Bibliographie"/>
        <w:rPr>
          <w:lang w:val="en-US"/>
        </w:rPr>
      </w:pPr>
      <w:r w:rsidRPr="007F6AAE">
        <w:rPr>
          <w:lang w:val="en-US"/>
        </w:rPr>
        <w:t xml:space="preserve">Rosénstock, L., P. Demers, N. J. Heyer, et S. Barnhart. 1990. « Respiratory Mortality among Firefighters ». </w:t>
      </w:r>
      <w:r w:rsidRPr="007F6AAE">
        <w:rPr>
          <w:i/>
          <w:iCs/>
          <w:lang w:val="en-US"/>
        </w:rPr>
        <w:t>Br J Ind Med</w:t>
      </w:r>
      <w:r w:rsidRPr="007F6AAE">
        <w:rPr>
          <w:lang w:val="en-US"/>
        </w:rPr>
        <w:t xml:space="preserve"> 47 (7): 462</w:t>
      </w:r>
      <w:r w:rsidRPr="007F6AAE">
        <w:rPr>
          <w:rFonts w:ascii="Cambria Math" w:hAnsi="Cambria Math" w:cs="Cambria Math"/>
          <w:lang w:val="en-US"/>
        </w:rPr>
        <w:t>‑</w:t>
      </w:r>
      <w:r w:rsidRPr="007F6AAE">
        <w:rPr>
          <w:lang w:val="en-US"/>
        </w:rPr>
        <w:t>65.</w:t>
      </w:r>
    </w:p>
    <w:p w:rsidR="007F6AAE" w:rsidRPr="007F6AAE" w:rsidRDefault="007F6AAE" w:rsidP="007F6AAE">
      <w:pPr>
        <w:pStyle w:val="Bibliographie"/>
        <w:rPr>
          <w:lang w:val="en-US"/>
        </w:rPr>
      </w:pPr>
      <w:r w:rsidRPr="007F6AAE">
        <w:rPr>
          <w:lang w:val="en-US"/>
        </w:rPr>
        <w:t xml:space="preserve">Sama, S. R., T. R. Martin, L. K. Davis, et D. Kriebel. 1990. « Cancer Incidence among Massachusetts Firefighters, 1982-1986 ». </w:t>
      </w:r>
      <w:r w:rsidRPr="007F6AAE">
        <w:rPr>
          <w:i/>
          <w:iCs/>
          <w:lang w:val="en-US"/>
        </w:rPr>
        <w:t>Am J Ind Med</w:t>
      </w:r>
      <w:r w:rsidRPr="007F6AAE">
        <w:rPr>
          <w:lang w:val="en-US"/>
        </w:rPr>
        <w:t xml:space="preserve"> 18 (1): 47</w:t>
      </w:r>
      <w:r w:rsidRPr="007F6AAE">
        <w:rPr>
          <w:rFonts w:ascii="Cambria Math" w:hAnsi="Cambria Math" w:cs="Cambria Math"/>
          <w:lang w:val="en-US"/>
        </w:rPr>
        <w:t>‑</w:t>
      </w:r>
      <w:r w:rsidRPr="007F6AAE">
        <w:rPr>
          <w:lang w:val="en-US"/>
        </w:rPr>
        <w:t>54.</w:t>
      </w:r>
    </w:p>
    <w:p w:rsidR="007F6AAE" w:rsidRPr="007F6AAE" w:rsidRDefault="007F6AAE" w:rsidP="007F6AAE">
      <w:pPr>
        <w:pStyle w:val="Bibliographie"/>
        <w:rPr>
          <w:lang w:val="en-US"/>
        </w:rPr>
      </w:pPr>
      <w:r w:rsidRPr="007F6AAE">
        <w:rPr>
          <w:lang w:val="en-US"/>
        </w:rPr>
        <w:t xml:space="preserve">Shaw, S. D., M. L. Berger, J. H. Harris, S. H. Yun, Q. Wu, C. Liao, A. Blum, A. Stefani, et K. Kannan. 2013. « Persistent Organic Pollutants Including Polychlorinated and Polybrominated Dibenzo-p-Dioxins and Dibenzofurans in Firefighters from Northern California ». </w:t>
      </w:r>
      <w:r w:rsidRPr="007F6AAE">
        <w:rPr>
          <w:i/>
          <w:iCs/>
          <w:lang w:val="en-US"/>
        </w:rPr>
        <w:t>Chemosphere</w:t>
      </w:r>
      <w:r w:rsidRPr="007F6AAE">
        <w:rPr>
          <w:lang w:val="en-US"/>
        </w:rPr>
        <w:t xml:space="preserve"> 91 (10): 1386</w:t>
      </w:r>
      <w:r w:rsidRPr="007F6AAE">
        <w:rPr>
          <w:rFonts w:ascii="Cambria Math" w:hAnsi="Cambria Math" w:cs="Cambria Math"/>
          <w:lang w:val="en-US"/>
        </w:rPr>
        <w:t>‑</w:t>
      </w:r>
      <w:r w:rsidRPr="007F6AAE">
        <w:rPr>
          <w:lang w:val="en-US"/>
        </w:rPr>
        <w:t>94. https://doi.org/10.1016/j.chemosphere.2012.12.070.</w:t>
      </w:r>
    </w:p>
    <w:p w:rsidR="007F6AAE" w:rsidRPr="007F6AAE" w:rsidRDefault="007F6AAE" w:rsidP="007F6AAE">
      <w:pPr>
        <w:pStyle w:val="Bibliographie"/>
        <w:rPr>
          <w:lang w:val="en-US"/>
        </w:rPr>
      </w:pPr>
      <w:r w:rsidRPr="007F6AAE">
        <w:rPr>
          <w:lang w:val="en-US"/>
        </w:rPr>
        <w:t xml:space="preserve">Siddall, A. G., R. D. Stevenson, P. F. Turner, K. A. Stokes, et J. L. Bilzon. 2016. « Development of Role-Related Minimum Cardiorespiratory Fitness Standards for Firefighters and Commanders ». </w:t>
      </w:r>
      <w:r w:rsidRPr="007F6AAE">
        <w:rPr>
          <w:i/>
          <w:iCs/>
          <w:lang w:val="en-US"/>
        </w:rPr>
        <w:t>Ergonomics</w:t>
      </w:r>
      <w:r w:rsidRPr="007F6AAE">
        <w:rPr>
          <w:lang w:val="en-US"/>
        </w:rPr>
        <w:t xml:space="preserve"> 59 (10): 1335</w:t>
      </w:r>
      <w:r w:rsidRPr="007F6AAE">
        <w:rPr>
          <w:rFonts w:ascii="Cambria Math" w:hAnsi="Cambria Math" w:cs="Cambria Math"/>
          <w:lang w:val="en-US"/>
        </w:rPr>
        <w:t>‑</w:t>
      </w:r>
      <w:r w:rsidRPr="007F6AAE">
        <w:rPr>
          <w:lang w:val="en-US"/>
        </w:rPr>
        <w:t>43. https://doi.org/10.1080/00140139.2015.1135997.</w:t>
      </w:r>
    </w:p>
    <w:p w:rsidR="007F6AAE" w:rsidRPr="007F6AAE" w:rsidRDefault="007F6AAE" w:rsidP="007F6AAE">
      <w:pPr>
        <w:pStyle w:val="Bibliographie"/>
        <w:rPr>
          <w:lang w:val="en-US"/>
        </w:rPr>
      </w:pPr>
      <w:r w:rsidRPr="007F6AAE">
        <w:rPr>
          <w:lang w:val="en-US"/>
        </w:rPr>
        <w:t xml:space="preserve">Smith, D. L., G. P. Horn, S. J. Petruzzello, G. Fahey, J. Woods, et B. Fernhall. 2014. « Clotting and Fibrinolytic Changes after Firefighting Activities ». </w:t>
      </w:r>
      <w:r w:rsidRPr="007F6AAE">
        <w:rPr>
          <w:i/>
          <w:iCs/>
          <w:lang w:val="en-US"/>
        </w:rPr>
        <w:t>Med Sci Sports Exerc</w:t>
      </w:r>
      <w:r w:rsidRPr="007F6AAE">
        <w:rPr>
          <w:lang w:val="en-US"/>
        </w:rPr>
        <w:t xml:space="preserve"> 46 (3): 448</w:t>
      </w:r>
      <w:r w:rsidRPr="007F6AAE">
        <w:rPr>
          <w:rFonts w:ascii="Cambria Math" w:hAnsi="Cambria Math" w:cs="Cambria Math"/>
          <w:lang w:val="en-US"/>
        </w:rPr>
        <w:t>‑</w:t>
      </w:r>
      <w:r w:rsidRPr="007F6AAE">
        <w:rPr>
          <w:lang w:val="en-US"/>
        </w:rPr>
        <w:t>54. https://doi.org/10.1249/MSS.0b013e3182a76dd2.</w:t>
      </w:r>
    </w:p>
    <w:p w:rsidR="007F6AAE" w:rsidRDefault="007F6AAE" w:rsidP="007F6AAE">
      <w:pPr>
        <w:pStyle w:val="Bibliographie"/>
      </w:pPr>
      <w:proofErr w:type="spellStart"/>
      <w:r>
        <w:t>Soteriades</w:t>
      </w:r>
      <w:proofErr w:type="spellEnd"/>
      <w:r>
        <w:t xml:space="preserve">, E. S., R. Hauser, I. </w:t>
      </w:r>
      <w:proofErr w:type="spellStart"/>
      <w:r>
        <w:t>Kawachi</w:t>
      </w:r>
      <w:proofErr w:type="spellEnd"/>
      <w:r>
        <w:t xml:space="preserve">, D. </w:t>
      </w:r>
      <w:proofErr w:type="spellStart"/>
      <w:r>
        <w:t>Liarokapis</w:t>
      </w:r>
      <w:proofErr w:type="spellEnd"/>
      <w:r>
        <w:t xml:space="preserve">, D. C. </w:t>
      </w:r>
      <w:proofErr w:type="spellStart"/>
      <w:r>
        <w:t>Christiani</w:t>
      </w:r>
      <w:proofErr w:type="spellEnd"/>
      <w:r>
        <w:t xml:space="preserve">, et S. N. </w:t>
      </w:r>
      <w:proofErr w:type="spellStart"/>
      <w:r>
        <w:t>Kales</w:t>
      </w:r>
      <w:proofErr w:type="spellEnd"/>
      <w:r>
        <w:t xml:space="preserve">. </w:t>
      </w:r>
      <w:r w:rsidRPr="007F6AAE">
        <w:rPr>
          <w:lang w:val="en-US"/>
        </w:rPr>
        <w:t xml:space="preserve">2005. « Obesity and Cardiovascular Disease Risk Factors in Firefighters: A Prospective Cohort Study ». </w:t>
      </w:r>
      <w:proofErr w:type="spellStart"/>
      <w:r>
        <w:rPr>
          <w:i/>
          <w:iCs/>
        </w:rPr>
        <w:t>Obes</w:t>
      </w:r>
      <w:proofErr w:type="spellEnd"/>
      <w:r>
        <w:rPr>
          <w:i/>
          <w:iCs/>
        </w:rPr>
        <w:t xml:space="preserve"> </w:t>
      </w:r>
      <w:proofErr w:type="spellStart"/>
      <w:r>
        <w:rPr>
          <w:i/>
          <w:iCs/>
        </w:rPr>
        <w:t>Res</w:t>
      </w:r>
      <w:proofErr w:type="spellEnd"/>
      <w:r>
        <w:t xml:space="preserve"> 13 (10): 1756</w:t>
      </w:r>
      <w:r>
        <w:rPr>
          <w:rFonts w:ascii="Cambria Math" w:hAnsi="Cambria Math" w:cs="Cambria Math"/>
        </w:rPr>
        <w:t>‑</w:t>
      </w:r>
      <w:r>
        <w:t>63. https://doi.org/10.1038/oby.2005.214.</w:t>
      </w:r>
    </w:p>
    <w:p w:rsidR="007F6AAE" w:rsidRPr="007F6AAE" w:rsidRDefault="007F6AAE" w:rsidP="007F6AAE">
      <w:pPr>
        <w:pStyle w:val="Bibliographie"/>
        <w:rPr>
          <w:lang w:val="en-US"/>
        </w:rPr>
      </w:pPr>
      <w:proofErr w:type="spellStart"/>
      <w:r>
        <w:t>Soteriades</w:t>
      </w:r>
      <w:proofErr w:type="spellEnd"/>
      <w:r>
        <w:t xml:space="preserve">, E. S., D. L. Smith, A. J. </w:t>
      </w:r>
      <w:proofErr w:type="spellStart"/>
      <w:r>
        <w:t>Tsismenakis</w:t>
      </w:r>
      <w:proofErr w:type="spellEnd"/>
      <w:r>
        <w:t xml:space="preserve">, D. M. Baur, et S. N. </w:t>
      </w:r>
      <w:proofErr w:type="spellStart"/>
      <w:r>
        <w:t>Kales</w:t>
      </w:r>
      <w:proofErr w:type="spellEnd"/>
      <w:r>
        <w:t xml:space="preserve">. </w:t>
      </w:r>
      <w:r w:rsidRPr="007F6AAE">
        <w:rPr>
          <w:lang w:val="en-US"/>
        </w:rPr>
        <w:t xml:space="preserve">2011. « Cardiovascular Disease in US Firefighters: A Systematic Review ». </w:t>
      </w:r>
      <w:r w:rsidRPr="007F6AAE">
        <w:rPr>
          <w:i/>
          <w:iCs/>
          <w:lang w:val="en-US"/>
        </w:rPr>
        <w:t>Cardiol Rev</w:t>
      </w:r>
      <w:r w:rsidRPr="007F6AAE">
        <w:rPr>
          <w:lang w:val="en-US"/>
        </w:rPr>
        <w:t xml:space="preserve"> 19 (4): 202</w:t>
      </w:r>
      <w:r w:rsidRPr="007F6AAE">
        <w:rPr>
          <w:rFonts w:ascii="Cambria Math" w:hAnsi="Cambria Math" w:cs="Cambria Math"/>
          <w:lang w:val="en-US"/>
        </w:rPr>
        <w:t>‑</w:t>
      </w:r>
      <w:r w:rsidRPr="007F6AAE">
        <w:rPr>
          <w:lang w:val="en-US"/>
        </w:rPr>
        <w:t>15. https://doi.org/10.1097/CRD.0b013e318215c105.</w:t>
      </w:r>
    </w:p>
    <w:p w:rsidR="007F6AAE" w:rsidRPr="007F6AAE" w:rsidRDefault="007F6AAE" w:rsidP="007F6AAE">
      <w:pPr>
        <w:pStyle w:val="Bibliographie"/>
        <w:rPr>
          <w:lang w:val="en-US"/>
        </w:rPr>
      </w:pPr>
      <w:proofErr w:type="spellStart"/>
      <w:r>
        <w:t>Sothmann</w:t>
      </w:r>
      <w:proofErr w:type="spellEnd"/>
      <w:r>
        <w:t xml:space="preserve">, M. S., K. </w:t>
      </w:r>
      <w:proofErr w:type="spellStart"/>
      <w:r>
        <w:t>Saupe</w:t>
      </w:r>
      <w:proofErr w:type="spellEnd"/>
      <w:r>
        <w:t xml:space="preserve">, D. </w:t>
      </w:r>
      <w:proofErr w:type="spellStart"/>
      <w:r>
        <w:t>Jasenof</w:t>
      </w:r>
      <w:proofErr w:type="spellEnd"/>
      <w:r>
        <w:t xml:space="preserve">, et J. </w:t>
      </w:r>
      <w:proofErr w:type="spellStart"/>
      <w:r>
        <w:t>Blaney</w:t>
      </w:r>
      <w:proofErr w:type="spellEnd"/>
      <w:r>
        <w:t xml:space="preserve">. </w:t>
      </w:r>
      <w:r w:rsidRPr="007F6AAE">
        <w:rPr>
          <w:lang w:val="en-US"/>
        </w:rPr>
        <w:t xml:space="preserve">1992. « Heart Rate Response of Firefighters to Actual Emergencies. Implications for Cardiorespiratory Fitness ». </w:t>
      </w:r>
      <w:r w:rsidRPr="007F6AAE">
        <w:rPr>
          <w:i/>
          <w:iCs/>
          <w:lang w:val="en-US"/>
        </w:rPr>
        <w:t>J Occup Med</w:t>
      </w:r>
      <w:r w:rsidRPr="007F6AAE">
        <w:rPr>
          <w:lang w:val="en-US"/>
        </w:rPr>
        <w:t xml:space="preserve"> 34 (8): 797</w:t>
      </w:r>
      <w:r w:rsidRPr="007F6AAE">
        <w:rPr>
          <w:rFonts w:ascii="Cambria Math" w:hAnsi="Cambria Math" w:cs="Cambria Math"/>
          <w:lang w:val="en-US"/>
        </w:rPr>
        <w:t>‑</w:t>
      </w:r>
      <w:r w:rsidRPr="007F6AAE">
        <w:rPr>
          <w:lang w:val="en-US"/>
        </w:rPr>
        <w:t>800.</w:t>
      </w:r>
    </w:p>
    <w:p w:rsidR="007F6AAE" w:rsidRDefault="007F6AAE" w:rsidP="007F6AAE">
      <w:pPr>
        <w:pStyle w:val="Bibliographie"/>
      </w:pPr>
      <w:r w:rsidRPr="007F6AAE">
        <w:rPr>
          <w:lang w:val="en-US"/>
        </w:rPr>
        <w:t xml:space="preserve">Starkie, R. L., M. Hargreaves, J. Rolland, et M. A. Febbraio. 2005. « Heat Stress, Cytokines, and the Immune Response to Exercise ». </w:t>
      </w:r>
      <w:proofErr w:type="spellStart"/>
      <w:r>
        <w:rPr>
          <w:i/>
          <w:iCs/>
        </w:rPr>
        <w:t>Brain</w:t>
      </w:r>
      <w:proofErr w:type="spellEnd"/>
      <w:r>
        <w:rPr>
          <w:i/>
          <w:iCs/>
        </w:rPr>
        <w:t xml:space="preserve"> </w:t>
      </w:r>
      <w:proofErr w:type="spellStart"/>
      <w:r>
        <w:rPr>
          <w:i/>
          <w:iCs/>
        </w:rPr>
        <w:t>Behav</w:t>
      </w:r>
      <w:proofErr w:type="spellEnd"/>
      <w:r>
        <w:rPr>
          <w:i/>
          <w:iCs/>
        </w:rPr>
        <w:t xml:space="preserve"> Immun</w:t>
      </w:r>
      <w:r>
        <w:t xml:space="preserve"> 19 (5): 404</w:t>
      </w:r>
      <w:r>
        <w:rPr>
          <w:rFonts w:ascii="Cambria Math" w:hAnsi="Cambria Math" w:cs="Cambria Math"/>
        </w:rPr>
        <w:t>‑</w:t>
      </w:r>
      <w:r>
        <w:t>12. https://doi.org/10.1016/j.bbi.2005.03.005.</w:t>
      </w:r>
    </w:p>
    <w:p w:rsidR="007F6AAE" w:rsidRPr="007F6AAE" w:rsidRDefault="007F6AAE" w:rsidP="007F6AAE">
      <w:pPr>
        <w:pStyle w:val="Bibliographie"/>
        <w:rPr>
          <w:lang w:val="en-US"/>
        </w:rPr>
      </w:pPr>
      <w:r>
        <w:t xml:space="preserve">Stevenson, M., B. Alexander, C. S. Baxter, et Y. K. Leung. </w:t>
      </w:r>
      <w:r w:rsidRPr="007F6AAE">
        <w:rPr>
          <w:lang w:val="en-US"/>
        </w:rPr>
        <w:t xml:space="preserve">2015. « Evaluating Endocrine Disruption Activity of Deposits on Firefighting Gear Using a Sensitive and High Throughput Screening Method ». </w:t>
      </w:r>
      <w:r w:rsidRPr="007F6AAE">
        <w:rPr>
          <w:i/>
          <w:iCs/>
          <w:lang w:val="en-US"/>
        </w:rPr>
        <w:t>J Occup Environ Med</w:t>
      </w:r>
      <w:r w:rsidRPr="007F6AAE">
        <w:rPr>
          <w:lang w:val="en-US"/>
        </w:rPr>
        <w:t xml:space="preserve"> 57 (12): e153-7. https://doi.org/10.1097/JOM.0000000000000577.</w:t>
      </w:r>
    </w:p>
    <w:p w:rsidR="007F6AAE" w:rsidRPr="007F6AAE" w:rsidRDefault="007F6AAE" w:rsidP="007F6AAE">
      <w:pPr>
        <w:pStyle w:val="Bibliographie"/>
        <w:rPr>
          <w:lang w:val="en-US"/>
        </w:rPr>
      </w:pPr>
      <w:r w:rsidRPr="007F6AAE">
        <w:rPr>
          <w:lang w:val="en-US"/>
        </w:rPr>
        <w:t xml:space="preserve">Straif, K., R. Baan, Y. Grosse, B. Secretan, F. El Ghissassi, V. Bouvard, A. Altieri, L. Benbrahim-Tallaa, V. Cogliano, et WHO International Agency For Research on Cancer Monograph Working Group. 2007. « Carcinogenicity of Shift-Work, Painting, and Fire-Fighting ». </w:t>
      </w:r>
      <w:r w:rsidRPr="007F6AAE">
        <w:rPr>
          <w:i/>
          <w:iCs/>
          <w:lang w:val="en-US"/>
        </w:rPr>
        <w:t>Lancet Oncol</w:t>
      </w:r>
      <w:r w:rsidRPr="007F6AAE">
        <w:rPr>
          <w:lang w:val="en-US"/>
        </w:rPr>
        <w:t xml:space="preserve"> 8 (12): 1065</w:t>
      </w:r>
      <w:r w:rsidRPr="007F6AAE">
        <w:rPr>
          <w:rFonts w:ascii="Cambria Math" w:hAnsi="Cambria Math" w:cs="Cambria Math"/>
          <w:lang w:val="en-US"/>
        </w:rPr>
        <w:t>‑</w:t>
      </w:r>
      <w:r w:rsidRPr="007F6AAE">
        <w:rPr>
          <w:lang w:val="en-US"/>
        </w:rPr>
        <w:t>66.</w:t>
      </w:r>
    </w:p>
    <w:p w:rsidR="007F6AAE" w:rsidRPr="007F6AAE" w:rsidRDefault="007F6AAE" w:rsidP="007F6AAE">
      <w:pPr>
        <w:pStyle w:val="Bibliographie"/>
        <w:rPr>
          <w:lang w:val="en-US"/>
        </w:rPr>
      </w:pPr>
      <w:r w:rsidRPr="007F6AAE">
        <w:rPr>
          <w:lang w:val="en-US"/>
        </w:rPr>
        <w:t xml:space="preserve">Tornling, G., P. Gustavsson, et C. Hogstedt. 1994. « Mortality and Cancer Incidence in Stockholm Fire Fighters ». </w:t>
      </w:r>
      <w:r w:rsidRPr="007F6AAE">
        <w:rPr>
          <w:i/>
          <w:iCs/>
          <w:lang w:val="en-US"/>
        </w:rPr>
        <w:t>Am J Ind Med</w:t>
      </w:r>
      <w:r w:rsidRPr="007F6AAE">
        <w:rPr>
          <w:lang w:val="en-US"/>
        </w:rPr>
        <w:t xml:space="preserve"> 25 (2): 219</w:t>
      </w:r>
      <w:r w:rsidRPr="007F6AAE">
        <w:rPr>
          <w:rFonts w:ascii="Cambria Math" w:hAnsi="Cambria Math" w:cs="Cambria Math"/>
          <w:lang w:val="en-US"/>
        </w:rPr>
        <w:t>‑</w:t>
      </w:r>
      <w:r w:rsidRPr="007F6AAE">
        <w:rPr>
          <w:lang w:val="en-US"/>
        </w:rPr>
        <w:t>28.</w:t>
      </w:r>
    </w:p>
    <w:p w:rsidR="007F6AAE" w:rsidRPr="007F6AAE" w:rsidRDefault="007F6AAE" w:rsidP="007F6AAE">
      <w:pPr>
        <w:pStyle w:val="Bibliographie"/>
        <w:rPr>
          <w:lang w:val="en-US"/>
        </w:rPr>
      </w:pPr>
      <w:r w:rsidRPr="007F6AAE">
        <w:rPr>
          <w:lang w:val="en-US"/>
        </w:rPr>
        <w:t xml:space="preserve">Vena, J. E., et R. C. Fiedler. 1987. « Mortality of a Municipal-Worker Cohort: IV. Fire Fighters ». </w:t>
      </w:r>
      <w:r w:rsidRPr="007F6AAE">
        <w:rPr>
          <w:i/>
          <w:iCs/>
          <w:lang w:val="en-US"/>
        </w:rPr>
        <w:t>Am J Ind Med</w:t>
      </w:r>
      <w:r w:rsidRPr="007F6AAE">
        <w:rPr>
          <w:lang w:val="en-US"/>
        </w:rPr>
        <w:t xml:space="preserve"> 11 (6): 671</w:t>
      </w:r>
      <w:r w:rsidRPr="007F6AAE">
        <w:rPr>
          <w:rFonts w:ascii="Cambria Math" w:hAnsi="Cambria Math" w:cs="Cambria Math"/>
          <w:lang w:val="en-US"/>
        </w:rPr>
        <w:t>‑</w:t>
      </w:r>
      <w:r w:rsidRPr="007F6AAE">
        <w:rPr>
          <w:lang w:val="en-US"/>
        </w:rPr>
        <w:t>84.</w:t>
      </w:r>
    </w:p>
    <w:p w:rsidR="007F6AAE" w:rsidRPr="007F6AAE" w:rsidRDefault="007F6AAE" w:rsidP="007F6AAE">
      <w:pPr>
        <w:pStyle w:val="Bibliographie"/>
        <w:rPr>
          <w:lang w:val="en-US"/>
        </w:rPr>
      </w:pPr>
      <w:r w:rsidRPr="007F6AAE">
        <w:rPr>
          <w:lang w:val="en-US"/>
        </w:rPr>
        <w:t xml:space="preserve">Waldman, J. M., Q. Gavin, M. Anderson, S. Hoover, J. Alvaran, H. S. Ip, L. Fenster, et al. 2016. « Exposures to Environmental Phenols in Southern California Firefighters and Findings of Elevated Urinary Benzophenone-3 Levels ». </w:t>
      </w:r>
      <w:r w:rsidRPr="007F6AAE">
        <w:rPr>
          <w:i/>
          <w:iCs/>
          <w:lang w:val="en-US"/>
        </w:rPr>
        <w:t>Environ Int</w:t>
      </w:r>
      <w:r w:rsidRPr="007F6AAE">
        <w:rPr>
          <w:lang w:val="en-US"/>
        </w:rPr>
        <w:t xml:space="preserve"> 88 (mars): 281</w:t>
      </w:r>
      <w:r w:rsidRPr="007F6AAE">
        <w:rPr>
          <w:rFonts w:ascii="Cambria Math" w:hAnsi="Cambria Math" w:cs="Cambria Math"/>
          <w:lang w:val="en-US"/>
        </w:rPr>
        <w:t>‑</w:t>
      </w:r>
      <w:r w:rsidRPr="007F6AAE">
        <w:rPr>
          <w:lang w:val="en-US"/>
        </w:rPr>
        <w:t>87. https://doi.org/10.1016/j.envint.2015.11.014.</w:t>
      </w:r>
    </w:p>
    <w:p w:rsidR="007F6AAE" w:rsidRPr="007F6AAE" w:rsidRDefault="007F6AAE" w:rsidP="007F6AAE">
      <w:pPr>
        <w:pStyle w:val="Bibliographie"/>
        <w:rPr>
          <w:lang w:val="en-US"/>
        </w:rPr>
      </w:pPr>
      <w:r w:rsidRPr="007F6AAE">
        <w:rPr>
          <w:lang w:val="en-US"/>
        </w:rPr>
        <w:t xml:space="preserve">Wang, Henry E., Daniel Szydlo, John A. Stouffer, Steve Lin, Jestin N. Carlson, Christian Vaillancourt, Gena Sears, et al. 2012. « Endotracheal Intubation versus Supraglottic Airway Insertion in Out-of-Hospital Cardiac Arrest ». </w:t>
      </w:r>
      <w:r w:rsidRPr="007F6AAE">
        <w:rPr>
          <w:i/>
          <w:iCs/>
          <w:lang w:val="en-US"/>
        </w:rPr>
        <w:t>Resuscitation</w:t>
      </w:r>
      <w:r w:rsidRPr="007F6AAE">
        <w:rPr>
          <w:lang w:val="en-US"/>
        </w:rPr>
        <w:t xml:space="preserve"> 83 (9): 1061</w:t>
      </w:r>
      <w:r w:rsidRPr="007F6AAE">
        <w:rPr>
          <w:rFonts w:ascii="Cambria Math" w:hAnsi="Cambria Math" w:cs="Cambria Math"/>
          <w:lang w:val="en-US"/>
        </w:rPr>
        <w:t>‑</w:t>
      </w:r>
      <w:r w:rsidRPr="007F6AAE">
        <w:rPr>
          <w:lang w:val="en-US"/>
        </w:rPr>
        <w:t>66. https://doi.org/10.1016/j.resuscitation.2012.05.018.</w:t>
      </w:r>
    </w:p>
    <w:p w:rsidR="007F6AAE" w:rsidRPr="007F6AAE" w:rsidRDefault="007F6AAE" w:rsidP="007F6AAE">
      <w:pPr>
        <w:pStyle w:val="Bibliographie"/>
        <w:rPr>
          <w:lang w:val="en-US"/>
        </w:rPr>
      </w:pPr>
      <w:r w:rsidRPr="007F6AAE">
        <w:rPr>
          <w:lang w:val="en-US"/>
        </w:rPr>
        <w:t xml:space="preserve">Watt, P. W., A. G. Willmott, N. S. Maxwell, N. J. Smeeton, E. Watt, et A. J. Richardson. 2016. « Physiological and Psychological Responses in Fire Instructors to Heat Exposures ». </w:t>
      </w:r>
      <w:r w:rsidRPr="007F6AAE">
        <w:rPr>
          <w:i/>
          <w:iCs/>
          <w:lang w:val="en-US"/>
        </w:rPr>
        <w:t>J Therm Biol</w:t>
      </w:r>
      <w:r w:rsidRPr="007F6AAE">
        <w:rPr>
          <w:lang w:val="en-US"/>
        </w:rPr>
        <w:t xml:space="preserve"> 58 (mai): 106</w:t>
      </w:r>
      <w:r w:rsidRPr="007F6AAE">
        <w:rPr>
          <w:rFonts w:ascii="Cambria Math" w:hAnsi="Cambria Math" w:cs="Cambria Math"/>
          <w:lang w:val="en-US"/>
        </w:rPr>
        <w:t>‑</w:t>
      </w:r>
      <w:r w:rsidRPr="007F6AAE">
        <w:rPr>
          <w:lang w:val="en-US"/>
        </w:rPr>
        <w:t>14. https://doi.org/10.1016/j.jtherbio.2016.04.008.</w:t>
      </w:r>
    </w:p>
    <w:p w:rsidR="007F6AAE" w:rsidRPr="007F6AAE" w:rsidRDefault="007F6AAE" w:rsidP="007F6AAE">
      <w:pPr>
        <w:pStyle w:val="Bibliographie"/>
        <w:rPr>
          <w:lang w:val="en-US"/>
        </w:rPr>
      </w:pPr>
      <w:r w:rsidRPr="007F6AAE">
        <w:rPr>
          <w:lang w:val="en-US"/>
        </w:rPr>
        <w:t xml:space="preserve">Willich, S. N., M. Lewis, H. Löwel, H. R. Arntz, F. Schubert, et R. Schröder. 1993. « Physical Exertion as a Trigger of Acute Myocardial Infarction. Triggers and Mechanisms of Myocardial Infarction Study Group ». </w:t>
      </w:r>
      <w:r w:rsidRPr="007F6AAE">
        <w:rPr>
          <w:i/>
          <w:iCs/>
          <w:lang w:val="en-US"/>
        </w:rPr>
        <w:t>N Engl J Med</w:t>
      </w:r>
      <w:r w:rsidRPr="007F6AAE">
        <w:rPr>
          <w:lang w:val="en-US"/>
        </w:rPr>
        <w:t xml:space="preserve"> 329 (23): 1684</w:t>
      </w:r>
      <w:r w:rsidRPr="007F6AAE">
        <w:rPr>
          <w:rFonts w:ascii="Cambria Math" w:hAnsi="Cambria Math" w:cs="Cambria Math"/>
          <w:lang w:val="en-US"/>
        </w:rPr>
        <w:t>‑</w:t>
      </w:r>
      <w:r w:rsidRPr="007F6AAE">
        <w:rPr>
          <w:lang w:val="en-US"/>
        </w:rPr>
        <w:t>90. https://doi.org/10.1056/NEJM199312023292302.</w:t>
      </w:r>
    </w:p>
    <w:p w:rsidR="007F6AAE" w:rsidRPr="007F6AAE" w:rsidRDefault="007F6AAE" w:rsidP="007F6AAE">
      <w:pPr>
        <w:pStyle w:val="Bibliographie"/>
        <w:rPr>
          <w:lang w:val="en-US"/>
        </w:rPr>
      </w:pPr>
      <w:r w:rsidRPr="007F6AAE">
        <w:rPr>
          <w:lang w:val="en-US"/>
        </w:rPr>
        <w:t xml:space="preserve">Wyler, C., C. Braun-Fahrländer, N. Künzli, C. Schindler, U. Ackermann-Liebrich, A. P. Perruchoud, P. Leuenberger, et B. Wüthrich. 2000. « Exposure to Motor Vehicle Traffic and Allergic Sensitization. The Swiss Study on Air Pollution and Lung Diseases in Adults (SAPALDIA) Team ». </w:t>
      </w:r>
      <w:r w:rsidRPr="007F6AAE">
        <w:rPr>
          <w:i/>
          <w:iCs/>
          <w:lang w:val="en-US"/>
        </w:rPr>
        <w:t>Epidemiology</w:t>
      </w:r>
      <w:r w:rsidRPr="007F6AAE">
        <w:rPr>
          <w:lang w:val="en-US"/>
        </w:rPr>
        <w:t xml:space="preserve"> 11 (4): 450</w:t>
      </w:r>
      <w:r w:rsidRPr="007F6AAE">
        <w:rPr>
          <w:rFonts w:ascii="Cambria Math" w:hAnsi="Cambria Math" w:cs="Cambria Math"/>
          <w:lang w:val="en-US"/>
        </w:rPr>
        <w:t>‑</w:t>
      </w:r>
      <w:r w:rsidRPr="007F6AAE">
        <w:rPr>
          <w:lang w:val="en-US"/>
        </w:rPr>
        <w:t>56.</w:t>
      </w:r>
    </w:p>
    <w:p w:rsidR="007F6AAE" w:rsidRPr="007F6AAE" w:rsidRDefault="007F6AAE" w:rsidP="007F6AAE">
      <w:pPr>
        <w:pStyle w:val="Bibliographie"/>
        <w:rPr>
          <w:lang w:val="en-US"/>
        </w:rPr>
      </w:pPr>
      <w:r w:rsidRPr="007F6AAE">
        <w:rPr>
          <w:lang w:val="en-US"/>
        </w:rPr>
        <w:t xml:space="preserve">Yang, J., D. Teehan, A. Farioli, D. M. Baur, D. Smith, et S. N. Kales. 2013. « Sudden Cardiac Death among Firefighters ≤45 Years of Age in the United States ». </w:t>
      </w:r>
      <w:r w:rsidRPr="007F6AAE">
        <w:rPr>
          <w:i/>
          <w:iCs/>
          <w:lang w:val="en-US"/>
        </w:rPr>
        <w:t>Am J Cardiol</w:t>
      </w:r>
      <w:r w:rsidRPr="007F6AAE">
        <w:rPr>
          <w:lang w:val="en-US"/>
        </w:rPr>
        <w:t xml:space="preserve"> 112 (12): 1962</w:t>
      </w:r>
      <w:r w:rsidRPr="007F6AAE">
        <w:rPr>
          <w:rFonts w:ascii="Cambria Math" w:hAnsi="Cambria Math" w:cs="Cambria Math"/>
          <w:lang w:val="en-US"/>
        </w:rPr>
        <w:t>‑</w:t>
      </w:r>
      <w:r w:rsidRPr="007F6AAE">
        <w:rPr>
          <w:lang w:val="en-US"/>
        </w:rPr>
        <w:t>67. https://doi.org/10.1016/j.amjcard.2013.08.029.</w:t>
      </w:r>
    </w:p>
    <w:p w:rsidR="007F6AAE" w:rsidRDefault="007F6AAE" w:rsidP="007F6AAE">
      <w:pPr>
        <w:pStyle w:val="Bibliographie"/>
      </w:pPr>
      <w:r w:rsidRPr="007F6AAE">
        <w:rPr>
          <w:lang w:val="en-US"/>
        </w:rPr>
        <w:t xml:space="preserve">Yoon, J. H., Y. K. Kim, K. S. Kim, et Y. S. Ahn. 2016. « Characteristics of Workplace Injuries among Nineteen Thousand Korean Firefighters ». </w:t>
      </w:r>
      <w:r>
        <w:rPr>
          <w:i/>
          <w:iCs/>
        </w:rPr>
        <w:t xml:space="preserve">J </w:t>
      </w:r>
      <w:proofErr w:type="spellStart"/>
      <w:r>
        <w:rPr>
          <w:i/>
          <w:iCs/>
        </w:rPr>
        <w:t>Korean</w:t>
      </w:r>
      <w:proofErr w:type="spellEnd"/>
      <w:r>
        <w:rPr>
          <w:i/>
          <w:iCs/>
        </w:rPr>
        <w:t xml:space="preserve"> Med </w:t>
      </w:r>
      <w:proofErr w:type="spellStart"/>
      <w:r>
        <w:rPr>
          <w:i/>
          <w:iCs/>
        </w:rPr>
        <w:t>Sci</w:t>
      </w:r>
      <w:proofErr w:type="spellEnd"/>
      <w:r>
        <w:t xml:space="preserve"> 31 (10): 1546</w:t>
      </w:r>
      <w:r>
        <w:rPr>
          <w:rFonts w:ascii="Cambria Math" w:hAnsi="Cambria Math" w:cs="Cambria Math"/>
        </w:rPr>
        <w:t>‑</w:t>
      </w:r>
      <w:r>
        <w:t>52. https://doi.org/10.3346/jkms.2016.31.10.1546.</w:t>
      </w:r>
    </w:p>
    <w:p w:rsidR="00F4279B" w:rsidRDefault="00182464">
      <w:r>
        <w:fldChar w:fldCharType="end"/>
      </w:r>
    </w:p>
    <w:sectPr w:rsidR="00F4279B" w:rsidSect="001B24F2">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68F9" w:rsidRDefault="009F68F9" w:rsidP="00F4279B">
      <w:pPr>
        <w:spacing w:after="0" w:line="240" w:lineRule="auto"/>
      </w:pPr>
      <w:r>
        <w:separator/>
      </w:r>
    </w:p>
  </w:endnote>
  <w:endnote w:type="continuationSeparator" w:id="0">
    <w:p w:rsidR="009F68F9" w:rsidRDefault="009F68F9" w:rsidP="00F42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68F9" w:rsidRDefault="009F68F9" w:rsidP="00F4279B">
      <w:pPr>
        <w:spacing w:after="0" w:line="240" w:lineRule="auto"/>
      </w:pPr>
      <w:r>
        <w:separator/>
      </w:r>
    </w:p>
  </w:footnote>
  <w:footnote w:type="continuationSeparator" w:id="0">
    <w:p w:rsidR="009F68F9" w:rsidRDefault="009F68F9" w:rsidP="00F427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alias w:val="Titre"/>
      <w:id w:val="-222144126"/>
      <w:dataBinding w:prefixMappings="xmlns:ns0='http://schemas.openxmlformats.org/package/2006/metadata/core-properties' xmlns:ns1='http://purl.org/dc/elements/1.1/'" w:xpath="/ns0:coreProperties[1]/ns1:title[1]" w:storeItemID="{6C3C8BC8-F283-45AE-878A-BAB7291924A1}"/>
      <w:text/>
    </w:sdtPr>
    <w:sdtContent>
      <w:p w:rsidR="001B1B46" w:rsidRDefault="001B1B46">
        <w:pPr>
          <w:pStyle w:val="En-tte"/>
          <w:pBdr>
            <w:between w:val="single" w:sz="4" w:space="1" w:color="5B9BD5" w:themeColor="accent1"/>
          </w:pBdr>
          <w:spacing w:line="276" w:lineRule="auto"/>
          <w:jc w:val="center"/>
        </w:pPr>
        <w:r>
          <w:t>Risques liés au feu</w:t>
        </w:r>
      </w:p>
    </w:sdtContent>
  </w:sdt>
  <w:sdt>
    <w:sdtPr>
      <w:alias w:val="Date"/>
      <w:id w:val="589589381"/>
      <w:dataBinding w:prefixMappings="xmlns:ns0='http://schemas.microsoft.com/office/2006/coverPageProps'" w:xpath="/ns0:CoverPageProperties[1]/ns0:PublishDate[1]" w:storeItemID="{55AF091B-3C7A-41E3-B477-F2FDAA23CFDA}"/>
      <w:date>
        <w:dateFormat w:val="dd MMMM yyyy"/>
        <w:lid w:val="fr-FR"/>
        <w:storeMappedDataAs w:val="dateTime"/>
        <w:calendar w:val="gregorian"/>
      </w:date>
    </w:sdtPr>
    <w:sdtContent>
      <w:p w:rsidR="001B1B46" w:rsidRDefault="001B1B46">
        <w:pPr>
          <w:pStyle w:val="En-tte"/>
          <w:pBdr>
            <w:between w:val="single" w:sz="4" w:space="1" w:color="5B9BD5" w:themeColor="accent1"/>
          </w:pBdr>
          <w:spacing w:line="276" w:lineRule="auto"/>
          <w:jc w:val="center"/>
        </w:pPr>
        <w:r>
          <w:t>Version 1.3</w:t>
        </w:r>
      </w:p>
    </w:sdtContent>
  </w:sdt>
  <w:p w:rsidR="001B1B46" w:rsidRPr="00F4279B" w:rsidRDefault="001B1B46" w:rsidP="00F4279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91322"/>
    <w:multiLevelType w:val="multilevel"/>
    <w:tmpl w:val="6968261A"/>
    <w:lvl w:ilvl="0">
      <w:start w:val="1"/>
      <w:numFmt w:val="decimal"/>
      <w:pStyle w:val="Titre1"/>
      <w:suff w:val="space"/>
      <w:lvlText w:val="Chapitre %1"/>
      <w:lvlJc w:val="left"/>
      <w:pPr>
        <w:ind w:left="0" w:firstLine="0"/>
      </w:pPr>
    </w:lvl>
    <w:lvl w:ilvl="1">
      <w:start w:val="1"/>
      <w:numFmt w:val="none"/>
      <w:suff w:val="nothing"/>
      <w:lvlText w:val=""/>
      <w:lvlJc w:val="left"/>
      <w:pPr>
        <w:ind w:left="0" w:firstLine="0"/>
      </w:pPr>
    </w:lvl>
    <w:lvl w:ilvl="2">
      <w:start w:val="1"/>
      <w:numFmt w:val="none"/>
      <w:pStyle w:val="Titre3"/>
      <w:suff w:val="nothing"/>
      <w:lvlText w:val=""/>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1">
    <w:nsid w:val="0C7941BB"/>
    <w:multiLevelType w:val="hybridMultilevel"/>
    <w:tmpl w:val="EDE8770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CED0B5E"/>
    <w:multiLevelType w:val="hybridMultilevel"/>
    <w:tmpl w:val="E7BE0A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69C6C39"/>
    <w:multiLevelType w:val="hybridMultilevel"/>
    <w:tmpl w:val="7F102C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7F22B80"/>
    <w:multiLevelType w:val="hybridMultilevel"/>
    <w:tmpl w:val="B40A97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28796836"/>
    <w:multiLevelType w:val="hybridMultilevel"/>
    <w:tmpl w:val="92E84ED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2D555CC3"/>
    <w:multiLevelType w:val="hybridMultilevel"/>
    <w:tmpl w:val="A58EC62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36F6295"/>
    <w:multiLevelType w:val="hybridMultilevel"/>
    <w:tmpl w:val="9164532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C6E1124"/>
    <w:multiLevelType w:val="hybridMultilevel"/>
    <w:tmpl w:val="90CE93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3596ADE"/>
    <w:multiLevelType w:val="hybridMultilevel"/>
    <w:tmpl w:val="1B72313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BA30440"/>
    <w:multiLevelType w:val="hybridMultilevel"/>
    <w:tmpl w:val="918AD06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CF21FEF"/>
    <w:multiLevelType w:val="hybridMultilevel"/>
    <w:tmpl w:val="77927F32"/>
    <w:lvl w:ilvl="0" w:tplc="040C0015">
      <w:start w:val="1"/>
      <w:numFmt w:val="upp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545C1920"/>
    <w:multiLevelType w:val="hybridMultilevel"/>
    <w:tmpl w:val="B40A97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55DA59FD"/>
    <w:multiLevelType w:val="hybridMultilevel"/>
    <w:tmpl w:val="28C0A9E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852568C"/>
    <w:multiLevelType w:val="hybridMultilevel"/>
    <w:tmpl w:val="DC78689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B1E20D7"/>
    <w:multiLevelType w:val="hybridMultilevel"/>
    <w:tmpl w:val="303CD0D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52A1200"/>
    <w:multiLevelType w:val="hybridMultilevel"/>
    <w:tmpl w:val="73C8610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75B27C81"/>
    <w:multiLevelType w:val="hybridMultilevel"/>
    <w:tmpl w:val="411C61A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16"/>
  </w:num>
  <w:num w:numId="3">
    <w:abstractNumId w:val="8"/>
  </w:num>
  <w:num w:numId="4">
    <w:abstractNumId w:val="14"/>
  </w:num>
  <w:num w:numId="5">
    <w:abstractNumId w:val="10"/>
  </w:num>
  <w:num w:numId="6">
    <w:abstractNumId w:val="1"/>
  </w:num>
  <w:num w:numId="7">
    <w:abstractNumId w:val="7"/>
  </w:num>
  <w:num w:numId="8">
    <w:abstractNumId w:val="9"/>
  </w:num>
  <w:num w:numId="9">
    <w:abstractNumId w:val="15"/>
  </w:num>
  <w:num w:numId="10">
    <w:abstractNumId w:val="11"/>
  </w:num>
  <w:num w:numId="11">
    <w:abstractNumId w:val="0"/>
  </w:num>
  <w:num w:numId="12">
    <w:abstractNumId w:val="0"/>
  </w:num>
  <w:num w:numId="13">
    <w:abstractNumId w:val="2"/>
  </w:num>
  <w:num w:numId="14">
    <w:abstractNumId w:val="17"/>
  </w:num>
  <w:num w:numId="15">
    <w:abstractNumId w:val="5"/>
  </w:num>
  <w:num w:numId="16">
    <w:abstractNumId w:val="3"/>
  </w:num>
  <w:num w:numId="17">
    <w:abstractNumId w:val="6"/>
  </w:num>
  <w:num w:numId="18">
    <w:abstractNumId w:val="12"/>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WyNDQ0MzK0NDYxsTRR0lEKTi0uzszPAykwNK4FAKV8LOUt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4279B"/>
    <w:rsid w:val="000026B2"/>
    <w:rsid w:val="00006B42"/>
    <w:rsid w:val="000114A4"/>
    <w:rsid w:val="00011C53"/>
    <w:rsid w:val="00030BF5"/>
    <w:rsid w:val="000344C3"/>
    <w:rsid w:val="000613A4"/>
    <w:rsid w:val="0006622C"/>
    <w:rsid w:val="000842D0"/>
    <w:rsid w:val="00085B44"/>
    <w:rsid w:val="000906D5"/>
    <w:rsid w:val="000915BB"/>
    <w:rsid w:val="00091BAB"/>
    <w:rsid w:val="00091BB5"/>
    <w:rsid w:val="0009264C"/>
    <w:rsid w:val="00097370"/>
    <w:rsid w:val="000B2DAF"/>
    <w:rsid w:val="000C0FEC"/>
    <w:rsid w:val="000E1084"/>
    <w:rsid w:val="000E5F03"/>
    <w:rsid w:val="000F28FF"/>
    <w:rsid w:val="000F73AE"/>
    <w:rsid w:val="00102B26"/>
    <w:rsid w:val="0010462A"/>
    <w:rsid w:val="00104FF8"/>
    <w:rsid w:val="00134D9A"/>
    <w:rsid w:val="001441A6"/>
    <w:rsid w:val="00151B70"/>
    <w:rsid w:val="0015240F"/>
    <w:rsid w:val="00182464"/>
    <w:rsid w:val="00186F45"/>
    <w:rsid w:val="00192B09"/>
    <w:rsid w:val="001A06EC"/>
    <w:rsid w:val="001A2E65"/>
    <w:rsid w:val="001B1731"/>
    <w:rsid w:val="001B1B46"/>
    <w:rsid w:val="001B1E27"/>
    <w:rsid w:val="001B24F2"/>
    <w:rsid w:val="001D6D9A"/>
    <w:rsid w:val="001E1237"/>
    <w:rsid w:val="001E27D6"/>
    <w:rsid w:val="00202E49"/>
    <w:rsid w:val="0020508D"/>
    <w:rsid w:val="00214FEC"/>
    <w:rsid w:val="00224B26"/>
    <w:rsid w:val="00233213"/>
    <w:rsid w:val="00253C6A"/>
    <w:rsid w:val="002571BC"/>
    <w:rsid w:val="00271EAB"/>
    <w:rsid w:val="00271F7C"/>
    <w:rsid w:val="00286E90"/>
    <w:rsid w:val="002A2EB1"/>
    <w:rsid w:val="002A505F"/>
    <w:rsid w:val="002A73D9"/>
    <w:rsid w:val="002B0550"/>
    <w:rsid w:val="002C066A"/>
    <w:rsid w:val="002D0B56"/>
    <w:rsid w:val="002E02B0"/>
    <w:rsid w:val="002F5FA1"/>
    <w:rsid w:val="003252DC"/>
    <w:rsid w:val="003532BA"/>
    <w:rsid w:val="00354561"/>
    <w:rsid w:val="00360853"/>
    <w:rsid w:val="00360D3A"/>
    <w:rsid w:val="00360E28"/>
    <w:rsid w:val="0037396F"/>
    <w:rsid w:val="00377D6A"/>
    <w:rsid w:val="003803D9"/>
    <w:rsid w:val="00394112"/>
    <w:rsid w:val="003974B1"/>
    <w:rsid w:val="0039753A"/>
    <w:rsid w:val="003A3340"/>
    <w:rsid w:val="003B1E76"/>
    <w:rsid w:val="003C4762"/>
    <w:rsid w:val="003C6F24"/>
    <w:rsid w:val="003E369D"/>
    <w:rsid w:val="003F0098"/>
    <w:rsid w:val="003F1FDF"/>
    <w:rsid w:val="0042267D"/>
    <w:rsid w:val="00423A56"/>
    <w:rsid w:val="00424413"/>
    <w:rsid w:val="0042493B"/>
    <w:rsid w:val="00433534"/>
    <w:rsid w:val="004472CB"/>
    <w:rsid w:val="004532C5"/>
    <w:rsid w:val="00471A37"/>
    <w:rsid w:val="00482642"/>
    <w:rsid w:val="004829DE"/>
    <w:rsid w:val="00486DE3"/>
    <w:rsid w:val="004920FB"/>
    <w:rsid w:val="00496BCE"/>
    <w:rsid w:val="004A5A0F"/>
    <w:rsid w:val="004B1F8A"/>
    <w:rsid w:val="004B2079"/>
    <w:rsid w:val="004B302D"/>
    <w:rsid w:val="004D04FD"/>
    <w:rsid w:val="004D5112"/>
    <w:rsid w:val="004E0318"/>
    <w:rsid w:val="00503378"/>
    <w:rsid w:val="00504B2B"/>
    <w:rsid w:val="0050695A"/>
    <w:rsid w:val="0052085A"/>
    <w:rsid w:val="005218E6"/>
    <w:rsid w:val="0052334F"/>
    <w:rsid w:val="005356FD"/>
    <w:rsid w:val="005434FC"/>
    <w:rsid w:val="0055751D"/>
    <w:rsid w:val="005672D3"/>
    <w:rsid w:val="005725BC"/>
    <w:rsid w:val="005743C0"/>
    <w:rsid w:val="005954B7"/>
    <w:rsid w:val="005A10AE"/>
    <w:rsid w:val="005A3F19"/>
    <w:rsid w:val="005A7C20"/>
    <w:rsid w:val="005B62AF"/>
    <w:rsid w:val="005D36A0"/>
    <w:rsid w:val="005D60FF"/>
    <w:rsid w:val="005E1D2E"/>
    <w:rsid w:val="005F205F"/>
    <w:rsid w:val="00607321"/>
    <w:rsid w:val="00635771"/>
    <w:rsid w:val="006425CF"/>
    <w:rsid w:val="00643CDD"/>
    <w:rsid w:val="00643D67"/>
    <w:rsid w:val="006616C5"/>
    <w:rsid w:val="006623D6"/>
    <w:rsid w:val="006636B1"/>
    <w:rsid w:val="00667FBC"/>
    <w:rsid w:val="00673999"/>
    <w:rsid w:val="00683A0D"/>
    <w:rsid w:val="006901B3"/>
    <w:rsid w:val="006A236A"/>
    <w:rsid w:val="006D7E1A"/>
    <w:rsid w:val="006F195A"/>
    <w:rsid w:val="007106D9"/>
    <w:rsid w:val="007178E1"/>
    <w:rsid w:val="00720967"/>
    <w:rsid w:val="0072235E"/>
    <w:rsid w:val="0072755F"/>
    <w:rsid w:val="00736D6F"/>
    <w:rsid w:val="0074035F"/>
    <w:rsid w:val="00740C05"/>
    <w:rsid w:val="00741298"/>
    <w:rsid w:val="007415BD"/>
    <w:rsid w:val="00743A4B"/>
    <w:rsid w:val="00745E5C"/>
    <w:rsid w:val="00752E36"/>
    <w:rsid w:val="00766C70"/>
    <w:rsid w:val="00770AF4"/>
    <w:rsid w:val="00774431"/>
    <w:rsid w:val="007756B3"/>
    <w:rsid w:val="00781C59"/>
    <w:rsid w:val="007868BF"/>
    <w:rsid w:val="00792A88"/>
    <w:rsid w:val="007A14A0"/>
    <w:rsid w:val="007C39F5"/>
    <w:rsid w:val="007C62A4"/>
    <w:rsid w:val="007D4F98"/>
    <w:rsid w:val="007E664E"/>
    <w:rsid w:val="007F060E"/>
    <w:rsid w:val="007F0C81"/>
    <w:rsid w:val="007F6AAE"/>
    <w:rsid w:val="008070BB"/>
    <w:rsid w:val="00813C83"/>
    <w:rsid w:val="00827542"/>
    <w:rsid w:val="008466FD"/>
    <w:rsid w:val="00867D6C"/>
    <w:rsid w:val="00867DB3"/>
    <w:rsid w:val="008708F4"/>
    <w:rsid w:val="00880CFA"/>
    <w:rsid w:val="00884969"/>
    <w:rsid w:val="008860F0"/>
    <w:rsid w:val="008A0075"/>
    <w:rsid w:val="008A3283"/>
    <w:rsid w:val="0092622E"/>
    <w:rsid w:val="009524B2"/>
    <w:rsid w:val="00954600"/>
    <w:rsid w:val="009700A4"/>
    <w:rsid w:val="00973189"/>
    <w:rsid w:val="009957FF"/>
    <w:rsid w:val="009A33D5"/>
    <w:rsid w:val="009B4EFB"/>
    <w:rsid w:val="009C07D4"/>
    <w:rsid w:val="009D0C7C"/>
    <w:rsid w:val="009F0CC4"/>
    <w:rsid w:val="009F36D2"/>
    <w:rsid w:val="009F68F9"/>
    <w:rsid w:val="00A00D82"/>
    <w:rsid w:val="00A11ACB"/>
    <w:rsid w:val="00A2235A"/>
    <w:rsid w:val="00A27654"/>
    <w:rsid w:val="00A358E7"/>
    <w:rsid w:val="00A43B15"/>
    <w:rsid w:val="00A50485"/>
    <w:rsid w:val="00A50DDA"/>
    <w:rsid w:val="00A577A0"/>
    <w:rsid w:val="00A611F5"/>
    <w:rsid w:val="00A76677"/>
    <w:rsid w:val="00A80E00"/>
    <w:rsid w:val="00A81C28"/>
    <w:rsid w:val="00A82137"/>
    <w:rsid w:val="00A83170"/>
    <w:rsid w:val="00A85EC8"/>
    <w:rsid w:val="00AA2234"/>
    <w:rsid w:val="00AB17F5"/>
    <w:rsid w:val="00AB65BF"/>
    <w:rsid w:val="00AC7F69"/>
    <w:rsid w:val="00AD0907"/>
    <w:rsid w:val="00AD4C59"/>
    <w:rsid w:val="00AE45E5"/>
    <w:rsid w:val="00AE4D32"/>
    <w:rsid w:val="00AF75F4"/>
    <w:rsid w:val="00B206B1"/>
    <w:rsid w:val="00B21295"/>
    <w:rsid w:val="00B33B81"/>
    <w:rsid w:val="00B344D7"/>
    <w:rsid w:val="00B43E24"/>
    <w:rsid w:val="00B44490"/>
    <w:rsid w:val="00B46433"/>
    <w:rsid w:val="00B464EE"/>
    <w:rsid w:val="00B47102"/>
    <w:rsid w:val="00B50835"/>
    <w:rsid w:val="00B72893"/>
    <w:rsid w:val="00B761EC"/>
    <w:rsid w:val="00B94BDA"/>
    <w:rsid w:val="00B979D3"/>
    <w:rsid w:val="00BA7F35"/>
    <w:rsid w:val="00BB08C9"/>
    <w:rsid w:val="00BC0BB3"/>
    <w:rsid w:val="00BC5B72"/>
    <w:rsid w:val="00BD583E"/>
    <w:rsid w:val="00BF793F"/>
    <w:rsid w:val="00C03DBC"/>
    <w:rsid w:val="00C2011B"/>
    <w:rsid w:val="00C22C48"/>
    <w:rsid w:val="00C2682C"/>
    <w:rsid w:val="00C268A9"/>
    <w:rsid w:val="00C354A8"/>
    <w:rsid w:val="00C377DF"/>
    <w:rsid w:val="00C44EC9"/>
    <w:rsid w:val="00C45BCC"/>
    <w:rsid w:val="00C466B6"/>
    <w:rsid w:val="00C61E7E"/>
    <w:rsid w:val="00C658E8"/>
    <w:rsid w:val="00C8582A"/>
    <w:rsid w:val="00C86E67"/>
    <w:rsid w:val="00C93013"/>
    <w:rsid w:val="00C943A2"/>
    <w:rsid w:val="00C96FAF"/>
    <w:rsid w:val="00C9794A"/>
    <w:rsid w:val="00CE59AB"/>
    <w:rsid w:val="00D00E53"/>
    <w:rsid w:val="00D0122F"/>
    <w:rsid w:val="00D0131C"/>
    <w:rsid w:val="00D05127"/>
    <w:rsid w:val="00D27FB1"/>
    <w:rsid w:val="00D34874"/>
    <w:rsid w:val="00D43068"/>
    <w:rsid w:val="00D4669C"/>
    <w:rsid w:val="00D47470"/>
    <w:rsid w:val="00D5066D"/>
    <w:rsid w:val="00D61702"/>
    <w:rsid w:val="00D65C7B"/>
    <w:rsid w:val="00D77BFF"/>
    <w:rsid w:val="00D84E45"/>
    <w:rsid w:val="00DB2CD4"/>
    <w:rsid w:val="00DB73B9"/>
    <w:rsid w:val="00DC71D8"/>
    <w:rsid w:val="00DD5594"/>
    <w:rsid w:val="00DE2FED"/>
    <w:rsid w:val="00E02C3E"/>
    <w:rsid w:val="00E369F0"/>
    <w:rsid w:val="00E42D62"/>
    <w:rsid w:val="00E46142"/>
    <w:rsid w:val="00E513AF"/>
    <w:rsid w:val="00E5225A"/>
    <w:rsid w:val="00E62211"/>
    <w:rsid w:val="00E70EAF"/>
    <w:rsid w:val="00E75465"/>
    <w:rsid w:val="00E80B09"/>
    <w:rsid w:val="00E84041"/>
    <w:rsid w:val="00EA2D36"/>
    <w:rsid w:val="00EC7B76"/>
    <w:rsid w:val="00ED0CB5"/>
    <w:rsid w:val="00ED2561"/>
    <w:rsid w:val="00EE6810"/>
    <w:rsid w:val="00F00670"/>
    <w:rsid w:val="00F13E11"/>
    <w:rsid w:val="00F1708D"/>
    <w:rsid w:val="00F179B5"/>
    <w:rsid w:val="00F17F7A"/>
    <w:rsid w:val="00F2026D"/>
    <w:rsid w:val="00F22202"/>
    <w:rsid w:val="00F322A1"/>
    <w:rsid w:val="00F4279B"/>
    <w:rsid w:val="00F43264"/>
    <w:rsid w:val="00F469EB"/>
    <w:rsid w:val="00F4746D"/>
    <w:rsid w:val="00F50E33"/>
    <w:rsid w:val="00F57321"/>
    <w:rsid w:val="00F83CEF"/>
    <w:rsid w:val="00F8522D"/>
    <w:rsid w:val="00F924FF"/>
    <w:rsid w:val="00FB5926"/>
    <w:rsid w:val="00FC028B"/>
    <w:rsid w:val="00FD4C1E"/>
    <w:rsid w:val="00FE2B6A"/>
    <w:rsid w:val="00FE74AF"/>
    <w:rsid w:val="00FF756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D04FD"/>
    <w:pPr>
      <w:keepNext/>
      <w:keepLines/>
      <w:numPr>
        <w:numId w:val="12"/>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itre2">
    <w:name w:val="heading 2"/>
    <w:basedOn w:val="Normal"/>
    <w:next w:val="Normal"/>
    <w:link w:val="Titre2Car"/>
    <w:uiPriority w:val="9"/>
    <w:unhideWhenUsed/>
    <w:qFormat/>
    <w:rsid w:val="00503378"/>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next w:val="Normal"/>
    <w:link w:val="Titre3Car"/>
    <w:uiPriority w:val="9"/>
    <w:semiHidden/>
    <w:unhideWhenUsed/>
    <w:qFormat/>
    <w:rsid w:val="006636B1"/>
    <w:pPr>
      <w:keepNext/>
      <w:keepLines/>
      <w:numPr>
        <w:ilvl w:val="2"/>
        <w:numId w:val="12"/>
      </w:numPr>
      <w:spacing w:before="200" w:after="0"/>
      <w:outlineLvl w:val="2"/>
    </w:pPr>
    <w:rPr>
      <w:rFonts w:asciiTheme="majorHAnsi" w:eastAsiaTheme="majorEastAsia" w:hAnsiTheme="majorHAnsi" w:cstheme="majorBidi"/>
      <w:b/>
      <w:bCs/>
      <w:color w:val="5B9BD5" w:themeColor="accent1"/>
    </w:rPr>
  </w:style>
  <w:style w:type="paragraph" w:styleId="Titre4">
    <w:name w:val="heading 4"/>
    <w:basedOn w:val="Normal"/>
    <w:next w:val="Normal"/>
    <w:link w:val="Titre4Car"/>
    <w:uiPriority w:val="9"/>
    <w:semiHidden/>
    <w:unhideWhenUsed/>
    <w:qFormat/>
    <w:rsid w:val="006636B1"/>
    <w:pPr>
      <w:keepNext/>
      <w:keepLines/>
      <w:numPr>
        <w:ilvl w:val="3"/>
        <w:numId w:val="12"/>
      </w:numPr>
      <w:spacing w:before="200" w:after="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semiHidden/>
    <w:unhideWhenUsed/>
    <w:qFormat/>
    <w:rsid w:val="006636B1"/>
    <w:pPr>
      <w:keepNext/>
      <w:keepLines/>
      <w:numPr>
        <w:ilvl w:val="4"/>
        <w:numId w:val="12"/>
      </w:numPr>
      <w:spacing w:before="200" w:after="0"/>
      <w:outlineLvl w:val="4"/>
    </w:pPr>
    <w:rPr>
      <w:rFonts w:asciiTheme="majorHAnsi" w:eastAsiaTheme="majorEastAsia" w:hAnsiTheme="majorHAnsi" w:cstheme="majorBidi"/>
      <w:color w:val="1F4D78" w:themeColor="accent1" w:themeShade="7F"/>
    </w:rPr>
  </w:style>
  <w:style w:type="paragraph" w:styleId="Titre6">
    <w:name w:val="heading 6"/>
    <w:basedOn w:val="Normal"/>
    <w:next w:val="Normal"/>
    <w:link w:val="Titre6Car"/>
    <w:uiPriority w:val="9"/>
    <w:semiHidden/>
    <w:unhideWhenUsed/>
    <w:qFormat/>
    <w:rsid w:val="006636B1"/>
    <w:pPr>
      <w:keepNext/>
      <w:keepLines/>
      <w:numPr>
        <w:ilvl w:val="5"/>
        <w:numId w:val="12"/>
      </w:numPr>
      <w:spacing w:before="200" w:after="0"/>
      <w:outlineLvl w:val="5"/>
    </w:pPr>
    <w:rPr>
      <w:rFonts w:asciiTheme="majorHAnsi" w:eastAsiaTheme="majorEastAsia" w:hAnsiTheme="majorHAnsi" w:cstheme="majorBidi"/>
      <w:i/>
      <w:iCs/>
      <w:color w:val="1F4D78" w:themeColor="accent1" w:themeShade="7F"/>
    </w:rPr>
  </w:style>
  <w:style w:type="paragraph" w:styleId="Titre7">
    <w:name w:val="heading 7"/>
    <w:basedOn w:val="Normal"/>
    <w:next w:val="Normal"/>
    <w:link w:val="Titre7Car"/>
    <w:uiPriority w:val="9"/>
    <w:semiHidden/>
    <w:unhideWhenUsed/>
    <w:qFormat/>
    <w:rsid w:val="006636B1"/>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6636B1"/>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6636B1"/>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4279B"/>
    <w:pPr>
      <w:tabs>
        <w:tab w:val="center" w:pos="4536"/>
        <w:tab w:val="right" w:pos="9072"/>
      </w:tabs>
      <w:spacing w:after="0" w:line="240" w:lineRule="auto"/>
    </w:pPr>
  </w:style>
  <w:style w:type="character" w:customStyle="1" w:styleId="En-tteCar">
    <w:name w:val="En-tête Car"/>
    <w:basedOn w:val="Policepardfaut"/>
    <w:link w:val="En-tte"/>
    <w:uiPriority w:val="99"/>
    <w:rsid w:val="00F4279B"/>
  </w:style>
  <w:style w:type="paragraph" w:styleId="Pieddepage">
    <w:name w:val="footer"/>
    <w:basedOn w:val="Normal"/>
    <w:link w:val="PieddepageCar"/>
    <w:uiPriority w:val="99"/>
    <w:unhideWhenUsed/>
    <w:rsid w:val="00F427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4279B"/>
  </w:style>
  <w:style w:type="table" w:styleId="Grilledutableau">
    <w:name w:val="Table Grid"/>
    <w:basedOn w:val="TableauNormal"/>
    <w:uiPriority w:val="59"/>
    <w:rsid w:val="00F42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253C6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53C6A"/>
    <w:rPr>
      <w:rFonts w:ascii="Tahoma" w:hAnsi="Tahoma" w:cs="Tahoma"/>
      <w:sz w:val="16"/>
      <w:szCs w:val="16"/>
    </w:rPr>
  </w:style>
  <w:style w:type="paragraph" w:styleId="Paragraphedeliste">
    <w:name w:val="List Paragraph"/>
    <w:basedOn w:val="Normal"/>
    <w:uiPriority w:val="34"/>
    <w:qFormat/>
    <w:rsid w:val="00253C6A"/>
    <w:pPr>
      <w:ind w:left="720"/>
      <w:contextualSpacing/>
    </w:pPr>
  </w:style>
  <w:style w:type="character" w:customStyle="1" w:styleId="Titre1Car">
    <w:name w:val="Titre 1 Car"/>
    <w:basedOn w:val="Policepardfaut"/>
    <w:link w:val="Titre1"/>
    <w:uiPriority w:val="9"/>
    <w:rsid w:val="004D04FD"/>
    <w:rPr>
      <w:rFonts w:asciiTheme="majorHAnsi" w:eastAsiaTheme="majorEastAsia" w:hAnsiTheme="majorHAnsi" w:cstheme="majorBidi"/>
      <w:b/>
      <w:bCs/>
      <w:color w:val="2E74B5" w:themeColor="accent1" w:themeShade="BF"/>
      <w:sz w:val="28"/>
      <w:szCs w:val="28"/>
    </w:rPr>
  </w:style>
  <w:style w:type="paragraph" w:styleId="En-ttedetabledesmatires">
    <w:name w:val="TOC Heading"/>
    <w:basedOn w:val="Titre1"/>
    <w:next w:val="Normal"/>
    <w:uiPriority w:val="39"/>
    <w:semiHidden/>
    <w:unhideWhenUsed/>
    <w:qFormat/>
    <w:rsid w:val="004D04FD"/>
    <w:pPr>
      <w:spacing w:line="276" w:lineRule="auto"/>
      <w:outlineLvl w:val="9"/>
    </w:pPr>
    <w:rPr>
      <w:lang w:eastAsia="fr-FR"/>
    </w:rPr>
  </w:style>
  <w:style w:type="paragraph" w:styleId="TM1">
    <w:name w:val="toc 1"/>
    <w:basedOn w:val="Normal"/>
    <w:next w:val="Normal"/>
    <w:autoRedefine/>
    <w:uiPriority w:val="39"/>
    <w:unhideWhenUsed/>
    <w:qFormat/>
    <w:rsid w:val="004D04FD"/>
    <w:pPr>
      <w:spacing w:after="100"/>
    </w:pPr>
  </w:style>
  <w:style w:type="character" w:styleId="Lienhypertexte">
    <w:name w:val="Hyperlink"/>
    <w:basedOn w:val="Policepardfaut"/>
    <w:uiPriority w:val="99"/>
    <w:unhideWhenUsed/>
    <w:rsid w:val="004D04FD"/>
    <w:rPr>
      <w:color w:val="0563C1" w:themeColor="hyperlink"/>
      <w:u w:val="single"/>
    </w:rPr>
  </w:style>
  <w:style w:type="character" w:customStyle="1" w:styleId="Titre2Car">
    <w:name w:val="Titre 2 Car"/>
    <w:basedOn w:val="Policepardfaut"/>
    <w:link w:val="Titre2"/>
    <w:uiPriority w:val="9"/>
    <w:rsid w:val="00503378"/>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link w:val="EndNoteBibliographyTitleCar"/>
    <w:rsid w:val="00503378"/>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03378"/>
    <w:rPr>
      <w:rFonts w:ascii="Calibri" w:hAnsi="Calibri" w:cs="Calibri"/>
      <w:noProof/>
      <w:lang w:val="en-US"/>
    </w:rPr>
  </w:style>
  <w:style w:type="paragraph" w:customStyle="1" w:styleId="EndNoteBibliography">
    <w:name w:val="EndNote Bibliography"/>
    <w:basedOn w:val="Normal"/>
    <w:link w:val="EndNoteBibliographyCar"/>
    <w:rsid w:val="00503378"/>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03378"/>
    <w:rPr>
      <w:rFonts w:ascii="Calibri" w:hAnsi="Calibri" w:cs="Calibri"/>
      <w:noProof/>
      <w:lang w:val="en-US"/>
    </w:rPr>
  </w:style>
  <w:style w:type="paragraph" w:styleId="TM2">
    <w:name w:val="toc 2"/>
    <w:basedOn w:val="Normal"/>
    <w:next w:val="Normal"/>
    <w:autoRedefine/>
    <w:uiPriority w:val="39"/>
    <w:unhideWhenUsed/>
    <w:qFormat/>
    <w:rsid w:val="000E1084"/>
    <w:pPr>
      <w:spacing w:after="100"/>
      <w:ind w:left="220"/>
    </w:pPr>
  </w:style>
  <w:style w:type="paragraph" w:styleId="TM3">
    <w:name w:val="toc 3"/>
    <w:basedOn w:val="Normal"/>
    <w:next w:val="Normal"/>
    <w:autoRedefine/>
    <w:uiPriority w:val="39"/>
    <w:semiHidden/>
    <w:unhideWhenUsed/>
    <w:qFormat/>
    <w:rsid w:val="00214FEC"/>
    <w:pPr>
      <w:spacing w:after="100" w:line="276" w:lineRule="auto"/>
      <w:ind w:left="440"/>
    </w:pPr>
    <w:rPr>
      <w:rFonts w:eastAsiaTheme="minorEastAsia"/>
      <w:lang w:eastAsia="fr-FR"/>
    </w:rPr>
  </w:style>
  <w:style w:type="paragraph" w:styleId="Titre">
    <w:name w:val="Title"/>
    <w:basedOn w:val="Normal"/>
    <w:next w:val="Normal"/>
    <w:link w:val="TitreCar"/>
    <w:uiPriority w:val="10"/>
    <w:qFormat/>
    <w:rsid w:val="00214FE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214FEC"/>
    <w:rPr>
      <w:rFonts w:asciiTheme="majorHAnsi" w:eastAsiaTheme="majorEastAsia" w:hAnsiTheme="majorHAnsi" w:cstheme="majorBidi"/>
      <w:color w:val="323E4F" w:themeColor="text2" w:themeShade="BF"/>
      <w:spacing w:val="5"/>
      <w:kern w:val="28"/>
      <w:sz w:val="52"/>
      <w:szCs w:val="52"/>
    </w:rPr>
  </w:style>
  <w:style w:type="character" w:customStyle="1" w:styleId="Titre3Car">
    <w:name w:val="Titre 3 Car"/>
    <w:basedOn w:val="Policepardfaut"/>
    <w:link w:val="Titre3"/>
    <w:uiPriority w:val="9"/>
    <w:semiHidden/>
    <w:rsid w:val="006636B1"/>
    <w:rPr>
      <w:rFonts w:asciiTheme="majorHAnsi" w:eastAsiaTheme="majorEastAsia" w:hAnsiTheme="majorHAnsi" w:cstheme="majorBidi"/>
      <w:b/>
      <w:bCs/>
      <w:color w:val="5B9BD5" w:themeColor="accent1"/>
    </w:rPr>
  </w:style>
  <w:style w:type="character" w:customStyle="1" w:styleId="Titre4Car">
    <w:name w:val="Titre 4 Car"/>
    <w:basedOn w:val="Policepardfaut"/>
    <w:link w:val="Titre4"/>
    <w:uiPriority w:val="9"/>
    <w:semiHidden/>
    <w:rsid w:val="006636B1"/>
    <w:rPr>
      <w:rFonts w:asciiTheme="majorHAnsi" w:eastAsiaTheme="majorEastAsia" w:hAnsiTheme="majorHAnsi" w:cstheme="majorBidi"/>
      <w:b/>
      <w:bCs/>
      <w:i/>
      <w:iCs/>
      <w:color w:val="5B9BD5" w:themeColor="accent1"/>
    </w:rPr>
  </w:style>
  <w:style w:type="character" w:customStyle="1" w:styleId="Titre5Car">
    <w:name w:val="Titre 5 Car"/>
    <w:basedOn w:val="Policepardfaut"/>
    <w:link w:val="Titre5"/>
    <w:uiPriority w:val="9"/>
    <w:semiHidden/>
    <w:rsid w:val="006636B1"/>
    <w:rPr>
      <w:rFonts w:asciiTheme="majorHAnsi" w:eastAsiaTheme="majorEastAsia" w:hAnsiTheme="majorHAnsi" w:cstheme="majorBidi"/>
      <w:color w:val="1F4D78" w:themeColor="accent1" w:themeShade="7F"/>
    </w:rPr>
  </w:style>
  <w:style w:type="character" w:customStyle="1" w:styleId="Titre6Car">
    <w:name w:val="Titre 6 Car"/>
    <w:basedOn w:val="Policepardfaut"/>
    <w:link w:val="Titre6"/>
    <w:uiPriority w:val="9"/>
    <w:semiHidden/>
    <w:rsid w:val="006636B1"/>
    <w:rPr>
      <w:rFonts w:asciiTheme="majorHAnsi" w:eastAsiaTheme="majorEastAsia" w:hAnsiTheme="majorHAnsi" w:cstheme="majorBidi"/>
      <w:i/>
      <w:iCs/>
      <w:color w:val="1F4D78" w:themeColor="accent1" w:themeShade="7F"/>
    </w:rPr>
  </w:style>
  <w:style w:type="character" w:customStyle="1" w:styleId="Titre7Car">
    <w:name w:val="Titre 7 Car"/>
    <w:basedOn w:val="Policepardfaut"/>
    <w:link w:val="Titre7"/>
    <w:uiPriority w:val="9"/>
    <w:semiHidden/>
    <w:rsid w:val="006636B1"/>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6636B1"/>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6636B1"/>
    <w:rPr>
      <w:rFonts w:asciiTheme="majorHAnsi" w:eastAsiaTheme="majorEastAsia" w:hAnsiTheme="majorHAnsi" w:cstheme="majorBidi"/>
      <w:i/>
      <w:iCs/>
      <w:color w:val="404040" w:themeColor="text1" w:themeTint="BF"/>
      <w:sz w:val="20"/>
      <w:szCs w:val="20"/>
    </w:rPr>
  </w:style>
  <w:style w:type="paragraph" w:styleId="Bibliographie">
    <w:name w:val="Bibliography"/>
    <w:basedOn w:val="Normal"/>
    <w:next w:val="Normal"/>
    <w:uiPriority w:val="37"/>
    <w:unhideWhenUsed/>
    <w:rsid w:val="00EA2D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D04FD"/>
    <w:pPr>
      <w:keepNext/>
      <w:keepLines/>
      <w:numPr>
        <w:numId w:val="12"/>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itre2">
    <w:name w:val="heading 2"/>
    <w:basedOn w:val="Normal"/>
    <w:next w:val="Normal"/>
    <w:link w:val="Titre2Car"/>
    <w:uiPriority w:val="9"/>
    <w:unhideWhenUsed/>
    <w:qFormat/>
    <w:rsid w:val="00503378"/>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next w:val="Normal"/>
    <w:link w:val="Titre3Car"/>
    <w:uiPriority w:val="9"/>
    <w:semiHidden/>
    <w:unhideWhenUsed/>
    <w:qFormat/>
    <w:rsid w:val="006636B1"/>
    <w:pPr>
      <w:keepNext/>
      <w:keepLines/>
      <w:numPr>
        <w:ilvl w:val="2"/>
        <w:numId w:val="12"/>
      </w:numPr>
      <w:spacing w:before="200" w:after="0"/>
      <w:outlineLvl w:val="2"/>
    </w:pPr>
    <w:rPr>
      <w:rFonts w:asciiTheme="majorHAnsi" w:eastAsiaTheme="majorEastAsia" w:hAnsiTheme="majorHAnsi" w:cstheme="majorBidi"/>
      <w:b/>
      <w:bCs/>
      <w:color w:val="5B9BD5" w:themeColor="accent1"/>
    </w:rPr>
  </w:style>
  <w:style w:type="paragraph" w:styleId="Titre4">
    <w:name w:val="heading 4"/>
    <w:basedOn w:val="Normal"/>
    <w:next w:val="Normal"/>
    <w:link w:val="Titre4Car"/>
    <w:uiPriority w:val="9"/>
    <w:semiHidden/>
    <w:unhideWhenUsed/>
    <w:qFormat/>
    <w:rsid w:val="006636B1"/>
    <w:pPr>
      <w:keepNext/>
      <w:keepLines/>
      <w:numPr>
        <w:ilvl w:val="3"/>
        <w:numId w:val="12"/>
      </w:numPr>
      <w:spacing w:before="200" w:after="0"/>
      <w:outlineLvl w:val="3"/>
    </w:pPr>
    <w:rPr>
      <w:rFonts w:asciiTheme="majorHAnsi" w:eastAsiaTheme="majorEastAsia" w:hAnsiTheme="majorHAnsi" w:cstheme="majorBidi"/>
      <w:b/>
      <w:bCs/>
      <w:i/>
      <w:iCs/>
      <w:color w:val="5B9BD5" w:themeColor="accent1"/>
    </w:rPr>
  </w:style>
  <w:style w:type="paragraph" w:styleId="Titre5">
    <w:name w:val="heading 5"/>
    <w:basedOn w:val="Normal"/>
    <w:next w:val="Normal"/>
    <w:link w:val="Titre5Car"/>
    <w:uiPriority w:val="9"/>
    <w:semiHidden/>
    <w:unhideWhenUsed/>
    <w:qFormat/>
    <w:rsid w:val="006636B1"/>
    <w:pPr>
      <w:keepNext/>
      <w:keepLines/>
      <w:numPr>
        <w:ilvl w:val="4"/>
        <w:numId w:val="12"/>
      </w:numPr>
      <w:spacing w:before="200" w:after="0"/>
      <w:outlineLvl w:val="4"/>
    </w:pPr>
    <w:rPr>
      <w:rFonts w:asciiTheme="majorHAnsi" w:eastAsiaTheme="majorEastAsia" w:hAnsiTheme="majorHAnsi" w:cstheme="majorBidi"/>
      <w:color w:val="1F4D78" w:themeColor="accent1" w:themeShade="7F"/>
    </w:rPr>
  </w:style>
  <w:style w:type="paragraph" w:styleId="Titre6">
    <w:name w:val="heading 6"/>
    <w:basedOn w:val="Normal"/>
    <w:next w:val="Normal"/>
    <w:link w:val="Titre6Car"/>
    <w:uiPriority w:val="9"/>
    <w:semiHidden/>
    <w:unhideWhenUsed/>
    <w:qFormat/>
    <w:rsid w:val="006636B1"/>
    <w:pPr>
      <w:keepNext/>
      <w:keepLines/>
      <w:numPr>
        <w:ilvl w:val="5"/>
        <w:numId w:val="12"/>
      </w:numPr>
      <w:spacing w:before="200" w:after="0"/>
      <w:outlineLvl w:val="5"/>
    </w:pPr>
    <w:rPr>
      <w:rFonts w:asciiTheme="majorHAnsi" w:eastAsiaTheme="majorEastAsia" w:hAnsiTheme="majorHAnsi" w:cstheme="majorBidi"/>
      <w:i/>
      <w:iCs/>
      <w:color w:val="1F4D78" w:themeColor="accent1" w:themeShade="7F"/>
    </w:rPr>
  </w:style>
  <w:style w:type="paragraph" w:styleId="Titre7">
    <w:name w:val="heading 7"/>
    <w:basedOn w:val="Normal"/>
    <w:next w:val="Normal"/>
    <w:link w:val="Titre7Car"/>
    <w:uiPriority w:val="9"/>
    <w:semiHidden/>
    <w:unhideWhenUsed/>
    <w:qFormat/>
    <w:rsid w:val="006636B1"/>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6636B1"/>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6636B1"/>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4279B"/>
    <w:pPr>
      <w:tabs>
        <w:tab w:val="center" w:pos="4536"/>
        <w:tab w:val="right" w:pos="9072"/>
      </w:tabs>
      <w:spacing w:after="0" w:line="240" w:lineRule="auto"/>
    </w:pPr>
  </w:style>
  <w:style w:type="character" w:customStyle="1" w:styleId="En-tteCar">
    <w:name w:val="En-tête Car"/>
    <w:basedOn w:val="Policepardfaut"/>
    <w:link w:val="En-tte"/>
    <w:uiPriority w:val="99"/>
    <w:rsid w:val="00F4279B"/>
  </w:style>
  <w:style w:type="paragraph" w:styleId="Pieddepage">
    <w:name w:val="footer"/>
    <w:basedOn w:val="Normal"/>
    <w:link w:val="PieddepageCar"/>
    <w:uiPriority w:val="99"/>
    <w:unhideWhenUsed/>
    <w:rsid w:val="00F427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4279B"/>
  </w:style>
  <w:style w:type="table" w:styleId="Grilledutableau">
    <w:name w:val="Table Grid"/>
    <w:basedOn w:val="TableauNormal"/>
    <w:uiPriority w:val="59"/>
    <w:rsid w:val="00F427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253C6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53C6A"/>
    <w:rPr>
      <w:rFonts w:ascii="Tahoma" w:hAnsi="Tahoma" w:cs="Tahoma"/>
      <w:sz w:val="16"/>
      <w:szCs w:val="16"/>
    </w:rPr>
  </w:style>
  <w:style w:type="paragraph" w:styleId="Paragraphedeliste">
    <w:name w:val="List Paragraph"/>
    <w:basedOn w:val="Normal"/>
    <w:uiPriority w:val="34"/>
    <w:qFormat/>
    <w:rsid w:val="00253C6A"/>
    <w:pPr>
      <w:ind w:left="720"/>
      <w:contextualSpacing/>
    </w:pPr>
  </w:style>
  <w:style w:type="character" w:customStyle="1" w:styleId="Titre1Car">
    <w:name w:val="Titre 1 Car"/>
    <w:basedOn w:val="Policepardfaut"/>
    <w:link w:val="Titre1"/>
    <w:uiPriority w:val="9"/>
    <w:rsid w:val="004D04FD"/>
    <w:rPr>
      <w:rFonts w:asciiTheme="majorHAnsi" w:eastAsiaTheme="majorEastAsia" w:hAnsiTheme="majorHAnsi" w:cstheme="majorBidi"/>
      <w:b/>
      <w:bCs/>
      <w:color w:val="2E74B5" w:themeColor="accent1" w:themeShade="BF"/>
      <w:sz w:val="28"/>
      <w:szCs w:val="28"/>
    </w:rPr>
  </w:style>
  <w:style w:type="paragraph" w:styleId="En-ttedetabledesmatires">
    <w:name w:val="TOC Heading"/>
    <w:basedOn w:val="Titre1"/>
    <w:next w:val="Normal"/>
    <w:uiPriority w:val="39"/>
    <w:semiHidden/>
    <w:unhideWhenUsed/>
    <w:qFormat/>
    <w:rsid w:val="004D04FD"/>
    <w:pPr>
      <w:spacing w:line="276" w:lineRule="auto"/>
      <w:outlineLvl w:val="9"/>
    </w:pPr>
    <w:rPr>
      <w:lang w:eastAsia="fr-FR"/>
    </w:rPr>
  </w:style>
  <w:style w:type="paragraph" w:styleId="TM1">
    <w:name w:val="toc 1"/>
    <w:basedOn w:val="Normal"/>
    <w:next w:val="Normal"/>
    <w:autoRedefine/>
    <w:uiPriority w:val="39"/>
    <w:unhideWhenUsed/>
    <w:qFormat/>
    <w:rsid w:val="004D04FD"/>
    <w:pPr>
      <w:spacing w:after="100"/>
    </w:pPr>
  </w:style>
  <w:style w:type="character" w:styleId="Lienhypertexte">
    <w:name w:val="Hyperlink"/>
    <w:basedOn w:val="Policepardfaut"/>
    <w:uiPriority w:val="99"/>
    <w:unhideWhenUsed/>
    <w:rsid w:val="004D04FD"/>
    <w:rPr>
      <w:color w:val="0563C1" w:themeColor="hyperlink"/>
      <w:u w:val="single"/>
    </w:rPr>
  </w:style>
  <w:style w:type="character" w:customStyle="1" w:styleId="Titre2Car">
    <w:name w:val="Titre 2 Car"/>
    <w:basedOn w:val="Policepardfaut"/>
    <w:link w:val="Titre2"/>
    <w:uiPriority w:val="9"/>
    <w:rsid w:val="00503378"/>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link w:val="EndNoteBibliographyTitleCar"/>
    <w:rsid w:val="00503378"/>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503378"/>
    <w:rPr>
      <w:rFonts w:ascii="Calibri" w:hAnsi="Calibri" w:cs="Calibri"/>
      <w:noProof/>
      <w:lang w:val="en-US"/>
    </w:rPr>
  </w:style>
  <w:style w:type="paragraph" w:customStyle="1" w:styleId="EndNoteBibliography">
    <w:name w:val="EndNote Bibliography"/>
    <w:basedOn w:val="Normal"/>
    <w:link w:val="EndNoteBibliographyCar"/>
    <w:rsid w:val="00503378"/>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03378"/>
    <w:rPr>
      <w:rFonts w:ascii="Calibri" w:hAnsi="Calibri" w:cs="Calibri"/>
      <w:noProof/>
      <w:lang w:val="en-US"/>
    </w:rPr>
  </w:style>
  <w:style w:type="paragraph" w:styleId="TM2">
    <w:name w:val="toc 2"/>
    <w:basedOn w:val="Normal"/>
    <w:next w:val="Normal"/>
    <w:autoRedefine/>
    <w:uiPriority w:val="39"/>
    <w:unhideWhenUsed/>
    <w:qFormat/>
    <w:rsid w:val="000E1084"/>
    <w:pPr>
      <w:spacing w:after="100"/>
      <w:ind w:left="220"/>
    </w:pPr>
  </w:style>
  <w:style w:type="paragraph" w:styleId="TM3">
    <w:name w:val="toc 3"/>
    <w:basedOn w:val="Normal"/>
    <w:next w:val="Normal"/>
    <w:autoRedefine/>
    <w:uiPriority w:val="39"/>
    <w:semiHidden/>
    <w:unhideWhenUsed/>
    <w:qFormat/>
    <w:rsid w:val="00214FEC"/>
    <w:pPr>
      <w:spacing w:after="100" w:line="276" w:lineRule="auto"/>
      <w:ind w:left="440"/>
    </w:pPr>
    <w:rPr>
      <w:rFonts w:eastAsiaTheme="minorEastAsia"/>
      <w:lang w:eastAsia="fr-FR"/>
    </w:rPr>
  </w:style>
  <w:style w:type="paragraph" w:styleId="Titre">
    <w:name w:val="Title"/>
    <w:basedOn w:val="Normal"/>
    <w:next w:val="Normal"/>
    <w:link w:val="TitreCar"/>
    <w:uiPriority w:val="10"/>
    <w:qFormat/>
    <w:rsid w:val="00214FEC"/>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214FEC"/>
    <w:rPr>
      <w:rFonts w:asciiTheme="majorHAnsi" w:eastAsiaTheme="majorEastAsia" w:hAnsiTheme="majorHAnsi" w:cstheme="majorBidi"/>
      <w:color w:val="323E4F" w:themeColor="text2" w:themeShade="BF"/>
      <w:spacing w:val="5"/>
      <w:kern w:val="28"/>
      <w:sz w:val="52"/>
      <w:szCs w:val="52"/>
    </w:rPr>
  </w:style>
  <w:style w:type="character" w:customStyle="1" w:styleId="Titre3Car">
    <w:name w:val="Titre 3 Car"/>
    <w:basedOn w:val="Policepardfaut"/>
    <w:link w:val="Titre3"/>
    <w:uiPriority w:val="9"/>
    <w:semiHidden/>
    <w:rsid w:val="006636B1"/>
    <w:rPr>
      <w:rFonts w:asciiTheme="majorHAnsi" w:eastAsiaTheme="majorEastAsia" w:hAnsiTheme="majorHAnsi" w:cstheme="majorBidi"/>
      <w:b/>
      <w:bCs/>
      <w:color w:val="5B9BD5" w:themeColor="accent1"/>
    </w:rPr>
  </w:style>
  <w:style w:type="character" w:customStyle="1" w:styleId="Titre4Car">
    <w:name w:val="Titre 4 Car"/>
    <w:basedOn w:val="Policepardfaut"/>
    <w:link w:val="Titre4"/>
    <w:uiPriority w:val="9"/>
    <w:semiHidden/>
    <w:rsid w:val="006636B1"/>
    <w:rPr>
      <w:rFonts w:asciiTheme="majorHAnsi" w:eastAsiaTheme="majorEastAsia" w:hAnsiTheme="majorHAnsi" w:cstheme="majorBidi"/>
      <w:b/>
      <w:bCs/>
      <w:i/>
      <w:iCs/>
      <w:color w:val="5B9BD5" w:themeColor="accent1"/>
    </w:rPr>
  </w:style>
  <w:style w:type="character" w:customStyle="1" w:styleId="Titre5Car">
    <w:name w:val="Titre 5 Car"/>
    <w:basedOn w:val="Policepardfaut"/>
    <w:link w:val="Titre5"/>
    <w:uiPriority w:val="9"/>
    <w:semiHidden/>
    <w:rsid w:val="006636B1"/>
    <w:rPr>
      <w:rFonts w:asciiTheme="majorHAnsi" w:eastAsiaTheme="majorEastAsia" w:hAnsiTheme="majorHAnsi" w:cstheme="majorBidi"/>
      <w:color w:val="1F4D78" w:themeColor="accent1" w:themeShade="7F"/>
    </w:rPr>
  </w:style>
  <w:style w:type="character" w:customStyle="1" w:styleId="Titre6Car">
    <w:name w:val="Titre 6 Car"/>
    <w:basedOn w:val="Policepardfaut"/>
    <w:link w:val="Titre6"/>
    <w:uiPriority w:val="9"/>
    <w:semiHidden/>
    <w:rsid w:val="006636B1"/>
    <w:rPr>
      <w:rFonts w:asciiTheme="majorHAnsi" w:eastAsiaTheme="majorEastAsia" w:hAnsiTheme="majorHAnsi" w:cstheme="majorBidi"/>
      <w:i/>
      <w:iCs/>
      <w:color w:val="1F4D78" w:themeColor="accent1" w:themeShade="7F"/>
    </w:rPr>
  </w:style>
  <w:style w:type="character" w:customStyle="1" w:styleId="Titre7Car">
    <w:name w:val="Titre 7 Car"/>
    <w:basedOn w:val="Policepardfaut"/>
    <w:link w:val="Titre7"/>
    <w:uiPriority w:val="9"/>
    <w:semiHidden/>
    <w:rsid w:val="006636B1"/>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6636B1"/>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6636B1"/>
    <w:rPr>
      <w:rFonts w:asciiTheme="majorHAnsi" w:eastAsiaTheme="majorEastAsia" w:hAnsiTheme="majorHAnsi" w:cstheme="majorBidi"/>
      <w:i/>
      <w:iCs/>
      <w:color w:val="404040" w:themeColor="text1" w:themeTint="BF"/>
      <w:sz w:val="20"/>
      <w:szCs w:val="20"/>
    </w:rPr>
  </w:style>
  <w:style w:type="paragraph" w:styleId="Bibliographie">
    <w:name w:val="Bibliography"/>
    <w:basedOn w:val="Normal"/>
    <w:next w:val="Normal"/>
    <w:uiPriority w:val="37"/>
    <w:unhideWhenUsed/>
    <w:rsid w:val="00EA2D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461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ersion 1.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2A215E-1428-439A-9034-91E14F1B4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65</Pages>
  <Words>75781</Words>
  <Characters>416796</Characters>
  <Application>Microsoft Office Word</Application>
  <DocSecurity>0</DocSecurity>
  <Lines>3473</Lines>
  <Paragraphs>983</Paragraphs>
  <ScaleCrop>false</ScaleCrop>
  <HeadingPairs>
    <vt:vector size="4" baseType="variant">
      <vt:variant>
        <vt:lpstr>Titre</vt:lpstr>
      </vt:variant>
      <vt:variant>
        <vt:i4>1</vt:i4>
      </vt:variant>
      <vt:variant>
        <vt:lpstr>Titres</vt:lpstr>
      </vt:variant>
      <vt:variant>
        <vt:i4>17</vt:i4>
      </vt:variant>
    </vt:vector>
  </HeadingPairs>
  <TitlesOfParts>
    <vt:vector size="18" baseType="lpstr">
      <vt:lpstr>Risques liés au feu</vt:lpstr>
      <vt:lpstr>    &lt;Table des matières</vt:lpstr>
      <vt:lpstr>    Constat</vt:lpstr>
      <vt:lpstr>    Méthodologie</vt:lpstr>
      <vt:lpstr>Etudes de Toxicologie</vt:lpstr>
      <vt:lpstr>    Intoxications cyanhydriques professionnelles des pompiers: mythe ou réalité? – M</vt:lpstr>
      <vt:lpstr>    3-Hydroxybenzo[a]pyrene in the urine of smokers and non-smokers – Lafontaine – T</vt:lpstr>
      <vt:lpstr>    Polycyclic aromatic hydrocarbons at fire stations: firefighters’exposure monitor</vt:lpstr>
      <vt:lpstr>    Firefighters’ exposure biomonitoring: Impact of firefighting activities on level</vt:lpstr>
      <vt:lpstr>    Exposures to environmental phenols in Southern California firefighters and findi</vt:lpstr>
      <vt:lpstr>    Firefighting instructors' exposures to polycyclic aromatic hydrocarbons during l</vt:lpstr>
      <vt:lpstr>    Volatile Organic Compounds Off-gassing from Firefighters’ Personal Protective Eq</vt:lpstr>
      <vt:lpstr>    Systemic Exposure to PAHs and Benzene in Firefighters Suppressing Controlled Str</vt:lpstr>
      <vt:lpstr>    Fire fighting trainers' exposure to carcinogenic agents in smoke diving simulato</vt:lpstr>
      <vt:lpstr>    Firefighters’ exposure to perfluoroalkyl acids and 2-butoxyethanol present in fi</vt:lpstr>
      <vt:lpstr>    Evaluation du risque chimique professionnel lors des manœuvres de nettoyage et d</vt:lpstr>
      <vt:lpstr>    Structural Fire Fighting Ensembles: Accumulation and Off-gassing of Combustion P</vt:lpstr>
      <vt:lpstr>    Biomonitoring in California Fireﬁghters : Metals and Perﬂuorinated Chemicals – </vt:lpstr>
    </vt:vector>
  </TitlesOfParts>
  <Company>ENSOSP</Company>
  <LinksUpToDate>false</LinksUpToDate>
  <CharactersWithSpaces>491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ques liés au feu</dc:title>
  <dc:creator>Stan Abrard</dc:creator>
  <cp:lastModifiedBy>Stan Abrard</cp:lastModifiedBy>
  <cp:revision>3</cp:revision>
  <dcterms:created xsi:type="dcterms:W3CDTF">2018-05-05T08:27:00Z</dcterms:created>
  <dcterms:modified xsi:type="dcterms:W3CDTF">2018-05-0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blhX572C"/&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